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724BB" w14:textId="14554BFE" w:rsidR="00244D53" w:rsidRPr="00244D53" w:rsidRDefault="00DF0E4D" w:rsidP="00244D53">
      <w:pPr>
        <w:pStyle w:val="Heading1"/>
        <w:jc w:val="center"/>
        <w:rPr>
          <w:sz w:val="40"/>
          <w:szCs w:val="36"/>
        </w:rPr>
      </w:pPr>
      <w:ins w:id="0" w:author="Daniel Falster" w:date="2017-06-28T22:36:00Z">
        <w:r>
          <w:rPr>
            <w:sz w:val="32"/>
          </w:rPr>
          <w:t>A</w:t>
        </w:r>
      </w:ins>
      <w:del w:id="1" w:author="Daniel Falster" w:date="2017-06-28T22:36:00Z">
        <w:r w:rsidR="00244D53" w:rsidRPr="00244D53" w:rsidDel="00DF0E4D">
          <w:rPr>
            <w:sz w:val="32"/>
          </w:rPr>
          <w:delText xml:space="preserve">Coordinated </w:delText>
        </w:r>
      </w:del>
      <w:del w:id="2" w:author="Daniel Falster" w:date="2017-06-28T21:27:00Z">
        <w:r w:rsidR="00244D53" w:rsidRPr="00244D53" w:rsidDel="00A65089">
          <w:rPr>
            <w:sz w:val="32"/>
          </w:rPr>
          <w:delText xml:space="preserve">shifts in </w:delText>
        </w:r>
      </w:del>
      <w:del w:id="3" w:author="Daniel Falster" w:date="2017-06-28T22:36:00Z">
        <w:r w:rsidR="00244D53" w:rsidRPr="00244D53" w:rsidDel="00DF0E4D">
          <w:rPr>
            <w:sz w:val="32"/>
          </w:rPr>
          <w:delText>a</w:delText>
        </w:r>
      </w:del>
      <w:r w:rsidR="00244D53" w:rsidRPr="00244D53">
        <w:rPr>
          <w:sz w:val="32"/>
        </w:rPr>
        <w:t>llocation among</w:t>
      </w:r>
      <w:ins w:id="4" w:author="Daniel Falster" w:date="2017-06-28T22:36:00Z">
        <w:r>
          <w:rPr>
            <w:sz w:val="32"/>
          </w:rPr>
          <w:t xml:space="preserve"> </w:t>
        </w:r>
      </w:ins>
      <w:del w:id="5" w:author="Daniel Falster" w:date="2017-06-28T22:36:00Z">
        <w:r w:rsidR="00244D53" w:rsidRPr="00244D53" w:rsidDel="00DF0E4D">
          <w:rPr>
            <w:sz w:val="32"/>
          </w:rPr>
          <w:delText xml:space="preserve"> </w:delText>
        </w:r>
      </w:del>
      <w:r w:rsidR="00244D53" w:rsidRPr="00244D53">
        <w:rPr>
          <w:sz w:val="32"/>
        </w:rPr>
        <w:t xml:space="preserve">reproductive tissues </w:t>
      </w:r>
      <w:ins w:id="6" w:author="Daniel Falster" w:date="2017-06-29T08:41:00Z">
        <w:r w:rsidR="009D3DF8">
          <w:rPr>
            <w:sz w:val="32"/>
          </w:rPr>
          <w:t xml:space="preserve">is </w:t>
        </w:r>
      </w:ins>
      <w:ins w:id="7" w:author="Daniel Falster" w:date="2017-06-28T22:36:00Z">
        <w:r>
          <w:rPr>
            <w:sz w:val="32"/>
          </w:rPr>
          <w:t>coordinated with seed size</w:t>
        </w:r>
      </w:ins>
      <w:del w:id="8" w:author="Daniel Falster" w:date="2017-06-29T08:42:00Z">
        <w:r w:rsidR="00244D53" w:rsidRPr="00244D53" w:rsidDel="009D3DF8">
          <w:rPr>
            <w:sz w:val="32"/>
          </w:rPr>
          <w:delText>across 14 coexisting plant species</w:delText>
        </w:r>
      </w:del>
    </w:p>
    <w:p w14:paraId="37CD755C" w14:textId="293ADCD2" w:rsidR="00933507" w:rsidRPr="003C3342" w:rsidRDefault="00933507">
      <w:pPr>
        <w:jc w:val="center"/>
        <w:rPr>
          <w:rStyle w:val="Strong"/>
          <w:rFonts w:cs="Times New Roman"/>
          <w:b w:val="0"/>
          <w:sz w:val="28"/>
          <w:szCs w:val="28"/>
        </w:rPr>
      </w:pPr>
      <w:r w:rsidRPr="003C3342">
        <w:rPr>
          <w:rStyle w:val="Strong"/>
          <w:rFonts w:cs="Times New Roman"/>
          <w:sz w:val="28"/>
          <w:szCs w:val="28"/>
        </w:rPr>
        <w:t xml:space="preserve">E. H. </w:t>
      </w:r>
      <w:proofErr w:type="spellStart"/>
      <w:r w:rsidRPr="003C3342">
        <w:rPr>
          <w:rStyle w:val="Strong"/>
          <w:rFonts w:cs="Times New Roman"/>
          <w:sz w:val="28"/>
          <w:szCs w:val="28"/>
        </w:rPr>
        <w:t>Wenk</w:t>
      </w:r>
      <w:proofErr w:type="spellEnd"/>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t>
      </w:r>
      <w:proofErr w:type="spellStart"/>
      <w:r w:rsidRPr="003C3342">
        <w:rPr>
          <w:rStyle w:val="Strong"/>
          <w:rFonts w:cs="Times New Roman"/>
          <w:sz w:val="28"/>
          <w:szCs w:val="28"/>
        </w:rPr>
        <w:t>Westoby</w:t>
      </w:r>
      <w:proofErr w:type="spellEnd"/>
      <w:r w:rsidRPr="003C3342">
        <w:rPr>
          <w:rStyle w:val="Strong"/>
          <w:rFonts w:cs="Times New Roman"/>
          <w:sz w:val="28"/>
          <w:szCs w:val="28"/>
        </w:rPr>
        <w:t xml:space="preserve"> </w:t>
      </w:r>
      <w:r w:rsidRPr="003C3342">
        <w:rPr>
          <w:rStyle w:val="Strong"/>
          <w:rFonts w:cs="Times New Roman"/>
          <w:sz w:val="28"/>
          <w:szCs w:val="28"/>
          <w:vertAlign w:val="superscript"/>
        </w:rPr>
        <w:t>a</w:t>
      </w:r>
      <w:r w:rsidRPr="003C3342">
        <w:rPr>
          <w:rStyle w:val="Strong"/>
          <w:rFonts w:cs="Times New Roman"/>
          <w:sz w:val="28"/>
          <w:szCs w:val="28"/>
        </w:rPr>
        <w:t>, D. S.</w:t>
      </w:r>
      <w:r w:rsidR="0007456C">
        <w:rPr>
          <w:rStyle w:val="Strong"/>
          <w:rFonts w:cs="Times New Roman"/>
          <w:sz w:val="28"/>
          <w:szCs w:val="28"/>
        </w:rPr>
        <w:t xml:space="preserve">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proofErr w:type="gramStart"/>
      <w:r w:rsidR="008E1E75">
        <w:rPr>
          <w:rStyle w:val="Strong"/>
          <w:rFonts w:cs="Times New Roman"/>
          <w:sz w:val="28"/>
          <w:szCs w:val="28"/>
          <w:vertAlign w:val="superscript"/>
        </w:rPr>
        <w:t>,c</w:t>
      </w:r>
      <w:proofErr w:type="spellEnd"/>
      <w:proofErr w:type="gramEnd"/>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94BE911" w14:textId="05B44B69" w:rsidR="008E1E75" w:rsidRPr="008E1E75" w:rsidRDefault="008E1E75" w:rsidP="007444C4">
      <w:pPr>
        <w:spacing w:line="240" w:lineRule="auto"/>
      </w:pPr>
      <w:proofErr w:type="gramStart"/>
      <w:r w:rsidRPr="008E1E75">
        <w:rPr>
          <w:vertAlign w:val="superscript"/>
        </w:rPr>
        <w:t>c</w:t>
      </w:r>
      <w:proofErr w:type="gramEnd"/>
      <w:r>
        <w:t xml:space="preserve"> </w:t>
      </w:r>
      <w:r w:rsidRPr="008E1E75">
        <w:t>Evolution</w:t>
      </w:r>
      <w:r>
        <w:t xml:space="preserve"> and</w:t>
      </w:r>
      <w:r w:rsidR="0007456C">
        <w:t xml:space="preserve"> </w:t>
      </w:r>
      <w:r>
        <w:t xml:space="preserve">Ecology Research Centre, School of Biological, Earth and </w:t>
      </w:r>
      <w:r w:rsidRPr="008E1E75">
        <w:t>Environmental</w:t>
      </w:r>
      <w:r w:rsidR="0007456C">
        <w:t xml:space="preserve"> </w:t>
      </w:r>
      <w:r>
        <w:t xml:space="preserve">Science, </w:t>
      </w:r>
      <w:r w:rsidRPr="008E1E75">
        <w:t>University of New South Wales</w:t>
      </w:r>
    </w:p>
    <w:p w14:paraId="0969783E" w14:textId="66B8C001" w:rsidR="00933507" w:rsidRDefault="003C3342" w:rsidP="00C72419">
      <w:pPr>
        <w:spacing w:line="240" w:lineRule="auto"/>
      </w:pPr>
      <w:r w:rsidRPr="003C3342">
        <w:t xml:space="preserve">Corresponding </w:t>
      </w:r>
      <w:r>
        <w:t>author</w:t>
      </w:r>
      <w:r w:rsidR="004F3775">
        <w:t xml:space="preserve">: </w:t>
      </w:r>
      <w:r w:rsidR="00F66C59" w:rsidRPr="00F66C59">
        <w:t>ehwenk@gmail.com</w:t>
      </w:r>
    </w:p>
    <w:p w14:paraId="13B375BE" w14:textId="10C16CF9" w:rsidR="00C72419" w:rsidRDefault="00C72419" w:rsidP="00C72419">
      <w:pPr>
        <w:spacing w:line="240" w:lineRule="auto"/>
      </w:pPr>
      <w:r>
        <w:t>The authors wish to be identified.</w:t>
      </w:r>
    </w:p>
    <w:p w14:paraId="0D34FC6D" w14:textId="240E8CB0" w:rsidR="00933507" w:rsidRPr="003C3342" w:rsidRDefault="00933507" w:rsidP="007444C4">
      <w:proofErr w:type="gramStart"/>
      <w:r w:rsidRPr="007444C4">
        <w:rPr>
          <w:b/>
        </w:rPr>
        <w:t>Key-words</w:t>
      </w:r>
      <w:proofErr w:type="gramEnd"/>
      <w:r w:rsidR="00C12F56">
        <w:t>:</w:t>
      </w:r>
      <w:r w:rsidR="0007456C">
        <w:t xml:space="preserve"> </w:t>
      </w:r>
      <w:r w:rsidR="00F95E1F">
        <w:t xml:space="preserve">reproduction, accessory costs, </w:t>
      </w:r>
      <w:del w:id="9" w:author="L. Harder" w:date="2017-06-28T10:45:00Z">
        <w:r w:rsidR="00F95E1F">
          <w:delText>parental</w:delText>
        </w:r>
      </w:del>
      <w:ins w:id="10" w:author="L. Harder" w:date="2017-06-28T10:45:00Z">
        <w:r w:rsidR="00796D33">
          <w:t>maternal</w:t>
        </w:r>
      </w:ins>
      <w:r w:rsidR="00F95E1F">
        <w:t xml:space="preserve">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793BE04A" w14:textId="0853CE91" w:rsidR="006926CC" w:rsidRDefault="009F0977" w:rsidP="00A4265B">
      <w:r>
        <w:t xml:space="preserve">To produce viable seeds, </w:t>
      </w:r>
      <w:del w:id="11" w:author="L. Harder" w:date="2017-06-28T10:45:00Z">
        <w:r>
          <w:delText>plant's</w:delText>
        </w:r>
      </w:del>
      <w:ins w:id="12" w:author="L. Harder" w:date="2017-06-28T10:45:00Z">
        <w:r>
          <w:t>plants</w:t>
        </w:r>
      </w:ins>
      <w:r>
        <w:t xml:space="preserve"> allocate </w:t>
      </w:r>
      <w:del w:id="13" w:author="Daniel Falster" w:date="2017-06-28T10:59:00Z">
        <w:r w:rsidDel="00AA46FF">
          <w:delText xml:space="preserve">energy </w:delText>
        </w:r>
      </w:del>
      <w:ins w:id="14" w:author="Daniel Falster" w:date="2017-06-28T10:59:00Z">
        <w:r w:rsidR="00AA46FF">
          <w:t xml:space="preserve">mass </w:t>
        </w:r>
      </w:ins>
      <w:r>
        <w:t xml:space="preserve">to a wide variety of other reproductive tissues; yet little is known about the </w:t>
      </w:r>
      <w:ins w:id="15" w:author="Daniel Falster" w:date="2017-06-28T21:15:00Z">
        <w:r w:rsidR="003F3D1B">
          <w:t xml:space="preserve">relative </w:t>
        </w:r>
      </w:ins>
      <w:r>
        <w:t xml:space="preserve">magnitude of these </w:t>
      </w:r>
      <w:del w:id="16" w:author="Daniel Falster" w:date="2017-06-28T21:15:00Z">
        <w:r w:rsidDel="003F3D1B">
          <w:delText xml:space="preserve">costs </w:delText>
        </w:r>
      </w:del>
      <w:ins w:id="17" w:author="Daniel Falster" w:date="2017-06-28T21:15:00Z">
        <w:r w:rsidR="00EB06A7">
          <w:t>investments</w:t>
        </w:r>
      </w:ins>
      <w:del w:id="18" w:author="Daniel Falster" w:date="2017-06-28T21:28:00Z">
        <w:r w:rsidDel="00EB06A7">
          <w:delText>for different species</w:delText>
        </w:r>
      </w:del>
      <w:r>
        <w:t xml:space="preserve">. We quantified </w:t>
      </w:r>
      <w:del w:id="19" w:author="Daniel Falster" w:date="2017-06-28T21:20:00Z">
        <w:r w:rsidDel="00A65089">
          <w:delText xml:space="preserve">variation in </w:delText>
        </w:r>
      </w:del>
      <w:ins w:id="20" w:author="Daniel Falster" w:date="2017-06-28T21:15:00Z">
        <w:r w:rsidR="003F3D1B">
          <w:t xml:space="preserve">overall </w:t>
        </w:r>
      </w:ins>
      <w:r>
        <w:t xml:space="preserve">reproductive </w:t>
      </w:r>
      <w:del w:id="21" w:author="Daniel Falster" w:date="2017-06-28T21:15:00Z">
        <w:r w:rsidDel="003F3D1B">
          <w:delText xml:space="preserve">effort </w:delText>
        </w:r>
      </w:del>
      <w:ins w:id="22" w:author="Daniel Falster" w:date="2017-06-28T21:15:00Z">
        <w:r w:rsidR="003F3D1B">
          <w:t xml:space="preserve">investment </w:t>
        </w:r>
      </w:ins>
      <w:del w:id="23" w:author="Daniel Falster" w:date="2017-06-28T21:15:00Z">
        <w:r w:rsidDel="003F3D1B">
          <w:delText xml:space="preserve">(RE) </w:delText>
        </w:r>
      </w:del>
      <w:ins w:id="24" w:author="Daniel Falster" w:date="2017-06-28T21:15:00Z">
        <w:r w:rsidR="003F3D1B">
          <w:t xml:space="preserve">and its </w:t>
        </w:r>
      </w:ins>
      <w:ins w:id="25" w:author="Daniel Falster" w:date="2017-06-29T08:42:00Z">
        <w:r w:rsidR="009D3DF8">
          <w:t>partitioning</w:t>
        </w:r>
      </w:ins>
      <w:ins w:id="26" w:author="Daniel Falster" w:date="2017-06-28T21:15:00Z">
        <w:r w:rsidR="003F3D1B">
          <w:t xml:space="preserve"> </w:t>
        </w:r>
      </w:ins>
      <w:r>
        <w:t xml:space="preserve">among different reproductive tissues for 14 perennial species in a recurrent-fire coastal heath community. </w:t>
      </w:r>
      <w:ins w:id="27" w:author="Daniel Falster" w:date="2017-06-28T22:38:00Z">
        <w:r w:rsidR="00DF0E4D">
          <w:t>Integrating</w:t>
        </w:r>
      </w:ins>
      <w:ins w:id="28" w:author="Daniel Falster" w:date="2017-06-28T21:16:00Z">
        <w:r w:rsidR="003F3D1B">
          <w:t xml:space="preserve"> ideas from </w:t>
        </w:r>
      </w:ins>
      <w:ins w:id="29" w:author="Daniel Falster" w:date="2017-06-28T22:48:00Z">
        <w:r w:rsidR="00282E43">
          <w:t>two</w:t>
        </w:r>
      </w:ins>
      <w:ins w:id="30" w:author="Daniel Falster" w:date="2017-06-28T21:16:00Z">
        <w:r w:rsidR="003F3D1B">
          <w:t xml:space="preserve"> lineages of </w:t>
        </w:r>
      </w:ins>
      <w:ins w:id="31" w:author="Daniel Falster" w:date="2017-06-28T21:20:00Z">
        <w:r w:rsidR="00A65089">
          <w:t xml:space="preserve">evolutionary </w:t>
        </w:r>
      </w:ins>
      <w:ins w:id="32" w:author="Daniel Falster" w:date="2017-06-28T21:16:00Z">
        <w:r w:rsidR="003F3D1B">
          <w:t xml:space="preserve">theory, we </w:t>
        </w:r>
      </w:ins>
      <w:ins w:id="33" w:author="Daniel Falster" w:date="2017-06-28T22:37:00Z">
        <w:r w:rsidR="00DF0E4D">
          <w:t>found</w:t>
        </w:r>
      </w:ins>
      <w:ins w:id="34" w:author="Daniel Falster" w:date="2017-06-28T21:20:00Z">
        <w:r w:rsidR="00EB06A7">
          <w:t xml:space="preserve"> support for </w:t>
        </w:r>
      </w:ins>
      <w:ins w:id="35" w:author="Daniel Falster" w:date="2017-06-28T22:37:00Z">
        <w:r w:rsidR="00DF0E4D">
          <w:t xml:space="preserve">our </w:t>
        </w:r>
      </w:ins>
      <w:ins w:id="36" w:author="Daniel Falster" w:date="2017-06-28T22:48:00Z">
        <w:r w:rsidR="00282E43">
          <w:t xml:space="preserve">overall </w:t>
        </w:r>
      </w:ins>
      <w:ins w:id="37" w:author="Daniel Falster" w:date="2017-06-28T21:20:00Z">
        <w:r w:rsidR="00EB06A7">
          <w:t>prediction</w:t>
        </w:r>
        <w:r w:rsidR="00A65089">
          <w:t xml:space="preserve"> </w:t>
        </w:r>
      </w:ins>
      <w:ins w:id="38" w:author="Daniel Falster" w:date="2017-06-28T21:16:00Z">
        <w:r w:rsidR="003F3D1B">
          <w:t xml:space="preserve">that the relative investment in </w:t>
        </w:r>
      </w:ins>
      <w:ins w:id="39" w:author="Daniel Falster" w:date="2017-06-28T22:38:00Z">
        <w:r w:rsidR="00DF0E4D">
          <w:t>different reproductive</w:t>
        </w:r>
      </w:ins>
      <w:ins w:id="40" w:author="Daniel Falster" w:date="2017-06-28T21:16:00Z">
        <w:r w:rsidR="003F3D1B">
          <w:t xml:space="preserve"> tissues </w:t>
        </w:r>
      </w:ins>
      <w:ins w:id="41" w:author="Daniel Falster" w:date="2017-06-28T22:48:00Z">
        <w:r w:rsidR="00282E43">
          <w:t>will be</w:t>
        </w:r>
      </w:ins>
      <w:ins w:id="42" w:author="Daniel Falster" w:date="2017-06-28T21:31:00Z">
        <w:r w:rsidR="0032450C">
          <w:t xml:space="preserve"> </w:t>
        </w:r>
      </w:ins>
      <w:ins w:id="43" w:author="Daniel Falster" w:date="2017-06-28T22:38:00Z">
        <w:r w:rsidR="00DF0E4D">
          <w:t>correlated with</w:t>
        </w:r>
      </w:ins>
      <w:ins w:id="44" w:author="Daniel Falster" w:date="2017-06-28T21:17:00Z">
        <w:r w:rsidR="003F3D1B">
          <w:t xml:space="preserve"> </w:t>
        </w:r>
      </w:ins>
      <w:ins w:id="45" w:author="Daniel Falster" w:date="2017-06-28T22:05:00Z">
        <w:r w:rsidR="009674E8">
          <w:t xml:space="preserve">a </w:t>
        </w:r>
        <w:r w:rsidR="009674E8" w:rsidRPr="009674E8">
          <w:t>species</w:t>
        </w:r>
      </w:ins>
      <w:ins w:id="46" w:author="Daniel Falster" w:date="2017-06-28T22:38:00Z">
        <w:r w:rsidR="00DF0E4D">
          <w:t>’</w:t>
        </w:r>
      </w:ins>
      <w:ins w:id="47" w:author="Daniel Falster" w:date="2017-06-28T22:05:00Z">
        <w:r w:rsidR="009674E8" w:rsidRPr="009674E8">
          <w:t xml:space="preserve"> </w:t>
        </w:r>
      </w:ins>
      <w:ins w:id="48" w:author="Daniel Falster" w:date="2017-06-28T21:17:00Z">
        <w:r w:rsidR="003F3D1B">
          <w:t xml:space="preserve">seed size. </w:t>
        </w:r>
      </w:ins>
      <w:ins w:id="49" w:author="Daniel Falster" w:date="2017-06-28T22:48:00Z">
        <w:r w:rsidR="00282E43">
          <w:t xml:space="preserve">More </w:t>
        </w:r>
      </w:ins>
      <w:ins w:id="50" w:author="Daniel Falster" w:date="2017-06-28T21:32:00Z">
        <w:r w:rsidR="00282E43">
          <w:t>s</w:t>
        </w:r>
        <w:r w:rsidR="0032450C">
          <w:t>pecifically, s</w:t>
        </w:r>
        <w:r w:rsidR="0032450C" w:rsidRPr="0032450C">
          <w:t xml:space="preserve">pecies </w:t>
        </w:r>
        <w:r w:rsidR="0032450C">
          <w:t xml:space="preserve">with larger seeds were found to </w:t>
        </w:r>
      </w:ins>
      <w:ins w:id="51" w:author="Daniel Falster" w:date="2017-06-28T21:33:00Z">
        <w:r w:rsidR="0032450C">
          <w:t xml:space="preserve">mature a smaller proportion of ovules, expend </w:t>
        </w:r>
        <w:bookmarkStart w:id="52" w:name="OLE_LINK5"/>
        <w:bookmarkStart w:id="53" w:name="OLE_LINK6"/>
        <w:r w:rsidR="0032450C">
          <w:t xml:space="preserve">more of pre-pollination </w:t>
        </w:r>
      </w:ins>
      <w:ins w:id="54" w:author="Daniel Falster" w:date="2017-06-28T21:34:00Z">
        <w:r w:rsidR="0032450C">
          <w:t>investment</w:t>
        </w:r>
      </w:ins>
      <w:ins w:id="55" w:author="Daniel Falster" w:date="2017-06-28T21:33:00Z">
        <w:r w:rsidR="0032450C">
          <w:t xml:space="preserve"> </w:t>
        </w:r>
      </w:ins>
      <w:bookmarkEnd w:id="52"/>
      <w:bookmarkEnd w:id="53"/>
      <w:ins w:id="56" w:author="Daniel Falster" w:date="2017-06-28T21:34:00Z">
        <w:r w:rsidR="0032450C">
          <w:t xml:space="preserve">on discarded </w:t>
        </w:r>
      </w:ins>
      <w:ins w:id="57" w:author="Daniel Falster" w:date="2017-06-28T22:38:00Z">
        <w:r w:rsidR="00DF0E4D">
          <w:t>tissues</w:t>
        </w:r>
      </w:ins>
      <w:ins w:id="58" w:author="Daniel Falster" w:date="2017-06-28T21:34:00Z">
        <w:r w:rsidR="0032450C">
          <w:t xml:space="preserve">, </w:t>
        </w:r>
      </w:ins>
      <w:ins w:id="59" w:author="Daniel Falster" w:date="2017-06-28T21:33:00Z">
        <w:r w:rsidR="0032450C">
          <w:t xml:space="preserve">and invest more in </w:t>
        </w:r>
      </w:ins>
      <w:ins w:id="60" w:author="Daniel Falster" w:date="2017-06-28T21:34:00Z">
        <w:r w:rsidR="0032450C">
          <w:t xml:space="preserve">seed provisioning compared to </w:t>
        </w:r>
      </w:ins>
      <w:ins w:id="61" w:author="Daniel Falster" w:date="2017-06-28T21:33:00Z">
        <w:r w:rsidR="0032450C">
          <w:t>pollen attraction</w:t>
        </w:r>
      </w:ins>
      <w:ins w:id="62" w:author="Daniel Falster" w:date="2017-06-28T21:34:00Z">
        <w:r w:rsidR="0032450C">
          <w:t>.</w:t>
        </w:r>
      </w:ins>
      <w:ins w:id="63" w:author="Daniel Falster" w:date="2017-06-28T21:32:00Z">
        <w:r w:rsidR="0032450C">
          <w:t xml:space="preserve"> W</w:t>
        </w:r>
      </w:ins>
      <w:ins w:id="64" w:author="Daniel Falster" w:date="2017-06-28T21:18:00Z">
        <w:r w:rsidR="00A65089">
          <w:t xml:space="preserve">e </w:t>
        </w:r>
      </w:ins>
      <w:ins w:id="65" w:author="Daniel Falster" w:date="2017-06-28T21:35:00Z">
        <w:r w:rsidR="0032450C">
          <w:t xml:space="preserve">also </w:t>
        </w:r>
      </w:ins>
      <w:ins w:id="66" w:author="Daniel Falster" w:date="2017-06-28T21:18:00Z">
        <w:r w:rsidR="00A65089">
          <w:t xml:space="preserve">found that </w:t>
        </w:r>
      </w:ins>
      <w:ins w:id="67" w:author="Daniel Falster" w:date="2017-06-28T22:39:00Z">
        <w:r w:rsidR="00DF0E4D">
          <w:t xml:space="preserve">the </w:t>
        </w:r>
      </w:ins>
      <w:del w:id="68" w:author="Daniel Falster" w:date="2017-06-28T21:16:00Z">
        <w:r w:rsidR="005F6033" w:rsidDel="003F3D1B">
          <w:delText>We</w:delText>
        </w:r>
        <w:r w:rsidDel="003F3D1B">
          <w:delText xml:space="preserve"> </w:delText>
        </w:r>
      </w:del>
      <w:del w:id="69" w:author="Daniel Falster" w:date="2017-06-28T21:17:00Z">
        <w:r w:rsidDel="003F3D1B">
          <w:delText>found strong support for three evolutionary trade-offs that are predicted to arise across species when RE is subdivided into different tiss</w:delText>
        </w:r>
        <w:r w:rsidR="00C728FC" w:rsidDel="003F3D1B">
          <w:delText>ue types: 1) B</w:delText>
        </w:r>
        <w:r w:rsidDel="003F3D1B">
          <w:delText>etween successful pollen-attraction co</w:delText>
        </w:r>
        <w:r w:rsidR="00C728FC" w:rsidDel="003F3D1B">
          <w:delText>sts and mature ovule count; 2) B</w:delText>
        </w:r>
        <w:r w:rsidDel="003F3D1B">
          <w:delText>etween total re</w:delText>
        </w:r>
        <w:r w:rsidR="00C728FC" w:rsidDel="003F3D1B">
          <w:delText>productive costs and seed count; and 3) B</w:delText>
        </w:r>
        <w:r w:rsidDel="003F3D1B">
          <w:delText xml:space="preserve">etween seedset and relative investment in pollen-attraction. </w:delText>
        </w:r>
        <w:r w:rsidR="00C728FC" w:rsidDel="003F3D1B">
          <w:delText xml:space="preserve">We </w:delText>
        </w:r>
        <w:r w:rsidR="00CA661C" w:rsidDel="003F3D1B">
          <w:delText xml:space="preserve">also </w:delText>
        </w:r>
        <w:r w:rsidR="00C728FC" w:rsidDel="003F3D1B">
          <w:delText>found t</w:delText>
        </w:r>
        <w:r w:rsidDel="003F3D1B">
          <w:delText xml:space="preserve">he combination of these trade-offs </w:delText>
        </w:r>
        <w:r w:rsidR="00C728FC" w:rsidDel="003F3D1B">
          <w:delText>led</w:delText>
        </w:r>
        <w:r w:rsidDel="003F3D1B">
          <w:delText xml:space="preserve"> to coordinated shifts in the amounts invested in floral construction, in seedset and seed size across</w:delText>
        </w:r>
      </w:del>
      <w:ins w:id="70" w:author="L. Harder" w:date="2017-06-28T10:45:00Z">
        <w:del w:id="71" w:author="Daniel Falster" w:date="2017-06-28T21:17:00Z">
          <w:r w:rsidR="006F5686" w:rsidDel="003F3D1B">
            <w:delText>among</w:delText>
          </w:r>
        </w:del>
      </w:ins>
      <w:del w:id="72" w:author="Daniel Falster" w:date="2017-06-28T21:17:00Z">
        <w:r w:rsidR="006F5686" w:rsidDel="003F3D1B">
          <w:delText xml:space="preserve"> </w:delText>
        </w:r>
        <w:r w:rsidDel="003F3D1B">
          <w:delText xml:space="preserve">species. </w:delText>
        </w:r>
        <w:r w:rsidR="005632D4" w:rsidDel="003F3D1B">
          <w:delText>Finally,</w:delText>
        </w:r>
        <w:r w:rsidDel="003F3D1B">
          <w:delText xml:space="preserve"> </w:delText>
        </w:r>
      </w:del>
      <w:r>
        <w:t xml:space="preserve">total </w:t>
      </w:r>
      <w:ins w:id="73" w:author="Daniel Falster" w:date="2017-06-28T21:18:00Z">
        <w:r w:rsidR="00A65089">
          <w:t xml:space="preserve">cost of </w:t>
        </w:r>
      </w:ins>
      <w:r>
        <w:t xml:space="preserve">accessory </w:t>
      </w:r>
      <w:del w:id="74" w:author="Daniel Falster" w:date="2017-06-28T21:18:00Z">
        <w:r w:rsidDel="00A65089">
          <w:delText xml:space="preserve">costs </w:delText>
        </w:r>
      </w:del>
      <w:ins w:id="75" w:author="Daniel Falster" w:date="2017-06-28T21:18:00Z">
        <w:r w:rsidR="00A65089">
          <w:t xml:space="preserve">tissues </w:t>
        </w:r>
      </w:ins>
      <w:r>
        <w:t xml:space="preserve">– </w:t>
      </w:r>
      <w:del w:id="76" w:author="Daniel Falster" w:date="2017-06-28T22:39:00Z">
        <w:r w:rsidDel="00DF0E4D">
          <w:delText>the proportion of</w:delText>
        </w:r>
      </w:del>
      <w:ins w:id="77" w:author="Daniel Falster" w:date="2017-06-29T08:43:00Z">
        <w:r w:rsidR="009D3DF8">
          <w:t>i.e.</w:t>
        </w:r>
      </w:ins>
      <w:r>
        <w:t xml:space="preserve"> </w:t>
      </w:r>
      <w:del w:id="78" w:author="Daniel Falster" w:date="2017-06-28T21:17:00Z">
        <w:r w:rsidDel="003F3D1B">
          <w:delText xml:space="preserve">RE </w:delText>
        </w:r>
      </w:del>
      <w:ins w:id="79" w:author="Daniel Falster" w:date="2017-06-28T21:17:00Z">
        <w:r w:rsidR="003F3D1B">
          <w:t xml:space="preserve">mass </w:t>
        </w:r>
      </w:ins>
      <w:r>
        <w:t>not directly invested in</w:t>
      </w:r>
      <w:del w:id="80" w:author="Daniel Falster" w:date="2017-06-29T08:43:00Z">
        <w:r w:rsidDel="009D3DF8">
          <w:delText xml:space="preserve"> provisioning </w:delText>
        </w:r>
      </w:del>
      <w:ins w:id="81" w:author="Daniel Falster" w:date="2017-06-29T08:43:00Z">
        <w:r w:rsidR="009D3DF8">
          <w:t xml:space="preserve"> </w:t>
        </w:r>
      </w:ins>
      <w:r>
        <w:t xml:space="preserve">the seed – </w:t>
      </w:r>
      <w:del w:id="82" w:author="Daniel Falster" w:date="2017-06-28T21:17:00Z">
        <w:r w:rsidDel="003F3D1B">
          <w:delText xml:space="preserve">were </w:delText>
        </w:r>
      </w:del>
      <w:ins w:id="83" w:author="Daniel Falster" w:date="2017-06-28T21:17:00Z">
        <w:r w:rsidR="003F3D1B">
          <w:t xml:space="preserve">was </w:t>
        </w:r>
      </w:ins>
      <w:del w:id="84" w:author="Daniel Falster" w:date="2017-06-28T21:18:00Z">
        <w:r w:rsidDel="00A65089">
          <w:delText xml:space="preserve">found to be </w:delText>
        </w:r>
      </w:del>
      <w:r>
        <w:t xml:space="preserve">very </w:t>
      </w:r>
      <w:del w:id="85" w:author="Daniel Falster" w:date="2017-06-28T21:17:00Z">
        <w:r w:rsidDel="003F3D1B">
          <w:delText>large</w:delText>
        </w:r>
        <w:r w:rsidR="005F6033" w:rsidDel="003F3D1B">
          <w:delText xml:space="preserve"> </w:delText>
        </w:r>
      </w:del>
      <w:ins w:id="86" w:author="Daniel Falster" w:date="2017-06-28T21:17:00Z">
        <w:r w:rsidR="003F3D1B">
          <w:t>high</w:t>
        </w:r>
      </w:ins>
      <w:del w:id="87" w:author="Daniel Falster" w:date="2017-06-28T21:18:00Z">
        <w:r w:rsidR="005F6033" w:rsidDel="00A65089">
          <w:delText xml:space="preserve">for all </w:delText>
        </w:r>
        <w:r w:rsidR="005F6033" w:rsidRPr="005F6033" w:rsidDel="00A65089">
          <w:delText>species</w:delText>
        </w:r>
        <w:r w:rsidR="005F6033" w:rsidDel="00A65089">
          <w:delText xml:space="preserve"> in this study</w:delText>
        </w:r>
      </w:del>
      <w:r>
        <w:t>, varying from 95.8% t</w:t>
      </w:r>
      <w:r w:rsidR="005632D4">
        <w:t>o 99.8</w:t>
      </w:r>
      <w:r w:rsidR="005F6033">
        <w:t>%</w:t>
      </w:r>
      <w:ins w:id="88" w:author="Daniel Falster" w:date="2017-06-28T21:18:00Z">
        <w:r w:rsidR="00A65089">
          <w:t xml:space="preserve"> </w:t>
        </w:r>
      </w:ins>
      <w:ins w:id="89" w:author="Daniel Falster" w:date="2017-06-28T22:39:00Z">
        <w:r w:rsidR="00DF0E4D">
          <w:t xml:space="preserve">of total investment </w:t>
        </w:r>
      </w:ins>
      <w:del w:id="90" w:author="Daniel Falster" w:date="2017-06-28T21:18:00Z">
        <w:r w:rsidR="005F6033" w:rsidDel="00A65089">
          <w:delText xml:space="preserve">; </w:delText>
        </w:r>
      </w:del>
      <w:ins w:id="91" w:author="Daniel Falster" w:date="2017-06-28T21:18:00Z">
        <w:r w:rsidR="00A65089">
          <w:t xml:space="preserve">for </w:t>
        </w:r>
        <w:r w:rsidR="00A65089" w:rsidRPr="005F6033">
          <w:t>species</w:t>
        </w:r>
        <w:r w:rsidR="00A65089">
          <w:t xml:space="preserve"> in this study. This </w:t>
        </w:r>
      </w:ins>
      <w:ins w:id="92" w:author="Daniel Falster" w:date="2017-06-28T21:19:00Z">
        <w:r w:rsidR="00A65089">
          <w:t>s</w:t>
        </w:r>
      </w:ins>
      <w:del w:id="93" w:author="Daniel Falster" w:date="2017-06-28T21:19:00Z">
        <w:r w:rsidR="005F6033" w:rsidDel="00A65089">
          <w:delText>s</w:delText>
        </w:r>
      </w:del>
      <w:r w:rsidR="006E4943">
        <w:t>uggest</w:t>
      </w:r>
      <w:ins w:id="94" w:author="Daniel Falster" w:date="2017-06-28T21:19:00Z">
        <w:r w:rsidR="00A65089">
          <w:t>s</w:t>
        </w:r>
      </w:ins>
      <w:del w:id="95" w:author="Daniel Falster" w:date="2017-06-28T21:19:00Z">
        <w:r w:rsidR="006E4943" w:rsidDel="00A65089">
          <w:delText>ing</w:delText>
        </w:r>
      </w:del>
      <w:r w:rsidR="006E4943">
        <w:t xml:space="preserve"> </w:t>
      </w:r>
      <w:ins w:id="96" w:author="L. Harder" w:date="2017-06-28T10:45:00Z">
        <w:r w:rsidR="00A4265B">
          <w:t xml:space="preserve">that </w:t>
        </w:r>
      </w:ins>
      <w:del w:id="97" w:author="Daniel Falster" w:date="2017-06-29T08:43:00Z">
        <w:r w:rsidR="006E4943" w:rsidDel="009D3DF8">
          <w:delText xml:space="preserve">many </w:delText>
        </w:r>
      </w:del>
      <w:r w:rsidR="006E4943">
        <w:t xml:space="preserve">studies </w:t>
      </w:r>
      <w:ins w:id="98" w:author="Daniel Falster" w:date="2017-06-29T08:43:00Z">
        <w:r w:rsidR="009D3DF8">
          <w:t>only counting seeds</w:t>
        </w:r>
        <w:r w:rsidR="009D3DF8" w:rsidDel="009D3DF8">
          <w:t xml:space="preserve"> </w:t>
        </w:r>
      </w:ins>
      <w:ins w:id="99" w:author="Daniel Falster" w:date="2017-06-29T08:44:00Z">
        <w:r w:rsidR="009D3DF8">
          <w:t xml:space="preserve">substantially </w:t>
        </w:r>
      </w:ins>
      <w:del w:id="100" w:author="Daniel Falster" w:date="2017-06-29T08:43:00Z">
        <w:r w:rsidR="006E4943" w:rsidDel="009D3DF8">
          <w:delText xml:space="preserve">might </w:delText>
        </w:r>
      </w:del>
      <w:r w:rsidR="006E4943">
        <w:t xml:space="preserve">underestimate total </w:t>
      </w:r>
      <w:ins w:id="101" w:author="Daniel Falster" w:date="2017-06-28T21:19:00Z">
        <w:r w:rsidR="00A65089">
          <w:t>reproductive investment</w:t>
        </w:r>
      </w:ins>
      <w:del w:id="102" w:author="Daniel Falster" w:date="2017-06-28T21:19:00Z">
        <w:r w:rsidR="006E4943" w:rsidDel="00A65089">
          <w:delText xml:space="preserve">RE </w:delText>
        </w:r>
      </w:del>
      <w:del w:id="103" w:author="Daniel Falster" w:date="2017-06-29T08:44:00Z">
        <w:r w:rsidR="006E4943" w:rsidDel="009D3DF8">
          <w:delText>if</w:delText>
        </w:r>
      </w:del>
      <w:del w:id="104" w:author="Daniel Falster" w:date="2017-06-29T08:43:00Z">
        <w:r w:rsidR="006E4943" w:rsidDel="009D3DF8">
          <w:delText xml:space="preserve"> counting only seed</w:delText>
        </w:r>
        <w:r w:rsidR="005632D4" w:rsidDel="009D3DF8">
          <w:delText xml:space="preserve">. </w:delText>
        </w:r>
        <w:r w:rsidDel="009D3DF8">
          <w:delText xml:space="preserve">It is well-known that </w:delText>
        </w:r>
      </w:del>
      <w:ins w:id="105" w:author="L. Harder" w:date="2017-06-28T10:45:00Z">
        <w:del w:id="106" w:author="Daniel Falster" w:date="2017-06-29T08:43:00Z">
          <w:r w:rsidR="006E4943" w:rsidDel="009D3DF8">
            <w:delText>seed</w:delText>
          </w:r>
          <w:r w:rsidR="00A4265B" w:rsidDel="009D3DF8">
            <w:delText>s</w:delText>
          </w:r>
        </w:del>
        <w:del w:id="107" w:author="Daniel Falster" w:date="2017-06-29T08:44:00Z">
          <w:r w:rsidR="005632D4" w:rsidDel="009D3DF8">
            <w:delText>.</w:delText>
          </w:r>
        </w:del>
      </w:ins>
      <w:ins w:id="108" w:author="Daniel Falster" w:date="2017-06-28T21:21:00Z">
        <w:r w:rsidR="0032450C">
          <w:t xml:space="preserve"> </w:t>
        </w:r>
      </w:ins>
      <w:ins w:id="109" w:author="Daniel Falster" w:date="2017-06-28T21:29:00Z">
        <w:r w:rsidR="00EB06A7">
          <w:t>A</w:t>
        </w:r>
      </w:ins>
      <w:del w:id="110" w:author="Daniel Falster" w:date="2017-06-28T21:29:00Z">
        <w:r w:rsidR="00A4265B" w:rsidDel="00EB06A7">
          <w:delText>a</w:delText>
        </w:r>
      </w:del>
      <w:r>
        <w:t xml:space="preserve"> species’ seed size positions it along a colonization-competition life-history spectrum; here we</w:t>
      </w:r>
      <w:r w:rsidR="005632D4">
        <w:t xml:space="preserve"> have</w:t>
      </w:r>
      <w:r>
        <w:t xml:space="preserve"> show</w:t>
      </w:r>
      <w:r w:rsidR="005632D4">
        <w:t>n how</w:t>
      </w:r>
      <w:r>
        <w:t xml:space="preserve"> relative </w:t>
      </w:r>
      <w:del w:id="111" w:author="Daniel Falster" w:date="2017-06-28T21:30:00Z">
        <w:r w:rsidDel="00EB06A7">
          <w:delText xml:space="preserve">construction </w:delText>
        </w:r>
      </w:del>
      <w:ins w:id="112" w:author="Daniel Falster" w:date="2017-06-28T21:30:00Z">
        <w:r w:rsidR="00EB06A7">
          <w:t xml:space="preserve">investment in </w:t>
        </w:r>
      </w:ins>
      <w:del w:id="113" w:author="Daniel Falster" w:date="2017-06-28T21:30:00Z">
        <w:r w:rsidDel="00EB06A7">
          <w:delText xml:space="preserve">costs of </w:delText>
        </w:r>
      </w:del>
      <w:r>
        <w:t>pollen-attraction versus provisioning tissues</w:t>
      </w:r>
      <w:ins w:id="114" w:author="Daniel Falster" w:date="2017-06-28T21:30:00Z">
        <w:r w:rsidR="00EB06A7">
          <w:t xml:space="preserve">, and successful versus discarded buds and ovules </w:t>
        </w:r>
      </w:ins>
      <w:del w:id="115" w:author="Daniel Falster" w:date="2017-06-28T21:30:00Z">
        <w:r w:rsidDel="00EB06A7">
          <w:delText xml:space="preserve"> and seedset are </w:delText>
        </w:r>
      </w:del>
      <w:del w:id="116" w:author="Daniel Falster" w:date="2017-06-28T22:39:00Z">
        <w:r w:rsidDel="00767B6E">
          <w:delText>a</w:delText>
        </w:r>
      </w:del>
      <w:ins w:id="117" w:author="Daniel Falster" w:date="2017-06-28T21:30:00Z">
        <w:r w:rsidR="00EB06A7">
          <w:t>a</w:t>
        </w:r>
      </w:ins>
      <w:r>
        <w:t xml:space="preserve">lso </w:t>
      </w:r>
      <w:ins w:id="118" w:author="Daniel Falster" w:date="2017-06-28T22:40:00Z">
        <w:r w:rsidR="00767B6E">
          <w:t xml:space="preserve">form </w:t>
        </w:r>
      </w:ins>
      <w:r>
        <w:t xml:space="preserve">part of this </w:t>
      </w:r>
      <w:del w:id="119" w:author="Daniel Falster" w:date="2017-06-28T21:30:00Z">
        <w:r w:rsidDel="00EB06A7">
          <w:delText>trajectory</w:delText>
        </w:r>
      </w:del>
      <w:ins w:id="120" w:author="Daniel Falster" w:date="2017-06-28T21:30:00Z">
        <w:r w:rsidR="00EB06A7">
          <w:t>spectrum</w:t>
        </w:r>
      </w:ins>
      <w:r>
        <w:t>,</w:t>
      </w:r>
      <w:r w:rsidR="00A4265B" w:rsidRPr="00A4265B">
        <w:t xml:space="preserve"> </w:t>
      </w:r>
      <w:ins w:id="121" w:author="Daniel Falster" w:date="2017-06-29T08:44:00Z">
        <w:r w:rsidR="009D3DF8">
          <w:t xml:space="preserve">thereby </w:t>
        </w:r>
      </w:ins>
      <w:del w:id="122" w:author="L. Harder" w:date="2017-06-28T10:45:00Z">
        <w:r>
          <w:delText>thereby expanding our understanding of</w:delText>
        </w:r>
      </w:del>
      <w:ins w:id="123" w:author="L. Harder" w:date="2017-06-28T10:45:00Z">
        <w:r w:rsidR="00A4265B" w:rsidRPr="00A4265B">
          <w:t xml:space="preserve">contributing to the diversity in </w:t>
        </w:r>
      </w:ins>
      <w:del w:id="124" w:author="Daniel Falster" w:date="2017-06-28T21:31:00Z">
        <w:r w:rsidDel="00990A04">
          <w:delText xml:space="preserve"> </w:delText>
        </w:r>
      </w:del>
      <w:r>
        <w:t xml:space="preserve">the relatives sizes of floral and fruiting structures </w:t>
      </w:r>
      <w:del w:id="125" w:author="L. Harder" w:date="2017-06-28T10:45:00Z">
        <w:r>
          <w:delText>observed across</w:delText>
        </w:r>
      </w:del>
      <w:ins w:id="126" w:author="L. Harder" w:date="2017-06-28T10:45:00Z">
        <w:r w:rsidR="00A4265B">
          <w:t>among</w:t>
        </w:r>
      </w:ins>
      <w:r>
        <w:t xml:space="preserve"> angiosperms.</w:t>
      </w:r>
    </w:p>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ECF1BE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 xml:space="preserve">(Obeso 2004; Hirayama </w:t>
      </w:r>
      <w:r w:rsidR="00A231E0" w:rsidRPr="00A231E0">
        <w:rPr>
          <w:rFonts w:cs="Times New Roman"/>
          <w:i/>
          <w:iCs/>
        </w:rPr>
        <w:t>et al.</w:t>
      </w:r>
      <w:r w:rsidR="00A231E0" w:rsidRPr="00A231E0">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del w:id="127" w:author="Daniel Falster" w:date="2017-06-28T10:57:00Z">
        <w:r w:rsidDel="00AA46FF">
          <w:delText>energy</w:delText>
        </w:r>
      </w:del>
      <w:ins w:id="128" w:author="Daniel Falster" w:date="2017-06-28T10:57:00Z">
        <w:r w:rsidR="00AA46FF">
          <w:t>mass</w:t>
        </w:r>
      </w:ins>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w:t>
      </w:r>
      <w:del w:id="129" w:author="Daniel Falster" w:date="2017-06-28T10:57:00Z">
        <w:r w:rsidR="00447E7F" w:rsidRPr="003C3342" w:rsidDel="00AA46FF">
          <w:delText>energy</w:delText>
        </w:r>
      </w:del>
      <w:ins w:id="130" w:author="Daniel Falster" w:date="2017-06-28T10:57:00Z">
        <w:r w:rsidR="00AA46FF">
          <w:t>mass</w:t>
        </w:r>
      </w:ins>
      <w:r w:rsidR="00447E7F" w:rsidRPr="003C3342">
        <w:t xml:space="preserve">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A231E0" w:rsidRPr="00A231E0">
        <w:rPr>
          <w:rFonts w:cs="Times New Roman"/>
        </w:rPr>
        <w:t xml:space="preserve">(Haig &amp; Westoby 1988; Ashman 1994; Henery &amp; Westoby </w:t>
      </w:r>
      <w:r w:rsidR="00A231E0" w:rsidRPr="00A231E0">
        <w:rPr>
          <w:rFonts w:cs="Times New Roman"/>
        </w:rPr>
        <w:lastRenderedPageBreak/>
        <w:t>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A231E0" w:rsidRPr="00A231E0">
        <w:rPr>
          <w:rFonts w:cs="Times New Roman"/>
        </w:rPr>
        <w:t xml:space="preserve">(Stephenson 1981; Wiens 1984; Sutherland 1986; Knight </w:t>
      </w:r>
      <w:r w:rsidR="00A231E0" w:rsidRPr="00A231E0">
        <w:rPr>
          <w:rFonts w:cs="Times New Roman"/>
          <w:i/>
          <w:iCs/>
        </w:rPr>
        <w:t>et al.</w:t>
      </w:r>
      <w:r w:rsidR="00A231E0" w:rsidRPr="00A231E0">
        <w:rPr>
          <w:rFonts w:cs="Times New Roman"/>
        </w:rPr>
        <w:t xml:space="preserve"> 2005; Rosenheim </w:t>
      </w:r>
      <w:r w:rsidR="00A231E0" w:rsidRPr="00A231E0">
        <w:rPr>
          <w:rFonts w:cs="Times New Roman"/>
          <w:i/>
          <w:iCs/>
        </w:rPr>
        <w:t>et al.</w:t>
      </w:r>
      <w:r w:rsidR="00A231E0" w:rsidRPr="00A231E0">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ins w:id="131" w:author="Daniel Falster" w:date="2017-06-28T21:36:00Z">
        <w:r w:rsidR="0032450C">
          <w:t xml:space="preserve">, </w:t>
        </w:r>
      </w:ins>
      <w:del w:id="132" w:author="Daniel Falster" w:date="2017-06-28T21:36:00Z">
        <w:r w:rsidR="00C94EFD" w:rsidDel="0032450C">
          <w:delText>,</w:delText>
        </w:r>
        <w:r w:rsidR="00FE77B8" w:rsidDel="0032450C">
          <w:delText xml:space="preserve"> </w:delText>
        </w:r>
        <w:r w:rsidR="00AD55B2" w:rsidDel="0032450C">
          <w:delText xml:space="preserve">despite </w:delText>
        </w:r>
        <w:r w:rsidR="00C94EFD" w:rsidDel="0032450C">
          <w:delText xml:space="preserve">being a significant </w:delText>
        </w:r>
      </w:del>
      <w:del w:id="133" w:author="Daniel Falster" w:date="2017-06-28T10:59:00Z">
        <w:r w:rsidR="00C94EFD" w:rsidDel="00AA46FF">
          <w:delText>energy</w:delText>
        </w:r>
      </w:del>
      <w:del w:id="134" w:author="Daniel Falster" w:date="2017-06-28T11:00:00Z">
        <w:r w:rsidR="00C94EFD" w:rsidDel="00AA46FF">
          <w:delText xml:space="preserve"> </w:delText>
        </w:r>
      </w:del>
      <w:del w:id="135" w:author="Daniel Falster" w:date="2017-06-28T21:36:00Z">
        <w:r w:rsidR="00C94EFD" w:rsidDel="0032450C">
          <w:delText xml:space="preserve">sink </w:delText>
        </w:r>
        <w:r w:rsidR="00AD55B2" w:rsidDel="0032450C">
          <w:delText xml:space="preserve">in ecosystems, </w:delText>
        </w:r>
      </w:del>
      <w:r w:rsidR="00FE77B8">
        <w:t xml:space="preserve">little is known about the allocation of </w:t>
      </w:r>
      <w:del w:id="136" w:author="Daniel Falster" w:date="2017-06-28T10:57:00Z">
        <w:r w:rsidR="00FE77B8" w:rsidDel="00AA46FF">
          <w:delText>energy</w:delText>
        </w:r>
      </w:del>
      <w:ins w:id="137" w:author="Daniel Falster" w:date="2017-06-28T10:57:00Z">
        <w:r w:rsidR="00AA46FF">
          <w:t>mass</w:t>
        </w:r>
      </w:ins>
      <w:r w:rsidR="00FE77B8">
        <w:t xml:space="preserve">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2C67C9AD" w:rsidR="00DF6FC6" w:rsidRPr="005A2341" w:rsidRDefault="00C14873" w:rsidP="007444C4">
      <w:del w:id="138" w:author="L. Harder" w:date="2017-06-28T10:45:00Z">
        <w:r>
          <w:delText>While</w:delText>
        </w:r>
      </w:del>
      <w:ins w:id="139" w:author="L. Harder" w:date="2017-06-28T10:45:00Z">
        <w:r w:rsidR="00A4265B">
          <w:t>Although</w:t>
        </w:r>
      </w:ins>
      <w:r w:rsidR="00A4265B">
        <w:t xml:space="preserve"> p</w:t>
      </w:r>
      <w:r>
        <w:t xml:space="preserve">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w:t>
      </w:r>
      <w:del w:id="140" w:author="Daniel Falster" w:date="2017-06-29T08:45:00Z">
        <w:r w:rsidR="00C8043C" w:rsidDel="009D3DF8">
          <w:delText xml:space="preserve">into </w:delText>
        </w:r>
      </w:del>
      <w:ins w:id="141" w:author="Daniel Falster" w:date="2017-06-29T08:51:00Z">
        <w:r w:rsidR="009D3DF8">
          <w:t xml:space="preserve">into some </w:t>
        </w:r>
      </w:ins>
      <w:ins w:id="142" w:author="Daniel Falster" w:date="2017-06-29T08:50:00Z">
        <w:r w:rsidR="009D3DF8">
          <w:t xml:space="preserve">general </w:t>
        </w:r>
      </w:ins>
      <w:del w:id="143" w:author="Daniel Falster" w:date="2017-06-28T21:37:00Z">
        <w:r w:rsidR="00C8043C" w:rsidDel="0032450C">
          <w:delText xml:space="preserve">broad </w:delText>
        </w:r>
      </w:del>
      <w:r w:rsidR="00F51CF7">
        <w:t xml:space="preserve">functional </w:t>
      </w:r>
      <w:r w:rsidR="00C8043C">
        <w:t>categories</w:t>
      </w:r>
      <w:ins w:id="144" w:author="Daniel Falster" w:date="2017-06-29T08:46:00Z">
        <w:r w:rsidR="009D3DF8">
          <w:t xml:space="preserve"> (Fig. 1)</w:t>
        </w:r>
      </w:ins>
      <w:r>
        <w:t xml:space="preserve"> </w:t>
      </w:r>
      <w:r w:rsidR="00F51CF7">
        <w:t>that are</w:t>
      </w:r>
      <w:ins w:id="145" w:author="Daniel Falster" w:date="2017-06-29T08:45:00Z">
        <w:r w:rsidR="009D3DF8">
          <w:t xml:space="preserve"> broadly</w:t>
        </w:r>
      </w:ins>
      <w:r w:rsidR="00F51CF7">
        <w:t xml:space="preserve"> consistent </w:t>
      </w:r>
      <w:del w:id="146" w:author="Daniel Falster" w:date="2017-06-29T08:51:00Z">
        <w:r w:rsidR="00F51CF7" w:rsidDel="009D3DF8">
          <w:delText>across species</w:delText>
        </w:r>
      </w:del>
      <w:ins w:id="147" w:author="Daniel Falster" w:date="2017-06-29T08:45:00Z">
        <w:r w:rsidR="009D3DF8">
          <w:t xml:space="preserve">among </w:t>
        </w:r>
        <w:r w:rsidR="009D3DF8" w:rsidRPr="009D3DF8">
          <w:t>species</w:t>
        </w:r>
        <w:r w:rsidR="009D3DF8">
          <w:t xml:space="preserve"> with similar reproductive systems</w:t>
        </w:r>
      </w:ins>
      <w:del w:id="148" w:author="Daniel Falster" w:date="2017-06-29T08:46:00Z">
        <w:r w:rsidR="00F51CF7" w:rsidDel="009D3DF8">
          <w:delText xml:space="preserve"> </w:delText>
        </w:r>
        <w:r w:rsidDel="009D3DF8">
          <w:delText>(</w:delText>
        </w:r>
      </w:del>
      <w:del w:id="149" w:author="Daniel Falster" w:date="2017-06-28T20:39:00Z">
        <w:r w:rsidDel="00A87A3D">
          <w:delText xml:space="preserve">Figure </w:delText>
        </w:r>
      </w:del>
      <w:del w:id="150" w:author="Daniel Falster" w:date="2017-06-29T08:46:00Z">
        <w:r w:rsidDel="009D3DF8">
          <w:delText>1</w:delText>
        </w:r>
      </w:del>
      <w:del w:id="151" w:author="Daniel Falster" w:date="2017-06-28T21:37:00Z">
        <w:r w:rsidR="00CE55E3" w:rsidDel="0032450C">
          <w:delText>a</w:delText>
        </w:r>
      </w:del>
      <w:del w:id="152" w:author="Daniel Falster" w:date="2017-06-29T08:46:00Z">
        <w:r w:rsidDel="009D3DF8">
          <w:delText>)</w:delText>
        </w:r>
      </w:del>
      <w:r>
        <w:t xml:space="preserve">. </w:t>
      </w:r>
      <w:ins w:id="153" w:author="Daniel Falster" w:date="2017-06-28T21:48:00Z">
        <w:r w:rsidR="004E5F84">
          <w:t xml:space="preserve">In this </w:t>
        </w:r>
      </w:ins>
      <w:ins w:id="154" w:author="Daniel Falster" w:date="2017-06-28T21:49:00Z">
        <w:r w:rsidR="004E5F84">
          <w:t>analysis</w:t>
        </w:r>
      </w:ins>
      <w:ins w:id="155" w:author="Daniel Falster" w:date="2017-06-28T21:48:00Z">
        <w:r w:rsidR="004E5F84">
          <w:t xml:space="preserve"> we </w:t>
        </w:r>
      </w:ins>
      <w:ins w:id="156" w:author="Daniel Falster" w:date="2017-06-28T21:50:00Z">
        <w:r w:rsidR="004E5F84">
          <w:t xml:space="preserve">restrict our attention to </w:t>
        </w:r>
      </w:ins>
      <w:ins w:id="157" w:author="Daniel Falster" w:date="2017-06-29T08:51:00Z">
        <w:r w:rsidR="009D3DF8">
          <w:t xml:space="preserve">woody </w:t>
        </w:r>
      </w:ins>
      <w:ins w:id="158" w:author="Daniel Falster" w:date="2017-06-28T21:50:00Z">
        <w:r w:rsidR="004E5F84">
          <w:t>angiosperms</w:t>
        </w:r>
      </w:ins>
      <w:ins w:id="159" w:author="Daniel Falster" w:date="2017-06-28T22:06:00Z">
        <w:r w:rsidR="00FF4268">
          <w:t>,</w:t>
        </w:r>
      </w:ins>
      <w:ins w:id="160" w:author="Daniel Falster" w:date="2017-06-28T21:50:00Z">
        <w:r w:rsidR="004E5F84">
          <w:t xml:space="preserve"> and consider investment </w:t>
        </w:r>
      </w:ins>
      <w:ins w:id="161" w:author="Daniel Falster" w:date="2017-06-28T22:06:00Z">
        <w:r w:rsidR="00FF4268">
          <w:t xml:space="preserve">only </w:t>
        </w:r>
      </w:ins>
      <w:ins w:id="162" w:author="Daniel Falster" w:date="2017-06-28T21:50:00Z">
        <w:r w:rsidR="004E5F84">
          <w:t>from the perspective of a maternal plant</w:t>
        </w:r>
      </w:ins>
      <w:ins w:id="163" w:author="Daniel Falster" w:date="2017-06-29T08:46:00Z">
        <w:r w:rsidR="009D3DF8">
          <w:t xml:space="preserve"> (Fig. 1)</w:t>
        </w:r>
      </w:ins>
      <w:ins w:id="164" w:author="Daniel Falster" w:date="2017-06-28T21:50:00Z">
        <w:r w:rsidR="004E5F84">
          <w:t>.</w:t>
        </w:r>
      </w:ins>
      <w:ins w:id="165" w:author="Daniel Falster" w:date="2017-06-28T22:06:00Z">
        <w:r w:rsidR="00FF4268">
          <w:t xml:space="preserve"> </w:t>
        </w:r>
      </w:ins>
      <w:ins w:id="166" w:author="Daniel Falster" w:date="2017-06-28T21:37:00Z">
        <w:r w:rsidR="0032450C">
          <w:t xml:space="preserve">The </w:t>
        </w:r>
      </w:ins>
      <w:del w:id="167" w:author="Daniel Falster" w:date="2017-06-28T21:37:00Z">
        <w:r w:rsidR="00C64D51" w:rsidDel="0032450C">
          <w:delText xml:space="preserve">We define categories as follows. </w:delText>
        </w:r>
        <w:r w:rsidRPr="003C3342" w:rsidDel="0032450C">
          <w:delText>T</w:delText>
        </w:r>
      </w:del>
      <w:ins w:id="168" w:author="Daniel Falster" w:date="2017-06-28T21:37:00Z">
        <w:r w:rsidR="0032450C">
          <w:t>t</w:t>
        </w:r>
      </w:ins>
      <w:r w:rsidRPr="003C3342">
        <w:t xml:space="preserve">otal </w:t>
      </w:r>
      <w:del w:id="169" w:author="Daniel Falster" w:date="2017-06-28T10:57:00Z">
        <w:r w:rsidRPr="003C3342" w:rsidDel="00AA46FF">
          <w:delText>energy</w:delText>
        </w:r>
      </w:del>
      <w:ins w:id="170" w:author="Daniel Falster" w:date="2017-06-28T10:57:00Z">
        <w:r w:rsidR="00AA46FF">
          <w:t>mass</w:t>
        </w:r>
      </w:ins>
      <w:r w:rsidRPr="003C3342">
        <w:t xml:space="preserve"> </w:t>
      </w:r>
      <w:ins w:id="171" w:author="Daniel Falster" w:date="2017-06-29T08:52:00Z">
        <w:r w:rsidR="009D3DF8">
          <w:t xml:space="preserve">a </w:t>
        </w:r>
      </w:ins>
      <w:ins w:id="172" w:author="Daniel Falster" w:date="2017-06-28T21:50:00Z">
        <w:r w:rsidR="004E5F84">
          <w:t xml:space="preserve">mother </w:t>
        </w:r>
      </w:ins>
      <w:r w:rsidRPr="003C3342">
        <w:t>invest</w:t>
      </w:r>
      <w:ins w:id="173" w:author="Daniel Falster" w:date="2017-06-29T08:52:00Z">
        <w:r w:rsidR="009D3DF8">
          <w:t>s</w:t>
        </w:r>
      </w:ins>
      <w:del w:id="174" w:author="Daniel Falster" w:date="2017-06-28T21:51:00Z">
        <w:r w:rsidRPr="003C3342" w:rsidDel="004E5F84">
          <w:delText>ment</w:delText>
        </w:r>
      </w:del>
      <w:r w:rsidRPr="003C3342">
        <w:t xml:space="preserve"> </w:t>
      </w:r>
      <w:ins w:id="175" w:author="Daniel Falster" w:date="2017-06-29T08:46:00Z">
        <w:r w:rsidR="009D3DF8">
          <w:t xml:space="preserve">in reproduction </w:t>
        </w:r>
      </w:ins>
      <w:ins w:id="176" w:author="Daniel Falster" w:date="2017-06-29T08:47:00Z">
        <w:r w:rsidR="009D3DF8">
          <w:t>includes</w:t>
        </w:r>
      </w:ins>
      <w:del w:id="177" w:author="Daniel Falster" w:date="2017-06-29T08:46:00Z">
        <w:r w:rsidR="001A72BB" w:rsidDel="009D3DF8">
          <w:delText xml:space="preserve">per seed matured </w:delText>
        </w:r>
      </w:del>
      <w:del w:id="178" w:author="Daniel Falster" w:date="2017-06-28T21:37:00Z">
        <w:r w:rsidR="00C64D51" w:rsidDel="0032450C">
          <w:delText>is</w:delText>
        </w:r>
        <w:r w:rsidR="002D634E" w:rsidDel="0032450C">
          <w:rPr>
            <w:i/>
          </w:rPr>
          <w:delText xml:space="preserve"> </w:delText>
        </w:r>
        <w:r w:rsidR="00C53C0D" w:rsidDel="0032450C">
          <w:rPr>
            <w:i/>
          </w:rPr>
          <w:delText xml:space="preserve">reproductive </w:delText>
        </w:r>
        <w:r w:rsidR="002D634E" w:rsidDel="0032450C">
          <w:rPr>
            <w:i/>
          </w:rPr>
          <w:delText>costs</w:delText>
        </w:r>
        <w:r w:rsidR="00C64D51" w:rsidDel="0032450C">
          <w:rPr>
            <w:i/>
          </w:rPr>
          <w:delText xml:space="preserve">. </w:delText>
        </w:r>
        <w:r w:rsidR="00C64D51" w:rsidRPr="00C64D51" w:rsidDel="0032450C">
          <w:delText>This</w:delText>
        </w:r>
        <w:r w:rsidR="0018528B" w:rsidDel="0032450C">
          <w:delText xml:space="preserve"> </w:delText>
        </w:r>
      </w:del>
      <w:del w:id="179" w:author="L. Harder" w:date="2017-06-28T10:45:00Z">
        <w:r w:rsidR="0018528B">
          <w:delText>can be divided into</w:delText>
        </w:r>
      </w:del>
      <w:ins w:id="180" w:author="L. Harder" w:date="2017-06-28T10:45:00Z">
        <w:del w:id="181" w:author="Daniel Falster" w:date="2017-06-29T08:47:00Z">
          <w:r w:rsidR="00A4265B" w:rsidDel="009D3DF8">
            <w:delText>comprises</w:delText>
          </w:r>
        </w:del>
      </w:ins>
      <w:del w:id="182" w:author="Daniel Falster" w:date="2017-06-29T08:47:00Z">
        <w:r w:rsidR="00A4265B" w:rsidDel="009D3DF8">
          <w:delText xml:space="preserve"> </w:delText>
        </w:r>
      </w:del>
      <w:ins w:id="183" w:author="Daniel Falster" w:date="2017-06-29T08:47:00Z">
        <w:r w:rsidR="009D3DF8">
          <w:t xml:space="preserve"> </w:t>
        </w:r>
      </w:ins>
      <w:r w:rsidRPr="003C3342">
        <w:t>in</w:t>
      </w:r>
      <w:r w:rsidR="001A72BB">
        <w:t>vestment</w:t>
      </w:r>
      <w:r w:rsidRPr="003C3342">
        <w:t xml:space="preserve"> </w:t>
      </w:r>
      <w:r w:rsidR="001A72BB">
        <w:t xml:space="preserve">in </w:t>
      </w:r>
      <w:del w:id="184" w:author="Daniel Falster" w:date="2017-06-28T21:38:00Z">
        <w:r w:rsidRPr="003C3342" w:rsidDel="005A2341">
          <w:delText>required parts</w:delText>
        </w:r>
        <w:r w:rsidR="0018528B" w:rsidDel="005A2341">
          <w:delText xml:space="preserve">, </w:delText>
        </w:r>
        <w:r w:rsidRPr="003C3342" w:rsidDel="005A2341">
          <w:delText xml:space="preserve">termed </w:delText>
        </w:r>
        <w:r w:rsidR="00C53C0D" w:rsidDel="005A2341">
          <w:rPr>
            <w:i/>
          </w:rPr>
          <w:delText>success</w:delText>
        </w:r>
        <w:r w:rsidR="002D634E" w:rsidDel="005A2341">
          <w:rPr>
            <w:i/>
          </w:rPr>
          <w:delText xml:space="preserve"> </w:delText>
        </w:r>
        <w:r w:rsidRPr="003C3342" w:rsidDel="005A2341">
          <w:rPr>
            <w:i/>
          </w:rPr>
          <w:delText>costs</w:delText>
        </w:r>
      </w:del>
      <w:bookmarkStart w:id="185" w:name="OLE_LINK7"/>
      <w:bookmarkStart w:id="186" w:name="OLE_LINK8"/>
      <w:ins w:id="187" w:author="Daniel Falster" w:date="2017-06-28T21:38:00Z">
        <w:r w:rsidR="005A2341">
          <w:t xml:space="preserve">buds and </w:t>
        </w:r>
      </w:ins>
      <w:ins w:id="188" w:author="Daniel Falster" w:date="2017-06-28T21:39:00Z">
        <w:r w:rsidR="005A2341">
          <w:t>ovules</w:t>
        </w:r>
        <w:bookmarkEnd w:id="185"/>
        <w:bookmarkEnd w:id="186"/>
        <w:r w:rsidR="005A2341">
          <w:t xml:space="preserve"> that continue to </w:t>
        </w:r>
      </w:ins>
      <w:ins w:id="189" w:author="Daniel Falster" w:date="2017-06-29T08:47:00Z">
        <w:r w:rsidR="009D3DF8">
          <w:t>develop</w:t>
        </w:r>
      </w:ins>
      <w:ins w:id="190" w:author="Daniel Falster" w:date="2017-06-28T21:39:00Z">
        <w:r w:rsidR="005A2341">
          <w:t xml:space="preserve"> into </w:t>
        </w:r>
      </w:ins>
      <w:ins w:id="191" w:author="Daniel Falster" w:date="2017-06-29T08:47:00Z">
        <w:r w:rsidR="009D3DF8">
          <w:t xml:space="preserve">mature </w:t>
        </w:r>
      </w:ins>
      <w:proofErr w:type="spellStart"/>
      <w:ins w:id="192" w:author="Daniel Falster" w:date="2017-06-28T21:38:00Z">
        <w:r w:rsidR="005A2341">
          <w:t>propagules</w:t>
        </w:r>
      </w:ins>
      <w:proofErr w:type="spellEnd"/>
      <w:ins w:id="193" w:author="Daniel Falster" w:date="2017-06-29T08:47:00Z">
        <w:r w:rsidR="009D3DF8">
          <w:t>,</w:t>
        </w:r>
      </w:ins>
      <w:ins w:id="194" w:author="Daniel Falster" w:date="2017-06-28T21:39:00Z">
        <w:r w:rsidR="005A2341">
          <w:t xml:space="preserve"> and </w:t>
        </w:r>
      </w:ins>
      <w:ins w:id="195" w:author="Daniel Falster" w:date="2017-06-29T08:47:00Z">
        <w:r w:rsidR="009D3DF8" w:rsidRPr="003C3342">
          <w:t>in</w:t>
        </w:r>
        <w:r w:rsidR="009D3DF8">
          <w:t xml:space="preserve">vestment in </w:t>
        </w:r>
      </w:ins>
      <w:ins w:id="196" w:author="Daniel Falster" w:date="2017-06-29T08:52:00Z">
        <w:r w:rsidR="009D3DF8">
          <w:t xml:space="preserve">buds and ovules </w:t>
        </w:r>
      </w:ins>
      <w:ins w:id="197" w:author="Daniel Falster" w:date="2017-06-28T21:39:00Z">
        <w:r w:rsidR="005A2341">
          <w:t>that fail or are voluntarily discarded before maturing fully</w:t>
        </w:r>
      </w:ins>
      <w:ins w:id="198" w:author="Daniel Falster" w:date="2017-06-28T21:38:00Z">
        <w:r w:rsidR="005A2341">
          <w:t xml:space="preserve">. </w:t>
        </w:r>
      </w:ins>
      <w:ins w:id="199" w:author="Daniel Falster" w:date="2017-06-29T08:47:00Z">
        <w:r w:rsidR="009D3DF8">
          <w:t>Considering</w:t>
        </w:r>
      </w:ins>
      <w:ins w:id="200" w:author="Daniel Falster" w:date="2017-06-28T21:38:00Z">
        <w:r w:rsidR="005A2341">
          <w:t xml:space="preserve"> </w:t>
        </w:r>
      </w:ins>
      <w:proofErr w:type="spellStart"/>
      <w:ins w:id="201" w:author="Daniel Falster" w:date="2017-06-28T22:41:00Z">
        <w:r w:rsidR="00282E43">
          <w:t>propagules</w:t>
        </w:r>
        <w:proofErr w:type="spellEnd"/>
        <w:r w:rsidR="00282E43">
          <w:t xml:space="preserve"> that </w:t>
        </w:r>
      </w:ins>
      <w:ins w:id="202" w:author="Daniel Falster" w:date="2017-06-28T21:40:00Z">
        <w:r w:rsidR="005A2341">
          <w:t>successful</w:t>
        </w:r>
      </w:ins>
      <w:ins w:id="203" w:author="Daniel Falster" w:date="2017-06-28T22:41:00Z">
        <w:r w:rsidR="00282E43">
          <w:t>ly mature</w:t>
        </w:r>
      </w:ins>
      <w:r w:rsidR="00C64D51" w:rsidRPr="00D45E0B">
        <w:t>,</w:t>
      </w:r>
      <w:ins w:id="204" w:author="Daniel Falster" w:date="2017-06-29T08:48:00Z">
        <w:r w:rsidR="009D3DF8">
          <w:t xml:space="preserve"> mass is invested </w:t>
        </w:r>
      </w:ins>
      <w:del w:id="205" w:author="Daniel Falster" w:date="2017-06-29T08:48:00Z">
        <w:r w:rsidR="0018528B" w:rsidRPr="00D45E0B" w:rsidDel="009D3DF8">
          <w:delText xml:space="preserve"> </w:delText>
        </w:r>
      </w:del>
      <w:del w:id="206" w:author="Daniel Falster" w:date="2017-06-28T21:40:00Z">
        <w:r w:rsidR="0018528B" w:rsidRPr="00D45E0B" w:rsidDel="005A2341">
          <w:delText xml:space="preserve">and </w:delText>
        </w:r>
      </w:del>
      <w:del w:id="207" w:author="Daniel Falster" w:date="2017-06-28T10:57:00Z">
        <w:r w:rsidR="0018528B" w:rsidRPr="00D45E0B" w:rsidDel="00AA46FF">
          <w:delText>energy</w:delText>
        </w:r>
      </w:del>
      <w:del w:id="208" w:author="Daniel Falster" w:date="2017-06-28T21:40:00Z">
        <w:r w:rsidR="0018528B" w:rsidRPr="00D45E0B" w:rsidDel="005A2341">
          <w:delText xml:space="preserve"> expenditure on flowers, fruit, and seeds that never form mature propagules, called </w:delText>
        </w:r>
        <w:r w:rsidR="009301BC" w:rsidRPr="00D45E0B" w:rsidDel="005A2341">
          <w:delText xml:space="preserve">discarded </w:delText>
        </w:r>
        <w:r w:rsidR="0018528B" w:rsidRPr="00D45E0B" w:rsidDel="005A2341">
          <w:delText xml:space="preserve">tissue costs. </w:delText>
        </w:r>
        <w:r w:rsidR="00524161" w:rsidRPr="00D45E0B" w:rsidDel="005A2341">
          <w:delText xml:space="preserve">All </w:delText>
        </w:r>
      </w:del>
      <w:ins w:id="209" w:author="L. Harder" w:date="2017-06-28T10:45:00Z">
        <w:del w:id="210" w:author="Daniel Falster" w:date="2017-06-28T21:40:00Z">
          <w:r w:rsidR="00A4265B" w:rsidRPr="00D45E0B" w:rsidDel="005A2341">
            <w:delText xml:space="preserve">costs </w:delText>
          </w:r>
        </w:del>
      </w:ins>
      <w:del w:id="211" w:author="Daniel Falster" w:date="2017-06-28T21:40:00Z">
        <w:r w:rsidR="0018528B" w:rsidRPr="00D45E0B" w:rsidDel="005A2341">
          <w:delText>are calculated on a per seed matured basis.</w:delText>
        </w:r>
        <w:r w:rsidRPr="00D45E0B" w:rsidDel="005A2341">
          <w:delText xml:space="preserve"> </w:delText>
        </w:r>
        <w:r w:rsidR="00944F26" w:rsidRPr="00D45E0B" w:rsidDel="005A2341">
          <w:delText xml:space="preserve">Success </w:delText>
        </w:r>
      </w:del>
      <w:del w:id="212" w:author="Daniel Falster" w:date="2017-06-29T08:48:00Z">
        <w:r w:rsidR="0018528B" w:rsidRPr="00D45E0B" w:rsidDel="009D3DF8">
          <w:delText xml:space="preserve">costs </w:delText>
        </w:r>
        <w:r w:rsidRPr="00D45E0B" w:rsidDel="009D3DF8">
          <w:delText>can be further divided into</w:delText>
        </w:r>
      </w:del>
      <w:ins w:id="213" w:author="L. Harder" w:date="2017-06-28T10:45:00Z">
        <w:del w:id="214" w:author="Daniel Falster" w:date="2017-06-29T08:48:00Z">
          <w:r w:rsidR="00A4265B" w:rsidRPr="00D45E0B" w:rsidDel="009D3DF8">
            <w:delText>include</w:delText>
          </w:r>
          <w:r w:rsidR="00A4265B" w:rsidDel="009D3DF8">
            <w:delText xml:space="preserve"> allocation to</w:delText>
          </w:r>
        </w:del>
      </w:ins>
      <w:ins w:id="215" w:author="Daniel Falster" w:date="2017-06-29T08:48:00Z">
        <w:r w:rsidR="009D3DF8">
          <w:t>in</w:t>
        </w:r>
      </w:ins>
      <w:r w:rsidR="00A4265B">
        <w:t xml:space="preserve"> </w:t>
      </w:r>
      <w:r w:rsidRPr="003C3342">
        <w:t xml:space="preserve">structures </w:t>
      </w:r>
      <w:del w:id="216" w:author="L. Harder" w:date="2017-06-28T10:45:00Z">
        <w:r w:rsidR="00E94EB2">
          <w:delText>that form before pollination</w:delText>
        </w:r>
      </w:del>
      <w:ins w:id="217" w:author="L. Harder" w:date="2017-06-28T10:45:00Z">
        <w:r w:rsidR="0083728E">
          <w:t xml:space="preserve">whose primary goal is to attract </w:t>
        </w:r>
        <w:r w:rsidR="00E94EB2">
          <w:t>poll</w:t>
        </w:r>
        <w:r w:rsidR="0083728E">
          <w:t>en and pollinators</w:t>
        </w:r>
      </w:ins>
      <w:r w:rsidR="0083728E">
        <w:t xml:space="preserve"> </w:t>
      </w:r>
      <w:r w:rsidR="00E94EB2">
        <w:t>(</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w:t>
      </w:r>
      <w:del w:id="218" w:author="L. Harder" w:date="2017-06-28T10:45:00Z">
        <w:r w:rsidRPr="003C3342">
          <w:delText>versus</w:delText>
        </w:r>
      </w:del>
      <w:ins w:id="219" w:author="L. Harder" w:date="2017-06-28T10:45:00Z">
        <w:r w:rsidR="0083728E">
          <w:t>and</w:t>
        </w:r>
      </w:ins>
      <w:r w:rsidR="0083728E">
        <w:t xml:space="preserve"> </w:t>
      </w:r>
      <w:r w:rsidRPr="003C3342">
        <w:t xml:space="preserve">structures </w:t>
      </w:r>
      <w:ins w:id="220" w:author="Daniel Falster" w:date="2017-06-29T08:48:00Z">
        <w:r w:rsidR="009D3DF8">
          <w:t xml:space="preserve">that </w:t>
        </w:r>
      </w:ins>
      <w:r w:rsidRPr="003C3342">
        <w:t>develop</w:t>
      </w:r>
      <w:del w:id="221" w:author="Daniel Falster" w:date="2017-06-29T08:48:00Z">
        <w:r w:rsidRPr="003C3342" w:rsidDel="009D3DF8">
          <w:delText>ed</w:delText>
        </w:r>
      </w:del>
      <w:r w:rsidRPr="003C3342">
        <w:t xml:space="preserve"> post-pollination</w:t>
      </w:r>
      <w:r w:rsidR="0083728E">
        <w:t xml:space="preserve"> </w:t>
      </w:r>
      <w:del w:id="222" w:author="L. Harder" w:date="2017-06-28T10:45:00Z">
        <w:r w:rsidRPr="003C3342">
          <w:delText>(e.g.</w:delText>
        </w:r>
      </w:del>
      <w:ins w:id="223" w:author="L. Harder" w:date="2017-06-28T10:45:00Z">
        <w:r w:rsidR="0083728E">
          <w:t>in maturing the</w:t>
        </w:r>
      </w:ins>
      <w:r w:rsidR="0083728E">
        <w:t xml:space="preserve"> </w:t>
      </w:r>
      <w:del w:id="224" w:author="Daniel Falster" w:date="2017-06-28T22:07:00Z">
        <w:r w:rsidR="0083728E" w:rsidDel="00D45E0B">
          <w:delText>seed</w:delText>
        </w:r>
        <w:r w:rsidRPr="003C3342" w:rsidDel="00D45E0B">
          <w:delText xml:space="preserve"> </w:delText>
        </w:r>
      </w:del>
      <w:proofErr w:type="spellStart"/>
      <w:ins w:id="225" w:author="Daniel Falster" w:date="2017-06-28T22:07:00Z">
        <w:r w:rsidR="00D45E0B">
          <w:t>propagule</w:t>
        </w:r>
        <w:proofErr w:type="spellEnd"/>
        <w:r w:rsidR="00D45E0B" w:rsidRPr="003C3342">
          <w:t xml:space="preserve"> </w:t>
        </w:r>
      </w:ins>
      <w:del w:id="226" w:author="L. Harder" w:date="2017-06-28T10:45:00Z">
        <w:r w:rsidRPr="003C3342">
          <w:delText xml:space="preserve">pod, seed), hereafter termed </w:delText>
        </w:r>
      </w:del>
      <w:ins w:id="227" w:author="L. Harder" w:date="2017-06-28T10:45:00Z">
        <w:r w:rsidRPr="003C3342">
          <w:t>(</w:t>
        </w:r>
      </w:ins>
      <w:r w:rsidR="0083728E" w:rsidRPr="00DA5070">
        <w:rPr>
          <w:i/>
        </w:rPr>
        <w:t>provisioning costs</w:t>
      </w:r>
      <w:del w:id="228" w:author="L. Harder" w:date="2017-06-28T10:45:00Z">
        <w:r>
          <w:delText>.</w:delText>
        </w:r>
        <w:r w:rsidRPr="003C3342">
          <w:delText xml:space="preserve"> The</w:delText>
        </w:r>
      </w:del>
      <w:ins w:id="229" w:author="L. Harder" w:date="2017-06-28T10:45:00Z">
        <w:r w:rsidRPr="003C3342">
          <w:t>)</w:t>
        </w:r>
        <w:r>
          <w:t>.</w:t>
        </w:r>
        <w:r w:rsidRPr="003C3342">
          <w:t xml:space="preserve"> The</w:t>
        </w:r>
        <w:r w:rsidR="0083728E">
          <w:t>se</w:t>
        </w:r>
      </w:ins>
      <w:r w:rsidRPr="003C3342">
        <w:t xml:space="preserve"> provisioning </w:t>
      </w:r>
      <w:del w:id="230" w:author="L. Harder" w:date="2017-06-28T10:45:00Z">
        <w:r w:rsidRPr="003C3342">
          <w:delText xml:space="preserve">component </w:delText>
        </w:r>
        <w:r w:rsidR="004D5B90">
          <w:delText>is comprised of</w:delText>
        </w:r>
      </w:del>
      <w:ins w:id="231" w:author="L. Harder" w:date="2017-06-28T10:45:00Z">
        <w:r w:rsidR="0083728E">
          <w:t xml:space="preserve">costs </w:t>
        </w:r>
        <w:r w:rsidR="004D5B90">
          <w:t>comprise</w:t>
        </w:r>
      </w:ins>
      <w:r w:rsidR="004D5B90">
        <w:t xml:space="preserve"> </w:t>
      </w:r>
      <w:r w:rsidRPr="003C3342">
        <w:t xml:space="preserve">the </w:t>
      </w:r>
      <w:r w:rsidRPr="005A2341">
        <w:rPr>
          <w:i/>
        </w:rPr>
        <w:t>seed</w:t>
      </w:r>
      <w:r w:rsidRPr="003C3342">
        <w:t xml:space="preserve"> itself </w:t>
      </w:r>
      <w:del w:id="232" w:author="L. Harder" w:date="2017-06-28T10:45:00Z">
        <w:r w:rsidR="00F51CF7">
          <w:delText xml:space="preserve">(seed size) </w:delText>
        </w:r>
        <w:r w:rsidRPr="003C3342">
          <w:delText>versus the</w:delText>
        </w:r>
      </w:del>
      <w:ins w:id="233" w:author="L. Harder" w:date="2017-06-28T10:45:00Z">
        <w:r w:rsidR="0083728E">
          <w:t>and</w:t>
        </w:r>
      </w:ins>
      <w:r w:rsidR="0083728E">
        <w:t xml:space="preserve"> </w:t>
      </w:r>
      <w:r w:rsidRPr="005A2341">
        <w:rPr>
          <w:i/>
        </w:rPr>
        <w:t>dispersal and packaging</w:t>
      </w:r>
      <w:r w:rsidRPr="003C3342">
        <w:t xml:space="preserve"> tissues. </w:t>
      </w:r>
      <w:del w:id="234" w:author="Daniel Falster" w:date="2017-06-28T21:42:00Z">
        <w:r w:rsidR="00C64D51" w:rsidRPr="009D3DF8" w:rsidDel="005A2341">
          <w:delTex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delText>
        </w:r>
      </w:del>
      <w:del w:id="235" w:author="Daniel Falster" w:date="2017-06-29T08:52:00Z">
        <w:r w:rsidR="00944F26" w:rsidRPr="009D3DF8" w:rsidDel="009D3DF8">
          <w:delText xml:space="preserve">The </w:delText>
        </w:r>
        <w:r w:rsidR="009301BC" w:rsidRPr="009D3DF8" w:rsidDel="009D3DF8">
          <w:delText xml:space="preserve">discarded </w:delText>
        </w:r>
        <w:r w:rsidR="00944F26" w:rsidRPr="009D3DF8" w:rsidDel="009D3DF8">
          <w:delText>tissue</w:delText>
        </w:r>
      </w:del>
      <w:del w:id="236" w:author="Daniel Falster" w:date="2017-06-28T21:42:00Z">
        <w:r w:rsidR="00944F26" w:rsidRPr="009D3DF8" w:rsidDel="005A2341">
          <w:delText xml:space="preserve"> costs</w:delText>
        </w:r>
      </w:del>
      <w:del w:id="237" w:author="Daniel Falster" w:date="2017-06-29T08:52:00Z">
        <w:r w:rsidR="00944F26" w:rsidRPr="009D3DF8" w:rsidDel="009D3DF8">
          <w:delText xml:space="preserve"> </w:delText>
        </w:r>
        <w:r w:rsidR="00877031" w:rsidRPr="009D3DF8" w:rsidDel="009D3DF8">
          <w:delText xml:space="preserve">can </w:delText>
        </w:r>
        <w:r w:rsidR="00944F26" w:rsidRPr="009D3DF8" w:rsidDel="009D3DF8">
          <w:delText xml:space="preserve">likewise be divided into </w:delText>
        </w:r>
      </w:del>
      <w:del w:id="238" w:author="Daniel Falster" w:date="2017-06-28T10:57:00Z">
        <w:r w:rsidR="00944F26" w:rsidRPr="009D3DF8" w:rsidDel="00AA46FF">
          <w:delText>energy</w:delText>
        </w:r>
      </w:del>
      <w:del w:id="239" w:author="Daniel Falster" w:date="2017-06-29T08:52:00Z">
        <w:r w:rsidR="00944F26" w:rsidRPr="009D3DF8" w:rsidDel="009D3DF8">
          <w:delText xml:space="preserve"> invested </w:delText>
        </w:r>
      </w:del>
      <w:del w:id="240" w:author="Daniel Falster" w:date="2017-06-28T22:08:00Z">
        <w:r w:rsidR="00944F26" w:rsidRPr="009D3DF8" w:rsidDel="00D45E0B">
          <w:delText>prior to versus after pollination</w:delText>
        </w:r>
      </w:del>
      <w:del w:id="241" w:author="Daniel Falster" w:date="2017-06-28T21:41:00Z">
        <w:r w:rsidR="00944F26" w:rsidRPr="009D3DF8" w:rsidDel="005A2341">
          <w:delText xml:space="preserve">, here termed discarded </w:delText>
        </w:r>
        <w:r w:rsidR="00877031" w:rsidRPr="009D3DF8" w:rsidDel="005A2341">
          <w:delText xml:space="preserve">pollen-attraction </w:delText>
        </w:r>
        <w:r w:rsidR="00944F26" w:rsidRPr="009D3DF8" w:rsidDel="005A2341">
          <w:delText xml:space="preserve">costs and </w:delText>
        </w:r>
        <w:r w:rsidR="00877031" w:rsidRPr="009D3DF8" w:rsidDel="005A2341">
          <w:delText xml:space="preserve">discarded provisioning </w:delText>
        </w:r>
        <w:r w:rsidR="00944F26" w:rsidRPr="009D3DF8" w:rsidDel="005A2341">
          <w:delText>costs</w:delText>
        </w:r>
      </w:del>
      <w:del w:id="242" w:author="Daniel Falster" w:date="2017-06-29T08:52:00Z">
        <w:r w:rsidR="00944F26" w:rsidRPr="009D3DF8" w:rsidDel="009D3DF8">
          <w:delText xml:space="preserve">. </w:delText>
        </w:r>
      </w:del>
      <w:ins w:id="243" w:author="Daniel Falster" w:date="2017-06-28T21:42:00Z">
        <w:r w:rsidR="005A2341" w:rsidRPr="009D3DF8">
          <w:t>Total</w:t>
        </w:r>
        <w:r w:rsidR="005A2341">
          <w:rPr>
            <w:i/>
          </w:rPr>
          <w:t xml:space="preserve"> a</w:t>
        </w:r>
      </w:ins>
      <w:del w:id="244" w:author="Daniel Falster" w:date="2017-06-28T21:42:00Z">
        <w:r w:rsidR="00BF5BA5" w:rsidDel="005A2341">
          <w:rPr>
            <w:i/>
          </w:rPr>
          <w:delText>A</w:delText>
        </w:r>
      </w:del>
      <w:r w:rsidR="00BF5BA5">
        <w:rPr>
          <w:i/>
        </w:rPr>
        <w:t>ccessory costs</w:t>
      </w:r>
      <w:ins w:id="245" w:author="Daniel Falster" w:date="2017-06-29T08:53:00Z">
        <w:r w:rsidR="009D3DF8">
          <w:t xml:space="preserve"> are then</w:t>
        </w:r>
      </w:ins>
      <w:del w:id="246" w:author="Daniel Falster" w:date="2017-06-29T08:53:00Z">
        <w:r w:rsidR="0018528B" w:rsidDel="009D3DF8">
          <w:delText>,</w:delText>
        </w:r>
      </w:del>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del w:id="247" w:author="Daniel Falster" w:date="2017-06-29T08:53:00Z">
        <w:r w:rsidR="00BF5BA5" w:rsidRPr="004D5B90" w:rsidDel="009D3DF8">
          <w:delText>are the sum</w:delText>
        </w:r>
      </w:del>
      <w:ins w:id="248" w:author="Daniel Falster" w:date="2017-06-29T08:53:00Z">
        <w:r w:rsidR="009D3DF8">
          <w:t>including</w:t>
        </w:r>
      </w:ins>
      <w:r w:rsidR="00BF5BA5" w:rsidRPr="004D5B90">
        <w:t xml:space="preserve"> </w:t>
      </w:r>
      <w:del w:id="249" w:author="Daniel Falster" w:date="2017-06-29T08:53:00Z">
        <w:r w:rsidR="00BF5BA5" w:rsidRPr="009D3DF8" w:rsidDel="009D3DF8">
          <w:delText xml:space="preserve">of </w:delText>
        </w:r>
      </w:del>
      <w:ins w:id="250" w:author="Daniel Falster" w:date="2017-06-29T08:53:00Z">
        <w:r w:rsidR="009D3DF8">
          <w:t xml:space="preserve">costs of </w:t>
        </w:r>
      </w:ins>
      <w:r w:rsidR="009301BC" w:rsidRPr="009D3DF8">
        <w:t>discarded</w:t>
      </w:r>
      <w:r w:rsidR="009301BC" w:rsidRPr="005A2341">
        <w:t xml:space="preserve"> </w:t>
      </w:r>
      <w:r w:rsidR="00BF5BA5" w:rsidRPr="005A2341">
        <w:t>tissue</w:t>
      </w:r>
      <w:del w:id="251" w:author="Daniel Falster" w:date="2017-06-29T08:53:00Z">
        <w:r w:rsidR="00BF5BA5" w:rsidRPr="005A2341" w:rsidDel="009D3DF8">
          <w:delText xml:space="preserve"> costs</w:delText>
        </w:r>
      </w:del>
      <w:r w:rsidR="00BF5BA5" w:rsidRPr="005A2341">
        <w:t>, pollen-attraction</w:t>
      </w:r>
      <w:del w:id="252" w:author="Daniel Falster" w:date="2017-06-29T08:53:00Z">
        <w:r w:rsidR="00BF5BA5" w:rsidRPr="005A2341" w:rsidDel="009D3DF8">
          <w:delText xml:space="preserve"> costs</w:delText>
        </w:r>
      </w:del>
      <w:r w:rsidR="00BF5BA5" w:rsidRPr="005A2341">
        <w:t xml:space="preserve">, </w:t>
      </w:r>
      <w:del w:id="253" w:author="Daniel Falster" w:date="2017-06-29T08:53:00Z">
        <w:r w:rsidR="00BF5BA5" w:rsidRPr="005A2341" w:rsidDel="009D3DF8">
          <w:delText xml:space="preserve">and </w:delText>
        </w:r>
      </w:del>
      <w:r w:rsidR="00BF5BA5" w:rsidRPr="005A2341">
        <w:t>packaging and dispersal</w:t>
      </w:r>
      <w:del w:id="254" w:author="Daniel Falster" w:date="2017-06-29T08:53:00Z">
        <w:r w:rsidR="00BF5BA5" w:rsidRPr="005A2341" w:rsidDel="009D3DF8">
          <w:delText xml:space="preserve"> costs</w:delText>
        </w:r>
      </w:del>
      <w:del w:id="255" w:author="Daniel Falster" w:date="2017-06-28T21:41:00Z">
        <w:r w:rsidR="004D5B90" w:rsidRPr="005A2341" w:rsidDel="005A2341">
          <w:delText xml:space="preserve">, </w:delText>
        </w:r>
        <w:r w:rsidR="00D92111" w:rsidRPr="005A2341" w:rsidDel="005A2341">
          <w:delText xml:space="preserve">terms </w:delText>
        </w:r>
        <w:r w:rsidR="004D5B90" w:rsidRPr="005A2341" w:rsidDel="005A2341">
          <w:delText xml:space="preserve">high-lighted in red in </w:delText>
        </w:r>
      </w:del>
      <w:del w:id="256" w:author="Daniel Falster" w:date="2017-06-28T20:39:00Z">
        <w:r w:rsidR="004D5B90" w:rsidRPr="005A2341" w:rsidDel="00A87A3D">
          <w:delText xml:space="preserve">Figure </w:delText>
        </w:r>
      </w:del>
      <w:del w:id="257" w:author="Daniel Falster" w:date="2017-06-28T21:41:00Z">
        <w:r w:rsidR="004D5B90" w:rsidRPr="005A2341" w:rsidDel="005A2341">
          <w:delText>1</w:delText>
        </w:r>
        <w:r w:rsidR="00AD5B91" w:rsidRPr="005A2341" w:rsidDel="005A2341">
          <w:delText>a</w:delText>
        </w:r>
      </w:del>
      <w:r w:rsidR="00BF5BA5" w:rsidRPr="005A2341">
        <w:t>.</w:t>
      </w:r>
      <w:del w:id="258" w:author="Daniel Falster" w:date="2017-06-28T21:41:00Z">
        <w:r w:rsidR="0090669F" w:rsidRPr="005A2341" w:rsidDel="005A2341">
          <w:delText xml:space="preserve"> Throughout the manuscript “costs” indicates </w:delText>
        </w:r>
        <w:r w:rsidR="00C11A83" w:rsidRPr="005A2341" w:rsidDel="005A2341">
          <w:delText xml:space="preserve">dry mass </w:delText>
        </w:r>
        <w:r w:rsidR="0090669F" w:rsidRPr="005A2341" w:rsidDel="005A2341">
          <w:delText xml:space="preserve">investment per seed matured, while “investment” refers to total dry </w:delText>
        </w:r>
        <w:r w:rsidR="00C11A83" w:rsidRPr="005A2341" w:rsidDel="005A2341">
          <w:delText>mass</w:delText>
        </w:r>
        <w:r w:rsidR="0090669F" w:rsidRPr="005A2341" w:rsidDel="005A2341">
          <w:delText xml:space="preserve"> invested in a structure.</w:delText>
        </w:r>
        <w:r w:rsidR="00944F26" w:rsidRPr="005A2341" w:rsidDel="005A2341">
          <w:delText xml:space="preserve"> </w:delText>
        </w:r>
      </w:del>
    </w:p>
    <w:p w14:paraId="609E306E" w14:textId="0DCA3567" w:rsidR="00EF7F7E" w:rsidRPr="00AD7B6B" w:rsidRDefault="00F51CF7" w:rsidP="00C70B23">
      <w:pPr>
        <w:rPr>
          <w:ins w:id="259" w:author="Daniel Falster" w:date="2017-06-28T21:51:00Z"/>
        </w:rPr>
      </w:pPr>
      <w:r w:rsidRPr="00C94EFD">
        <w:t>There are multiple reasons to expect that</w:t>
      </w:r>
      <w:r>
        <w:t xml:space="preserve"> </w:t>
      </w:r>
      <w:ins w:id="260" w:author="Daniel Falster" w:date="2017-06-29T09:12:00Z">
        <w:r w:rsidR="004556AB">
          <w:t>accessory</w:t>
        </w:r>
      </w:ins>
      <w:ins w:id="261" w:author="Daniel Falster" w:date="2017-06-29T08:53:00Z">
        <w:r w:rsidR="009D3DF8">
          <w:t xml:space="preserve"> costs </w:t>
        </w:r>
      </w:ins>
      <w:del w:id="262" w:author="Daniel Falster" w:date="2017-06-29T08:54:00Z">
        <w:r w:rsidDel="009D3DF8">
          <w:delText xml:space="preserve">both </w:delText>
        </w:r>
      </w:del>
      <w:del w:id="263" w:author="Daniel Falster" w:date="2017-06-28T21:42:00Z">
        <w:r w:rsidR="009301BC" w:rsidDel="005A2341">
          <w:delText xml:space="preserve">success </w:delText>
        </w:r>
      </w:del>
      <w:del w:id="264" w:author="Daniel Falster" w:date="2017-06-29T08:54:00Z">
        <w:r w:rsidDel="009D3DF8">
          <w:delText xml:space="preserve">costs and </w:delText>
        </w:r>
        <w:r w:rsidR="009301BC" w:rsidDel="009D3DF8">
          <w:delText xml:space="preserve">discarded </w:delText>
        </w:r>
        <w:r w:rsidDel="009D3DF8">
          <w:delText>tissue</w:delText>
        </w:r>
      </w:del>
      <w:del w:id="265" w:author="Daniel Falster" w:date="2017-06-28T21:43:00Z">
        <w:r w:rsidDel="005A2341">
          <w:delText xml:space="preserve"> costs </w:delText>
        </w:r>
      </w:del>
      <w:r>
        <w:t xml:space="preserve">will be </w:t>
      </w:r>
      <w:ins w:id="266" w:author="Daniel Falster" w:date="2017-06-28T22:42:00Z">
        <w:r w:rsidR="00282E43">
          <w:t xml:space="preserve">not only </w:t>
        </w:r>
      </w:ins>
      <w:del w:id="267" w:author="Daniel Falster" w:date="2017-06-28T21:51:00Z">
        <w:r w:rsidDel="00EF7F7E">
          <w:delText>substantial</w:delText>
        </w:r>
        <w:r w:rsidR="00E94EB2" w:rsidDel="00EF7F7E">
          <w:delText xml:space="preserve">ly </w:delText>
        </w:r>
      </w:del>
      <w:r w:rsidR="00E94EB2">
        <w:t>large</w:t>
      </w:r>
      <w:ins w:id="268" w:author="Daniel Falster" w:date="2017-06-28T22:42:00Z">
        <w:r w:rsidR="00282E43">
          <w:t xml:space="preserve">, </w:t>
        </w:r>
        <w:proofErr w:type="gramStart"/>
        <w:r w:rsidR="00282E43">
          <w:t>but</w:t>
        </w:r>
        <w:proofErr w:type="gramEnd"/>
        <w:r w:rsidR="00282E43">
          <w:t xml:space="preserve"> larger</w:t>
        </w:r>
      </w:ins>
      <w:del w:id="269" w:author="Daniel Falster" w:date="2017-06-28T22:42:00Z">
        <w:r w:rsidR="00E94EB2" w:rsidDel="00282E43">
          <w:delText>r</w:delText>
        </w:r>
      </w:del>
      <w:r w:rsidR="00E94EB2">
        <w:t xml:space="preserve"> than the </w:t>
      </w:r>
      <w:r w:rsidR="00C11A83">
        <w:t>mass</w:t>
      </w:r>
      <w:r w:rsidR="00E94EB2">
        <w:t xml:space="preserve"> of the seed itself</w:t>
      </w:r>
      <w:r w:rsidRPr="00C94EFD">
        <w:t xml:space="preserve">. </w:t>
      </w:r>
      <w:ins w:id="270" w:author="Daniel Falster" w:date="2017-06-28T21:43:00Z">
        <w:r w:rsidR="005A2341">
          <w:t xml:space="preserve">Pollen-attraction </w:t>
        </w:r>
      </w:ins>
      <w:del w:id="271" w:author="Daniel Falster" w:date="2017-06-28T21:43:00Z">
        <w:r w:rsidR="00C64D51" w:rsidDel="005A2341">
          <w:delText>T</w:delText>
        </w:r>
        <w:r w:rsidDel="005A2341">
          <w:delText xml:space="preserve">he </w:delText>
        </w:r>
        <w:r w:rsidR="009301BC" w:rsidDel="005A2341">
          <w:delText xml:space="preserve">success </w:delText>
        </w:r>
        <w:r w:rsidDel="005A2341">
          <w:delText>cost components</w:delText>
        </w:r>
        <w:r w:rsidR="00E94EB2" w:rsidDel="005A2341">
          <w:delText xml:space="preserve"> </w:delText>
        </w:r>
        <w:r w:rsidR="00C64D51" w:rsidDel="005A2341">
          <w:delText>are</w:delText>
        </w:r>
      </w:del>
      <w:ins w:id="272" w:author="Daniel Falster" w:date="2017-06-28T21:43:00Z">
        <w:r w:rsidR="005A2341">
          <w:t>is</w:t>
        </w:r>
      </w:ins>
      <w:r w:rsidR="00C64D51">
        <w:t xml:space="preserv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del w:id="273" w:author="Daniel Falster" w:date="2017-06-28T21:45:00Z">
        <w:r w:rsidDel="005A2341">
          <w:delText>H</w:delText>
        </w:r>
        <w:r w:rsidRPr="003C3342" w:rsidDel="005A2341">
          <w:delText xml:space="preserve">igh </w:delText>
        </w:r>
      </w:del>
      <w:ins w:id="274" w:author="Daniel Falster" w:date="2017-06-28T21:45:00Z">
        <w:r w:rsidR="005A2341">
          <w:t>The cost of failed or</w:t>
        </w:r>
        <w:r w:rsidR="005A2341" w:rsidRPr="003C3342">
          <w:t xml:space="preserve"> </w:t>
        </w:r>
      </w:ins>
      <w:r w:rsidR="009301BC">
        <w:t xml:space="preserve">discarded tissue </w:t>
      </w:r>
      <w:del w:id="275" w:author="Daniel Falster" w:date="2017-06-28T21:45:00Z">
        <w:r w:rsidRPr="003C3342" w:rsidDel="005A2341">
          <w:delText xml:space="preserve">costs </w:delText>
        </w:r>
      </w:del>
      <w:r>
        <w:t>(</w:t>
      </w:r>
      <w:del w:id="276" w:author="Daniel Falster" w:date="2017-06-28T21:46:00Z">
        <w:r w:rsidDel="005A2341">
          <w:delText>due to low seedset</w:delText>
        </w:r>
        <w:r w:rsidR="00E94EB2" w:rsidDel="005A2341">
          <w:delText xml:space="preserve"> both </w:delText>
        </w:r>
      </w:del>
      <w:r w:rsidR="00E94EB2">
        <w:t xml:space="preserve">pre- </w:t>
      </w:r>
      <w:del w:id="277" w:author="Daniel Falster" w:date="2017-06-28T21:46:00Z">
        <w:r w:rsidR="00E94EB2" w:rsidDel="005A2341">
          <w:delText xml:space="preserve">and </w:delText>
        </w:r>
      </w:del>
      <w:ins w:id="278" w:author="Daniel Falster" w:date="2017-06-28T21:46:00Z">
        <w:r w:rsidR="005A2341">
          <w:t xml:space="preserve">or </w:t>
        </w:r>
      </w:ins>
      <w:r w:rsidR="00E94EB2">
        <w:t>post-pollination</w:t>
      </w:r>
      <w:r>
        <w:t>)</w:t>
      </w:r>
      <w:r w:rsidRPr="003C3342">
        <w:t xml:space="preserve"> </w:t>
      </w:r>
      <w:ins w:id="279" w:author="Daniel Falster" w:date="2017-06-29T08:54:00Z">
        <w:r w:rsidR="009D3DF8">
          <w:t>is often</w:t>
        </w:r>
      </w:ins>
      <w:ins w:id="280" w:author="Daniel Falster" w:date="2017-06-28T21:46:00Z">
        <w:r w:rsidR="005A2341">
          <w:t xml:space="preserve"> high </w:t>
        </w:r>
      </w:ins>
      <w:del w:id="281" w:author="Daniel Falster" w:date="2017-06-28T21:46:00Z">
        <w:r w:rsidRPr="003C3342" w:rsidDel="005A2341">
          <w:delText xml:space="preserve">occur </w:delText>
        </w:r>
      </w:del>
      <w:r w:rsidRPr="003C3342">
        <w:t xml:space="preserve">in perennial plants for a diversity of reasons, </w:t>
      </w:r>
      <w:r w:rsidR="00C0208B">
        <w:t xml:space="preserve">some </w:t>
      </w:r>
      <w:r w:rsidR="00B81630">
        <w:t xml:space="preserve">the result of </w:t>
      </w:r>
      <w:r w:rsidR="00C0208B">
        <w:t>conditions beyond the plant’s control and others by evolutionary design to increase fitness. The</w:t>
      </w:r>
      <w:del w:id="282" w:author="Daniel Falster" w:date="2017-06-29T08:54:00Z">
        <w:r w:rsidR="00C0208B" w:rsidDel="009D3DF8">
          <w:delText>y</w:delText>
        </w:r>
      </w:del>
      <w:r w:rsidR="00C0208B">
        <w:t xml:space="preserve"> </w:t>
      </w:r>
      <w:ins w:id="283" w:author="Daniel Falster" w:date="2017-06-29T08:54:00Z">
        <w:r w:rsidR="009D3DF8">
          <w:t xml:space="preserve">latter mechanisms </w:t>
        </w:r>
      </w:ins>
      <w:r w:rsidR="00C0208B">
        <w:t xml:space="preserve">include </w:t>
      </w:r>
      <w:r w:rsidRPr="003C3342">
        <w:t>pollen-limitation, pollen-</w:t>
      </w:r>
      <w:r w:rsidRPr="003C3342">
        <w:lastRenderedPageBreak/>
        <w:t xml:space="preserve">ovule incompatibility, </w:t>
      </w:r>
      <w:r>
        <w:t xml:space="preserve">parental embryo abortion, </w:t>
      </w:r>
      <w:r w:rsidRPr="003C3342">
        <w:t>resource limitation and bet-hedging strateg</w:t>
      </w:r>
      <w:r w:rsidR="00C64D51">
        <w:t xml:space="preserve">ies </w:t>
      </w:r>
      <w:r w:rsidRPr="003C3342">
        <w:t>to capitalize on stochastic variation in pollen availability, pollen quality, and resource availability to mature fertilized ovules</w:t>
      </w:r>
      <w:r w:rsidR="00A231E0">
        <w:t xml:space="preserve"> </w:t>
      </w:r>
      <w:r w:rsidR="00F24F70" w:rsidRPr="00AD7B6B">
        <w:fldChar w:fldCharType="begin"/>
      </w:r>
      <w:r w:rsidR="00F24F70" w:rsidRPr="00AD7B6B">
        <w:instrText xml:space="preserve"> ADDIN ZOTERO_ITEM CSL_CITATION {"citationID":"8qJVcxTd","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F24F70" w:rsidRPr="00AD7B6B">
        <w:rPr>
          <w:rFonts w:ascii="Cambria Math" w:hAnsi="Cambria Math" w:cs="Cambria Math"/>
        </w:rPr>
        <w:instrText>‐</w:instrText>
      </w:r>
      <w:r w:rsidR="00F24F70" w:rsidRPr="00AD7B6B">
        <w:instrText>Westoby model revisited.","container-title":"The American Naturalist","page":"400-404","volume":"171","issue":"3","source":"JSTOR","abstract":"Abstract: The Haig</w:instrText>
      </w:r>
      <w:r w:rsidR="00F24F70" w:rsidRPr="00AD7B6B">
        <w:rPr>
          <w:rFonts w:ascii="Cambria Math" w:hAnsi="Cambria Math" w:cs="Cambria Math"/>
        </w:rPr>
        <w:instrText>‐</w:instrText>
      </w:r>
      <w:r w:rsidR="00F24F70" w:rsidRPr="00AD7B6B">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F24F70" w:rsidRPr="00AD7B6B">
        <w:rPr>
          <w:rFonts w:ascii="Cambria Math" w:hAnsi="Cambria Math" w:cs="Cambria Math"/>
        </w:rPr>
        <w:instrText>‐</w:instrText>
      </w:r>
      <w:r w:rsidR="00F24F70" w:rsidRPr="00AD7B6B">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F24F70" w:rsidRPr="00AD7B6B">
        <w:rPr>
          <w:rFonts w:ascii="Cambria Math" w:hAnsi="Cambria Math" w:cs="Cambria Math"/>
        </w:rPr>
        <w:instrText>‐</w:instrText>
      </w:r>
      <w:r w:rsidR="00F24F70" w:rsidRPr="00AD7B6B">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F24F70" w:rsidRPr="00AD7B6B">
        <w:rPr>
          <w:rFonts w:ascii="Cambria Math" w:hAnsi="Cambria Math" w:cs="Cambria Math"/>
        </w:rPr>
        <w:instrText>‐</w:instrText>
      </w:r>
      <w:r w:rsidR="00F24F70" w:rsidRPr="00AD7B6B">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F24F70" w:rsidRPr="00AD7B6B">
        <w:fldChar w:fldCharType="separate"/>
      </w:r>
      <w:r w:rsidR="00F24F70" w:rsidRPr="00AD7B6B">
        <w:rPr>
          <w:rFonts w:cs="Times New Roman"/>
        </w:rPr>
        <w:t xml:space="preserve">(Bierzychudek 1981; Stephenson 1981; Sutherland 1986; Burd 1994, 2008; Ramsey 1997; Obeso 2004; Ashman </w:t>
      </w:r>
      <w:r w:rsidR="00F24F70" w:rsidRPr="00AD7B6B">
        <w:rPr>
          <w:rFonts w:cs="Times New Roman"/>
          <w:i/>
          <w:iCs/>
        </w:rPr>
        <w:t>et al.</w:t>
      </w:r>
      <w:r w:rsidR="00F24F70" w:rsidRPr="00AD7B6B">
        <w:rPr>
          <w:rFonts w:cs="Times New Roman"/>
        </w:rPr>
        <w:t xml:space="preserve"> 2004; Knight </w:t>
      </w:r>
      <w:r w:rsidR="00F24F70" w:rsidRPr="00AD7B6B">
        <w:rPr>
          <w:rFonts w:cs="Times New Roman"/>
          <w:i/>
          <w:iCs/>
        </w:rPr>
        <w:t>et al.</w:t>
      </w:r>
      <w:r w:rsidR="00F24F70" w:rsidRPr="00AD7B6B">
        <w:rPr>
          <w:rFonts w:cs="Times New Roman"/>
        </w:rPr>
        <w:t xml:space="preserve"> 2005; Holland &amp; Chamberlain 2007; Rosenheim, Schreiber &amp; Williams 2015)</w:t>
      </w:r>
      <w:r w:rsidR="00F24F70" w:rsidRPr="00AD7B6B">
        <w:fldChar w:fldCharType="end"/>
      </w:r>
      <w:r w:rsidR="00F24F70" w:rsidRPr="00AD7B6B">
        <w:t xml:space="preserve">. </w:t>
      </w:r>
    </w:p>
    <w:p w14:paraId="71F4532D" w14:textId="4BB92449" w:rsidR="00111166" w:rsidRPr="00AD7B6B" w:rsidDel="00EF0DCC" w:rsidRDefault="005A2341" w:rsidP="000C6FB3">
      <w:pPr>
        <w:rPr>
          <w:del w:id="284" w:author="Daniel Falster" w:date="2017-06-28T22:10:00Z"/>
        </w:rPr>
      </w:pPr>
      <w:ins w:id="285" w:author="Daniel Falster" w:date="2017-06-28T21:46:00Z">
        <w:r w:rsidRPr="00AD7B6B">
          <w:t xml:space="preserve">The question we address </w:t>
        </w:r>
      </w:ins>
      <w:ins w:id="286" w:author="Daniel Falster" w:date="2017-06-29T09:13:00Z">
        <w:r w:rsidR="004556AB" w:rsidRPr="00AD7B6B">
          <w:t>in this study</w:t>
        </w:r>
      </w:ins>
      <w:ins w:id="287" w:author="Daniel Falster" w:date="2017-06-28T21:46:00Z">
        <w:r w:rsidRPr="00AD7B6B">
          <w:t xml:space="preserve"> is </w:t>
        </w:r>
      </w:ins>
      <w:ins w:id="288" w:author="Daniel Falster" w:date="2017-06-28T21:47:00Z">
        <w:r w:rsidRPr="00AD7B6B">
          <w:t>whether</w:t>
        </w:r>
      </w:ins>
      <w:ins w:id="289" w:author="Daniel Falster" w:date="2017-06-28T21:46:00Z">
        <w:r w:rsidRPr="00AD7B6B">
          <w:t xml:space="preserve"> there is </w:t>
        </w:r>
      </w:ins>
      <w:ins w:id="290" w:author="Daniel Falster" w:date="2017-06-28T21:47:00Z">
        <w:r w:rsidRPr="00AD7B6B">
          <w:t>systematic</w:t>
        </w:r>
      </w:ins>
      <w:ins w:id="291" w:author="Daniel Falster" w:date="2017-06-28T21:46:00Z">
        <w:r w:rsidRPr="00AD7B6B">
          <w:t xml:space="preserve"> </w:t>
        </w:r>
      </w:ins>
      <w:ins w:id="292" w:author="Daniel Falster" w:date="2017-06-28T21:47:00Z">
        <w:r w:rsidRPr="00AD7B6B">
          <w:t>v</w:t>
        </w:r>
      </w:ins>
      <w:del w:id="293" w:author="Daniel Falster" w:date="2017-06-28T21:47:00Z">
        <w:r w:rsidR="004B4DA5" w:rsidRPr="00AD7B6B" w:rsidDel="005A2341">
          <w:delText>V</w:delText>
        </w:r>
      </w:del>
      <w:r w:rsidR="00D30364" w:rsidRPr="00AD7B6B">
        <w:t xml:space="preserve">ariation </w:t>
      </w:r>
      <w:del w:id="294" w:author="Daniel Falster" w:date="2017-06-29T08:55:00Z">
        <w:r w:rsidR="004B4DA5" w:rsidRPr="00AD7B6B" w:rsidDel="009D3DF8">
          <w:delText xml:space="preserve">across </w:delText>
        </w:r>
      </w:del>
      <w:ins w:id="295" w:author="Daniel Falster" w:date="2017-06-29T08:55:00Z">
        <w:r w:rsidR="009D3DF8" w:rsidRPr="00AD7B6B">
          <w:t xml:space="preserve">among </w:t>
        </w:r>
      </w:ins>
      <w:r w:rsidR="004B4DA5" w:rsidRPr="00AD7B6B">
        <w:t xml:space="preserve">species </w:t>
      </w:r>
      <w:r w:rsidR="00D30364" w:rsidRPr="00AD7B6B">
        <w:t xml:space="preserve">in </w:t>
      </w:r>
      <w:ins w:id="296" w:author="Daniel Falster" w:date="2017-06-29T08:55:00Z">
        <w:r w:rsidR="009D3DF8" w:rsidRPr="00AD7B6B">
          <w:t xml:space="preserve">how mass devoted to reproduction is distributed among </w:t>
        </w:r>
      </w:ins>
      <w:ins w:id="297" w:author="Daniel Falster" w:date="2017-06-29T09:12:00Z">
        <w:r w:rsidR="004556AB" w:rsidRPr="00AD7B6B">
          <w:t xml:space="preserve">the </w:t>
        </w:r>
      </w:ins>
      <w:del w:id="298" w:author="Daniel Falster" w:date="2017-06-29T08:55:00Z">
        <w:r w:rsidR="00D30364" w:rsidRPr="00AD7B6B" w:rsidDel="009D3DF8">
          <w:delText xml:space="preserve">the relative size of </w:delText>
        </w:r>
      </w:del>
      <w:del w:id="299" w:author="Daniel Falster" w:date="2017-06-29T09:12:00Z">
        <w:r w:rsidR="00D30364" w:rsidRPr="00AD7B6B" w:rsidDel="004556AB">
          <w:delText xml:space="preserve">the </w:delText>
        </w:r>
      </w:del>
      <w:del w:id="300" w:author="Daniel Falster" w:date="2017-06-28T21:47:00Z">
        <w:r w:rsidR="00E94EB2" w:rsidRPr="00AD7B6B" w:rsidDel="005A2341">
          <w:delText xml:space="preserve">reproductive tissue </w:delText>
        </w:r>
      </w:del>
      <w:del w:id="301" w:author="Daniel Falster" w:date="2017-06-28T10:57:00Z">
        <w:r w:rsidR="00D30364" w:rsidRPr="00AD7B6B" w:rsidDel="00AA46FF">
          <w:delText>energy</w:delText>
        </w:r>
      </w:del>
      <w:ins w:id="302" w:author="Daniel Falster" w:date="2017-06-28T21:47:00Z">
        <w:r w:rsidRPr="00AD7B6B">
          <w:t>different</w:t>
        </w:r>
      </w:ins>
      <w:ins w:id="303" w:author="Daniel Falster" w:date="2017-06-28T21:51:00Z">
        <w:r w:rsidR="00EF7F7E" w:rsidRPr="00AD7B6B">
          <w:t xml:space="preserve"> reproductive tissues</w:t>
        </w:r>
      </w:ins>
      <w:ins w:id="304" w:author="Daniel Falster" w:date="2017-06-29T09:12:00Z">
        <w:r w:rsidR="004556AB" w:rsidRPr="00AD7B6B">
          <w:t xml:space="preserve"> displayed in Fig. 1</w:t>
        </w:r>
      </w:ins>
      <w:del w:id="305" w:author="Daniel Falster" w:date="2017-06-28T21:47:00Z">
        <w:r w:rsidR="00D30364" w:rsidRPr="00AD7B6B" w:rsidDel="005A2341">
          <w:delText xml:space="preserve"> </w:delText>
        </w:r>
        <w:r w:rsidR="004B4DA5" w:rsidRPr="00AD7B6B" w:rsidDel="005A2341">
          <w:delText>expenditures</w:delText>
        </w:r>
        <w:r w:rsidR="00872987" w:rsidRPr="00AD7B6B" w:rsidDel="005A2341">
          <w:delText xml:space="preserve"> </w:delText>
        </w:r>
        <w:r w:rsidR="00D30364" w:rsidRPr="00AD7B6B" w:rsidDel="005A2341">
          <w:delText xml:space="preserve">should </w:delText>
        </w:r>
        <w:r w:rsidR="00C70B23" w:rsidRPr="00AD7B6B" w:rsidDel="005A2341">
          <w:delText>indicat</w:delText>
        </w:r>
        <w:r w:rsidR="00E94EB2" w:rsidRPr="00AD7B6B" w:rsidDel="005A2341">
          <w:delText xml:space="preserve">e </w:delText>
        </w:r>
        <w:r w:rsidR="00085F30" w:rsidRPr="00AD7B6B" w:rsidDel="005A2341">
          <w:delText xml:space="preserve">different reproductive </w:delText>
        </w:r>
      </w:del>
      <w:del w:id="306" w:author="Daniel Falster" w:date="2017-06-28T10:57:00Z">
        <w:r w:rsidR="00085F30" w:rsidRPr="00AD7B6B" w:rsidDel="00AA46FF">
          <w:delText xml:space="preserve">energy </w:delText>
        </w:r>
      </w:del>
      <w:del w:id="307" w:author="Daniel Falster" w:date="2017-06-28T21:47:00Z">
        <w:r w:rsidR="00085F30" w:rsidRPr="00AD7B6B" w:rsidDel="005A2341">
          <w:delText>allocation strategies</w:delText>
        </w:r>
        <w:r w:rsidR="00E94EB2" w:rsidRPr="00AD7B6B" w:rsidDel="005A2341">
          <w:delText xml:space="preserve"> underpinned by trade-offs</w:delText>
        </w:r>
        <w:r w:rsidR="00111166" w:rsidRPr="00AD7B6B" w:rsidDel="005A2341">
          <w:delText xml:space="preserve"> (</w:delText>
        </w:r>
      </w:del>
      <w:del w:id="308" w:author="Daniel Falster" w:date="2017-06-28T20:39:00Z">
        <w:r w:rsidR="00111166" w:rsidRPr="00AD7B6B" w:rsidDel="00A87A3D">
          <w:delText xml:space="preserve">Figure </w:delText>
        </w:r>
      </w:del>
      <w:del w:id="309" w:author="Daniel Falster" w:date="2017-06-28T21:47:00Z">
        <w:r w:rsidR="00111166" w:rsidRPr="00AD7B6B" w:rsidDel="005A2341">
          <w:delText>1a)</w:delText>
        </w:r>
        <w:r w:rsidR="00085F30" w:rsidRPr="00AD7B6B" w:rsidDel="005A2341">
          <w:delText xml:space="preserve">. </w:delText>
        </w:r>
        <w:r w:rsidR="004B4DA5" w:rsidRPr="00AD7B6B" w:rsidDel="005A2341">
          <w:delText xml:space="preserve">Species </w:delText>
        </w:r>
        <w:r w:rsidR="00524161" w:rsidRPr="00AD7B6B" w:rsidDel="005A2341">
          <w:delText xml:space="preserve">may </w:delText>
        </w:r>
        <w:r w:rsidR="00B81630" w:rsidRPr="00AD7B6B" w:rsidDel="005A2341">
          <w:delText xml:space="preserve">differ in how they divide </w:delText>
        </w:r>
        <w:r w:rsidR="00E94EB2" w:rsidRPr="00AD7B6B" w:rsidDel="005A2341">
          <w:delText xml:space="preserve">their </w:delText>
        </w:r>
        <w:r w:rsidR="00B81630" w:rsidRPr="00AD7B6B" w:rsidDel="005A2341">
          <w:delText xml:space="preserve">finite pool of reproductive </w:delText>
        </w:r>
      </w:del>
      <w:del w:id="310" w:author="Daniel Falster" w:date="2017-06-28T10:57:00Z">
        <w:r w:rsidR="00B81630" w:rsidRPr="00AD7B6B" w:rsidDel="00AA46FF">
          <w:delText>energy</w:delText>
        </w:r>
      </w:del>
      <w:del w:id="311" w:author="Daniel Falster" w:date="2017-06-28T21:47:00Z">
        <w:r w:rsidR="00B81630" w:rsidRPr="00AD7B6B" w:rsidDel="005A2341">
          <w:delText xml:space="preserve"> into different tissue types, </w:delText>
        </w:r>
        <w:r w:rsidR="00F41976" w:rsidRPr="00AD7B6B" w:rsidDel="005A2341">
          <w:delText xml:space="preserve">displaying variation in relative investment in </w:delText>
        </w:r>
        <w:r w:rsidR="00E94EB2" w:rsidRPr="00AD7B6B" w:rsidDel="005A2341">
          <w:delText xml:space="preserve">pollen-attraction versus provisioning costs </w:delText>
        </w:r>
        <w:r w:rsidR="00F41976" w:rsidRPr="00AD7B6B" w:rsidDel="005A2341">
          <w:delText>as well as variation in the number of ovules formed and the number of seeds matured</w:delText>
        </w:r>
      </w:del>
      <w:r w:rsidR="00F41976" w:rsidRPr="00AD7B6B">
        <w:t xml:space="preserve">. </w:t>
      </w:r>
      <w:ins w:id="312" w:author="Daniel Falster" w:date="2017-06-29T09:09:00Z">
        <w:r w:rsidR="004556AB" w:rsidRPr="00AD7B6B">
          <w:t xml:space="preserve">In particular, we propose </w:t>
        </w:r>
      </w:ins>
      <w:ins w:id="313" w:author="Daniel Falster" w:date="2017-06-29T09:10:00Z">
        <w:r w:rsidR="004556AB" w:rsidRPr="00AD7B6B">
          <w:t xml:space="preserve">and test </w:t>
        </w:r>
      </w:ins>
      <w:ins w:id="314" w:author="Daniel Falster" w:date="2017-06-29T09:09:00Z">
        <w:r w:rsidR="004556AB" w:rsidRPr="00AD7B6B">
          <w:t xml:space="preserve">hypotheses that </w:t>
        </w:r>
      </w:ins>
      <w:ins w:id="315" w:author="Daniel Falster" w:date="2017-06-29T09:14:00Z">
        <w:r w:rsidR="000C6FB3" w:rsidRPr="00AD7B6B">
          <w:t xml:space="preserve">the </w:t>
        </w:r>
        <w:r w:rsidR="004556AB" w:rsidRPr="00AD7B6B">
          <w:t>relative</w:t>
        </w:r>
      </w:ins>
      <w:ins w:id="316" w:author="Daniel Falster" w:date="2017-06-29T09:10:00Z">
        <w:r w:rsidR="004556AB" w:rsidRPr="00AD7B6B">
          <w:t xml:space="preserve"> </w:t>
        </w:r>
      </w:ins>
      <w:ins w:id="317" w:author="Daniel Falster" w:date="2017-06-29T09:16:00Z">
        <w:r w:rsidR="000C6FB3" w:rsidRPr="00AD7B6B">
          <w:t>amounts invested in different reproductive tissues are</w:t>
        </w:r>
      </w:ins>
      <w:ins w:id="318" w:author="Daniel Falster" w:date="2017-06-29T09:10:00Z">
        <w:r w:rsidR="004556AB" w:rsidRPr="00AD7B6B">
          <w:t xml:space="preserve"> coordinated with a </w:t>
        </w:r>
      </w:ins>
      <w:ins w:id="319" w:author="Daniel Falster" w:date="2017-06-29T09:11:00Z">
        <w:r w:rsidR="004556AB" w:rsidRPr="00AD7B6B">
          <w:t>species</w:t>
        </w:r>
      </w:ins>
      <w:ins w:id="320" w:author="Daniel Falster" w:date="2017-06-29T09:14:00Z">
        <w:r w:rsidR="004556AB" w:rsidRPr="00AD7B6B">
          <w:t>’</w:t>
        </w:r>
      </w:ins>
      <w:ins w:id="321" w:author="Daniel Falster" w:date="2017-06-29T09:11:00Z">
        <w:r w:rsidR="004556AB" w:rsidRPr="00AD7B6B">
          <w:t xml:space="preserve"> seed size.</w:t>
        </w:r>
      </w:ins>
      <w:ins w:id="322" w:author="Daniel Falster" w:date="2017-06-29T09:10:00Z">
        <w:r w:rsidR="004556AB" w:rsidRPr="00AD7B6B">
          <w:t xml:space="preserve"> </w:t>
        </w:r>
      </w:ins>
      <w:ins w:id="323" w:author="Daniel Falster" w:date="2017-06-29T09:14:00Z">
        <w:r w:rsidR="004556AB" w:rsidRPr="00AD7B6B">
          <w:t xml:space="preserve">These hypotheses arise from integrating two </w:t>
        </w:r>
      </w:ins>
      <w:ins w:id="324" w:author="Daniel Falster" w:date="2017-06-29T09:15:00Z">
        <w:r w:rsidR="004556AB" w:rsidRPr="00AD7B6B">
          <w:t>existing</w:t>
        </w:r>
      </w:ins>
      <w:ins w:id="325" w:author="Daniel Falster" w:date="2017-06-29T09:14:00Z">
        <w:r w:rsidR="004556AB" w:rsidRPr="00AD7B6B">
          <w:t xml:space="preserve"> </w:t>
        </w:r>
      </w:ins>
      <w:ins w:id="326" w:author="Daniel Falster" w:date="2017-06-29T09:26:00Z">
        <w:r w:rsidR="001533DF" w:rsidRPr="00AD7B6B">
          <w:t xml:space="preserve">and </w:t>
        </w:r>
        <w:proofErr w:type="gramStart"/>
        <w:r w:rsidR="001533DF" w:rsidRPr="00AD7B6B">
          <w:t>well established</w:t>
        </w:r>
        <w:proofErr w:type="gramEnd"/>
        <w:r w:rsidR="001533DF" w:rsidRPr="00AD7B6B">
          <w:t xml:space="preserve"> trade-offs</w:t>
        </w:r>
      </w:ins>
      <w:ins w:id="327" w:author="Daniel Falster" w:date="2017-06-29T09:16:00Z">
        <w:r w:rsidR="000C6FB3" w:rsidRPr="00AD7B6B">
          <w:t>.</w:t>
        </w:r>
      </w:ins>
      <w:ins w:id="328" w:author="Daniel Falster" w:date="2017-06-29T09:15:00Z">
        <w:r w:rsidR="004556AB" w:rsidRPr="00AD7B6B">
          <w:t xml:space="preserve"> </w:t>
        </w:r>
      </w:ins>
      <w:commentRangeStart w:id="329"/>
    </w:p>
    <w:p w14:paraId="7DBD589F" w14:textId="04E08D18" w:rsidR="00554D80" w:rsidRPr="00AD7B6B" w:rsidRDefault="004B4DA5" w:rsidP="000C6FB3">
      <w:del w:id="330" w:author="Daniel Falster" w:date="2017-06-28T22:10:00Z">
        <w:r w:rsidRPr="00AD7B6B" w:rsidDel="00EF0DCC">
          <w:delText xml:space="preserve">The </w:delText>
        </w:r>
      </w:del>
      <w:del w:id="331" w:author="Daniel Falster" w:date="2017-06-29T09:16:00Z">
        <w:r w:rsidRPr="00AD7B6B" w:rsidDel="000C6FB3">
          <w:delText xml:space="preserve">literature identifies </w:delText>
        </w:r>
        <w:commentRangeEnd w:id="329"/>
        <w:r w:rsidR="00EF0DCC" w:rsidRPr="00AD7B6B" w:rsidDel="000C6FB3">
          <w:rPr>
            <w:rStyle w:val="CommentReference"/>
          </w:rPr>
          <w:commentReference w:id="329"/>
        </w:r>
        <w:r w:rsidRPr="00AD7B6B" w:rsidDel="000C6FB3">
          <w:delText xml:space="preserve">two main </w:delText>
        </w:r>
        <w:r w:rsidR="00085F30" w:rsidRPr="00AD7B6B" w:rsidDel="000C6FB3">
          <w:delText xml:space="preserve">reproductive strategy trade-offs </w:delText>
        </w:r>
        <w:r w:rsidRPr="00AD7B6B" w:rsidDel="000C6FB3">
          <w:delText>relating</w:delText>
        </w:r>
        <w:r w:rsidR="00E94EB2" w:rsidRPr="00AD7B6B" w:rsidDel="000C6FB3">
          <w:delText xml:space="preserve"> </w:delText>
        </w:r>
        <w:r w:rsidR="004D5B90" w:rsidRPr="00AD7B6B" w:rsidDel="000C6FB3">
          <w:delText xml:space="preserve">reproductive </w:delText>
        </w:r>
      </w:del>
      <w:del w:id="332" w:author="Daniel Falster" w:date="2017-06-28T10:57:00Z">
        <w:r w:rsidR="00F41976" w:rsidRPr="00AD7B6B" w:rsidDel="00AA46FF">
          <w:delText>energy pools</w:delText>
        </w:r>
      </w:del>
      <w:del w:id="333" w:author="Daniel Falster" w:date="2017-06-29T09:16:00Z">
        <w:r w:rsidR="00F41976" w:rsidRPr="00AD7B6B" w:rsidDel="000C6FB3">
          <w:delText xml:space="preserve"> </w:delText>
        </w:r>
        <w:r w:rsidR="00E94EB2" w:rsidRPr="00AD7B6B" w:rsidDel="000C6FB3">
          <w:delText xml:space="preserve">and </w:delText>
        </w:r>
        <w:r w:rsidRPr="00AD7B6B" w:rsidDel="000C6FB3">
          <w:delText xml:space="preserve">counts of </w:delText>
        </w:r>
        <w:r w:rsidR="00E94EB2" w:rsidRPr="00AD7B6B" w:rsidDel="000C6FB3">
          <w:delText xml:space="preserve">reproductive parts </w:delText>
        </w:r>
        <w:r w:rsidRPr="00AD7B6B" w:rsidDel="000C6FB3">
          <w:delText>to each other. H</w:delText>
        </w:r>
        <w:r w:rsidR="00F41976" w:rsidRPr="00AD7B6B" w:rsidDel="000C6FB3">
          <w:delText xml:space="preserve">ere we </w:delText>
        </w:r>
        <w:r w:rsidR="00085F30" w:rsidRPr="00AD7B6B" w:rsidDel="000C6FB3">
          <w:delText xml:space="preserve">expand upon </w:delText>
        </w:r>
        <w:r w:rsidR="00111166" w:rsidRPr="00AD7B6B" w:rsidDel="000C6FB3">
          <w:delText xml:space="preserve">those </w:delText>
        </w:r>
        <w:r w:rsidR="00085F30" w:rsidRPr="00AD7B6B" w:rsidDel="000C6FB3">
          <w:delText>hypotheses</w:delText>
        </w:r>
        <w:r w:rsidR="00554D80" w:rsidRPr="00AD7B6B" w:rsidDel="000C6FB3">
          <w:delText xml:space="preserve"> and show that they capture the same life history strategy spectrum from different perspectives</w:delText>
        </w:r>
        <w:r w:rsidR="00085F30" w:rsidRPr="00AD7B6B" w:rsidDel="000C6FB3">
          <w:delText xml:space="preserve">. </w:delText>
        </w:r>
      </w:del>
      <w:r w:rsidR="00085F30" w:rsidRPr="00AD7B6B">
        <w:t>The first is the well-supported seed size-seed number trade-off</w:t>
      </w:r>
      <w:r w:rsidR="00524161" w:rsidRPr="00AD7B6B">
        <w:t>,</w:t>
      </w:r>
      <w:r w:rsidR="00085F30" w:rsidRPr="00AD7B6B">
        <w:t xml:space="preserve"> </w:t>
      </w:r>
      <w:r w:rsidRPr="00AD7B6B">
        <w:t xml:space="preserve">from </w:t>
      </w:r>
      <w:r w:rsidR="00694609" w:rsidRPr="00AD7B6B">
        <w:t xml:space="preserve">the </w:t>
      </w:r>
      <w:r w:rsidR="00E94EB2" w:rsidRPr="00AD7B6B">
        <w:t>plant functional trait literature</w:t>
      </w:r>
      <w:r w:rsidR="00524161" w:rsidRPr="00AD7B6B">
        <w:t>. T</w:t>
      </w:r>
      <w:r w:rsidR="00085F30" w:rsidRPr="00AD7B6B">
        <w:t>he second is the seed set-pollen-attraction cost trade-off</w:t>
      </w:r>
      <w:ins w:id="334" w:author="Daniel Falster" w:date="2017-06-29T09:17:00Z">
        <w:r w:rsidR="000C6FB3" w:rsidRPr="00AD7B6B">
          <w:t>,</w:t>
        </w:r>
      </w:ins>
      <w:r w:rsidR="00085F30" w:rsidRPr="00AD7B6B">
        <w:t xml:space="preserve"> described in the </w:t>
      </w:r>
      <w:del w:id="335" w:author="L. Harder" w:date="2017-06-28T10:45:00Z">
        <w:r w:rsidR="00085F30" w:rsidRPr="00AD7B6B">
          <w:delText>parental</w:delText>
        </w:r>
      </w:del>
      <w:ins w:id="336" w:author="L. Harder" w:date="2017-06-28T10:45:00Z">
        <w:r w:rsidR="00796D33" w:rsidRPr="00AD7B6B">
          <w:t>maternal</w:t>
        </w:r>
      </w:ins>
      <w:r w:rsidR="00085F30" w:rsidRPr="00AD7B6B">
        <w:t xml:space="preserve"> optimist-</w:t>
      </w:r>
      <w:del w:id="337" w:author="L. Harder" w:date="2017-06-28T10:45:00Z">
        <w:r w:rsidR="00085F30" w:rsidRPr="00AD7B6B">
          <w:delText>parental</w:delText>
        </w:r>
      </w:del>
      <w:r w:rsidR="00085F30" w:rsidRPr="00AD7B6B">
        <w:t xml:space="preserve">pessimist literature. </w:t>
      </w:r>
      <w:del w:id="338" w:author="Daniel Falster" w:date="2017-06-29T09:46:00Z">
        <w:r w:rsidR="00CD55D6" w:rsidRPr="00AD7B6B" w:rsidDel="00AD7B6B">
          <w:delText xml:space="preserve">Each </w:delText>
        </w:r>
      </w:del>
      <w:del w:id="339" w:author="Daniel Falster" w:date="2017-06-29T09:17:00Z">
        <w:r w:rsidR="00CD55D6" w:rsidRPr="00AD7B6B" w:rsidDel="000C6FB3">
          <w:delText>of these trade-offs is separate, for each considers different resources, yet t</w:delText>
        </w:r>
        <w:r w:rsidR="00524161" w:rsidRPr="00AD7B6B" w:rsidDel="000C6FB3">
          <w:delText xml:space="preserve">ogether these yield hypotheses on how </w:delText>
        </w:r>
      </w:del>
      <w:del w:id="340" w:author="Daniel Falster" w:date="2017-06-28T10:58:00Z">
        <w:r w:rsidR="00524161" w:rsidRPr="00AD7B6B" w:rsidDel="00AA46FF">
          <w:delText>energy</w:delText>
        </w:r>
      </w:del>
      <w:del w:id="341" w:author="Daniel Falster" w:date="2017-06-29T09:17:00Z">
        <w:r w:rsidR="00524161" w:rsidRPr="00AD7B6B" w:rsidDel="000C6FB3">
          <w:delText xml:space="preserve"> allocation </w:delText>
        </w:r>
        <w:r w:rsidR="00554D80" w:rsidRPr="00AD7B6B" w:rsidDel="000C6FB3">
          <w:delText xml:space="preserve">to the </w:delText>
        </w:r>
      </w:del>
      <w:del w:id="342" w:author="Daniel Falster" w:date="2017-06-28T10:58:00Z">
        <w:r w:rsidR="00554D80" w:rsidRPr="00AD7B6B" w:rsidDel="00AA46FF">
          <w:delText xml:space="preserve">energy </w:delText>
        </w:r>
      </w:del>
      <w:del w:id="343" w:author="Daniel Falster" w:date="2017-06-29T09:17:00Z">
        <w:r w:rsidR="00554D80" w:rsidRPr="00AD7B6B" w:rsidDel="000C6FB3">
          <w:delText xml:space="preserve">pools illustrated in </w:delText>
        </w:r>
      </w:del>
      <w:del w:id="344" w:author="Daniel Falster" w:date="2017-06-28T20:39:00Z">
        <w:r w:rsidR="00554D80" w:rsidRPr="00AD7B6B" w:rsidDel="00A87A3D">
          <w:delText xml:space="preserve">Figure </w:delText>
        </w:r>
      </w:del>
      <w:del w:id="345" w:author="Daniel Falster" w:date="2017-06-29T09:17:00Z">
        <w:r w:rsidR="00554D80" w:rsidRPr="00AD7B6B" w:rsidDel="000C6FB3">
          <w:delText xml:space="preserve">1a </w:delText>
        </w:r>
        <w:r w:rsidR="00524161" w:rsidRPr="00AD7B6B" w:rsidDel="000C6FB3">
          <w:delText>should differ systematically with respect to seed size</w:delText>
        </w:r>
        <w:r w:rsidR="00CD55D6" w:rsidRPr="00AD7B6B" w:rsidDel="000C6FB3">
          <w:delText xml:space="preserve"> through evolutionary linkages</w:delText>
        </w:r>
        <w:r w:rsidR="00524161" w:rsidRPr="00AD7B6B" w:rsidDel="000C6FB3">
          <w:delText>.</w:delText>
        </w:r>
        <w:r w:rsidR="0007456C" w:rsidRPr="00AD7B6B" w:rsidDel="000C6FB3">
          <w:delText xml:space="preserve"> </w:delText>
        </w:r>
      </w:del>
    </w:p>
    <w:p w14:paraId="46C96615" w14:textId="48156FD3" w:rsidR="00CF3967" w:rsidRPr="00AD7B6B" w:rsidRDefault="000C6FB3" w:rsidP="000C6FB3">
      <w:ins w:id="346" w:author="Daniel Falster" w:date="2017-06-29T09:18:00Z">
        <w:r w:rsidRPr="00AD7B6B">
          <w:t xml:space="preserve">The </w:t>
        </w:r>
      </w:ins>
      <w:del w:id="347" w:author="Daniel Falster" w:date="2017-06-29T09:18:00Z">
        <w:r w:rsidR="00085F30" w:rsidRPr="00AD7B6B" w:rsidDel="000C6FB3">
          <w:delText>S</w:delText>
        </w:r>
      </w:del>
      <w:ins w:id="348" w:author="Daniel Falster" w:date="2017-06-29T09:18:00Z">
        <w:r w:rsidRPr="00AD7B6B">
          <w:t>s</w:t>
        </w:r>
      </w:ins>
      <w:r w:rsidR="00085F30" w:rsidRPr="00AD7B6B">
        <w:t>eed size – seed number trade-off</w:t>
      </w:r>
      <w:ins w:id="349" w:author="Daniel Falster" w:date="2017-06-29T09:18:00Z">
        <w:r w:rsidRPr="00AD7B6B">
          <w:t xml:space="preserve"> simply </w:t>
        </w:r>
      </w:ins>
      <w:ins w:id="350" w:author="Daniel Falster" w:date="2017-06-29T09:27:00Z">
        <w:r w:rsidR="001533DF" w:rsidRPr="00AD7B6B">
          <w:t xml:space="preserve">states </w:t>
        </w:r>
      </w:ins>
      <w:ins w:id="351" w:author="Daniel Falster" w:date="2017-06-29T09:18:00Z">
        <w:r w:rsidRPr="00AD7B6B">
          <w:t xml:space="preserve">that </w:t>
        </w:r>
      </w:ins>
      <w:del w:id="352" w:author="Daniel Falster" w:date="2017-06-29T09:18:00Z">
        <w:r w:rsidR="00B846EB" w:rsidRPr="00AD7B6B" w:rsidDel="000C6FB3">
          <w:rPr>
            <w:b/>
          </w:rPr>
          <w:delText>:</w:delText>
        </w:r>
        <w:r w:rsidR="00B846EB" w:rsidRPr="00AD7B6B" w:rsidDel="000C6FB3">
          <w:delText xml:space="preserve"> </w:delText>
        </w:r>
        <w:r w:rsidR="004B4DA5" w:rsidRPr="00AD7B6B" w:rsidDel="000C6FB3">
          <w:delText>W</w:delText>
        </w:r>
      </w:del>
      <w:ins w:id="353" w:author="Daniel Falster" w:date="2017-06-29T09:18:00Z">
        <w:r w:rsidRPr="00AD7B6B">
          <w:t>w</w:t>
        </w:r>
      </w:ins>
      <w:r w:rsidR="004B4DA5" w:rsidRPr="00AD7B6B">
        <w:t xml:space="preserve">hatever </w:t>
      </w:r>
      <w:ins w:id="354" w:author="Daniel Falster" w:date="2017-06-28T10:58:00Z">
        <w:r w:rsidR="00AA46FF" w:rsidRPr="00AD7B6B">
          <w:t>mass</w:t>
        </w:r>
      </w:ins>
      <w:del w:id="355" w:author="Daniel Falster" w:date="2017-06-28T10:58:00Z">
        <w:r w:rsidR="004B4DA5" w:rsidRPr="00AD7B6B" w:rsidDel="00AA46FF">
          <w:delText>pool of energy is</w:delText>
        </w:r>
      </w:del>
      <w:r w:rsidR="004B4DA5" w:rsidRPr="00AD7B6B">
        <w:t xml:space="preserve"> </w:t>
      </w:r>
      <w:del w:id="356" w:author="Daniel Falster" w:date="2017-06-29T09:18:00Z">
        <w:r w:rsidR="004B4DA5" w:rsidRPr="00AD7B6B" w:rsidDel="000C6FB3">
          <w:delText xml:space="preserve">available to </w:delText>
        </w:r>
      </w:del>
      <w:r w:rsidR="004B4DA5" w:rsidRPr="00AD7B6B">
        <w:t xml:space="preserve">a plant </w:t>
      </w:r>
      <w:ins w:id="357" w:author="Daniel Falster" w:date="2017-06-29T09:18:00Z">
        <w:r w:rsidRPr="00AD7B6B">
          <w:t xml:space="preserve">has available </w:t>
        </w:r>
      </w:ins>
      <w:r w:rsidR="004B4DA5" w:rsidRPr="00AD7B6B">
        <w:t xml:space="preserve">for seed production can be divided into </w:t>
      </w:r>
      <w:r w:rsidR="00F51CF7" w:rsidRPr="00AD7B6B">
        <w:t>many small seeds or fewer larger seeds</w:t>
      </w:r>
      <w:r w:rsidR="00111166" w:rsidRPr="00AD7B6B">
        <w:t xml:space="preserve"> </w:t>
      </w:r>
      <w:r w:rsidR="005763FB" w:rsidRPr="00AD7B6B">
        <w:fldChar w:fldCharType="begin"/>
      </w:r>
      <w:r w:rsidR="005763FB" w:rsidRPr="00AD7B6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rsidRPr="00AD7B6B">
        <w:fldChar w:fldCharType="separate"/>
      </w:r>
      <w:r w:rsidR="00A231E0" w:rsidRPr="00AD7B6B">
        <w:rPr>
          <w:rFonts w:cs="Times New Roman"/>
        </w:rPr>
        <w:t>(Smith &amp; Fretwell 1974)</w:t>
      </w:r>
      <w:r w:rsidR="005763FB" w:rsidRPr="00AD7B6B">
        <w:fldChar w:fldCharType="end"/>
      </w:r>
      <w:r w:rsidR="005763FB" w:rsidRPr="00AD7B6B">
        <w:t>.</w:t>
      </w:r>
      <w:r w:rsidR="00BC59A5" w:rsidRPr="00AD7B6B">
        <w:t xml:space="preserve"> </w:t>
      </w:r>
      <w:ins w:id="358" w:author="Daniel Falster" w:date="2017-06-29T09:19:00Z">
        <w:r w:rsidRPr="00AD7B6B">
          <w:t xml:space="preserve">This trade-off logically applies within an individual plant, </w:t>
        </w:r>
      </w:ins>
      <w:ins w:id="359" w:author="Daniel Falster" w:date="2017-06-29T09:20:00Z">
        <w:r w:rsidRPr="00AD7B6B">
          <w:t>as a result of</w:t>
        </w:r>
      </w:ins>
      <w:ins w:id="360" w:author="Daniel Falster" w:date="2017-06-29T09:19:00Z">
        <w:r w:rsidRPr="00AD7B6B">
          <w:t xml:space="preserve"> </w:t>
        </w:r>
      </w:ins>
      <w:ins w:id="361" w:author="Daniel Falster" w:date="2017-06-29T09:20:00Z">
        <w:r w:rsidRPr="00AD7B6B">
          <w:t xml:space="preserve">basic </w:t>
        </w:r>
      </w:ins>
      <w:ins w:id="362" w:author="Daniel Falster" w:date="2017-06-29T09:19:00Z">
        <w:r w:rsidRPr="00AD7B6B">
          <w:t>conservation of matter. A</w:t>
        </w:r>
      </w:ins>
      <w:ins w:id="363" w:author="Daniel Falster" w:date="2017-06-29T09:20:00Z">
        <w:r w:rsidRPr="00AD7B6B">
          <w:t xml:space="preserve"> </w:t>
        </w:r>
      </w:ins>
      <w:ins w:id="364" w:author="Daniel Falster" w:date="2017-06-29T09:19:00Z">
        <w:r w:rsidRPr="00AD7B6B">
          <w:t xml:space="preserve">negative </w:t>
        </w:r>
      </w:ins>
      <w:ins w:id="365" w:author="Daniel Falster" w:date="2017-06-29T09:20:00Z">
        <w:r w:rsidRPr="00AD7B6B">
          <w:t xml:space="preserve">correlation between seed size and number can also be observed </w:t>
        </w:r>
      </w:ins>
      <w:ins w:id="366" w:author="Daniel Falster" w:date="2017-06-29T09:36:00Z">
        <w:r w:rsidR="00AD7B6B" w:rsidRPr="00AD7B6B">
          <w:t>among</w:t>
        </w:r>
      </w:ins>
      <w:ins w:id="367" w:author="Daniel Falster" w:date="2017-06-29T09:20:00Z">
        <w:r w:rsidRPr="00AD7B6B">
          <w:t xml:space="preserve"> species, </w:t>
        </w:r>
      </w:ins>
      <w:ins w:id="368" w:author="Daniel Falster" w:date="2017-06-29T09:37:00Z">
        <w:r w:rsidR="00AD7B6B" w:rsidRPr="00AD7B6B">
          <w:t>when</w:t>
        </w:r>
      </w:ins>
      <w:ins w:id="369" w:author="Daniel Falster" w:date="2017-06-29T09:20:00Z">
        <w:r w:rsidRPr="00AD7B6B">
          <w:t xml:space="preserve"> </w:t>
        </w:r>
      </w:ins>
      <w:ins w:id="370" w:author="Daniel Falster" w:date="2017-06-29T09:21:00Z">
        <w:r w:rsidRPr="00AD7B6B">
          <w:t xml:space="preserve">seed count is </w:t>
        </w:r>
      </w:ins>
      <w:del w:id="371" w:author="Daniel Falster" w:date="2017-06-29T09:21:00Z">
        <w:r w:rsidR="00BC59A5" w:rsidRPr="00AD7B6B" w:rsidDel="000C6FB3">
          <w:delText>A</w:delText>
        </w:r>
        <w:r w:rsidR="00F51CF7" w:rsidRPr="00AD7B6B" w:rsidDel="000C6FB3">
          <w:delText xml:space="preserve"> log-log plot of seed size versus seed count </w:delText>
        </w:r>
        <w:r w:rsidR="00982EE2" w:rsidRPr="00AD7B6B" w:rsidDel="000C6FB3">
          <w:delText>scaled</w:delText>
        </w:r>
      </w:del>
      <w:ins w:id="372" w:author="Daniel Falster" w:date="2017-06-29T09:21:00Z">
        <w:r w:rsidRPr="00AD7B6B">
          <w:t>normalised by</w:t>
        </w:r>
      </w:ins>
      <w:r w:rsidR="00982EE2" w:rsidRPr="00AD7B6B">
        <w:t xml:space="preserve"> </w:t>
      </w:r>
      <w:del w:id="373" w:author="Daniel Falster" w:date="2017-06-29T09:21:00Z">
        <w:r w:rsidR="00982EE2" w:rsidRPr="00AD7B6B" w:rsidDel="000C6FB3">
          <w:delText xml:space="preserve">to </w:delText>
        </w:r>
      </w:del>
      <w:ins w:id="374" w:author="Daniel Falster" w:date="2017-06-29T09:21:00Z">
        <w:r w:rsidRPr="00AD7B6B">
          <w:t>the total amount</w:t>
        </w:r>
      </w:ins>
      <w:ins w:id="375" w:author="Daniel Falster" w:date="2017-06-29T09:22:00Z">
        <w:r w:rsidRPr="00AD7B6B">
          <w:t xml:space="preserve"> of reproductive investment or leaf </w:t>
        </w:r>
        <w:proofErr w:type="gramStart"/>
        <w:r w:rsidRPr="00AD7B6B">
          <w:t xml:space="preserve">area  </w:t>
        </w:r>
      </w:ins>
      <w:proofErr w:type="gramEnd"/>
      <w:del w:id="376" w:author="Daniel Falster" w:date="2017-06-29T09:21:00Z">
        <w:r w:rsidR="00982EE2" w:rsidRPr="00AD7B6B" w:rsidDel="000C6FB3">
          <w:delText xml:space="preserve">plant </w:delText>
        </w:r>
      </w:del>
      <w:del w:id="377" w:author="Daniel Falster" w:date="2017-06-29T09:22:00Z">
        <w:r w:rsidR="00982EE2" w:rsidRPr="00AD7B6B" w:rsidDel="000C6FB3">
          <w:delText xml:space="preserve">size </w:delText>
        </w:r>
        <w:r w:rsidR="00F51CF7" w:rsidRPr="00AD7B6B" w:rsidDel="000C6FB3">
          <w:delText>should have a slope of -1</w:delText>
        </w:r>
        <w:r w:rsidR="00BC59A5" w:rsidRPr="00AD7B6B" w:rsidDel="000C6FB3">
          <w:delText xml:space="preserve"> all else being equal</w:delText>
        </w:r>
        <w:r w:rsidR="00111166" w:rsidRPr="00AD7B6B" w:rsidDel="000C6FB3">
          <w:delText>. Indeed, a slope of -1</w:delText>
        </w:r>
        <w:r w:rsidR="00BC59A5" w:rsidRPr="00AD7B6B" w:rsidDel="000C6FB3">
          <w:delText xml:space="preserve"> has been observed across species in the field</w:delText>
        </w:r>
        <w:r w:rsidR="00181612" w:rsidRPr="00AD7B6B" w:rsidDel="000C6FB3">
          <w:delText xml:space="preserve"> </w:delText>
        </w:r>
      </w:del>
      <w:r w:rsidR="00181612" w:rsidRPr="00AD7B6B">
        <w:fldChar w:fldCharType="begin"/>
      </w:r>
      <w:r w:rsidR="005763FB" w:rsidRPr="00AD7B6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sidRPr="00AD7B6B">
        <w:rPr>
          <w:rFonts w:ascii="Cambria Math" w:hAnsi="Cambria Math" w:cs="Cambria Math"/>
        </w:rPr>
        <w:instrText>⬚</w:instrText>
      </w:r>
      <w:r w:rsidR="005763FB" w:rsidRPr="00AD7B6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rsidRPr="00AD7B6B">
        <w:fldChar w:fldCharType="separate"/>
      </w:r>
      <w:r w:rsidR="00A231E0" w:rsidRPr="00AD7B6B">
        <w:rPr>
          <w:rFonts w:cs="Times New Roman"/>
        </w:rPr>
        <w:t>(</w:t>
      </w:r>
      <w:proofErr w:type="spellStart"/>
      <w:r w:rsidR="00A231E0" w:rsidRPr="00AD7B6B">
        <w:rPr>
          <w:rFonts w:cs="Times New Roman"/>
        </w:rPr>
        <w:t>Henery</w:t>
      </w:r>
      <w:proofErr w:type="spellEnd"/>
      <w:r w:rsidR="00A231E0" w:rsidRPr="00AD7B6B">
        <w:rPr>
          <w:rFonts w:cs="Times New Roman"/>
        </w:rPr>
        <w:t xml:space="preserve"> &amp; Westoby 2001; Moles </w:t>
      </w:r>
      <w:r w:rsidR="00A231E0" w:rsidRPr="00AD7B6B">
        <w:rPr>
          <w:rFonts w:cs="Times New Roman"/>
          <w:i/>
          <w:iCs/>
        </w:rPr>
        <w:t>et al.</w:t>
      </w:r>
      <w:r w:rsidR="00A231E0" w:rsidRPr="00AD7B6B">
        <w:rPr>
          <w:rFonts w:cs="Times New Roman"/>
        </w:rPr>
        <w:t xml:space="preserve"> 2004; Sadras 2007)</w:t>
      </w:r>
      <w:r w:rsidR="00181612" w:rsidRPr="00AD7B6B">
        <w:fldChar w:fldCharType="end"/>
      </w:r>
      <w:r w:rsidR="00F51CF7" w:rsidRPr="00AD7B6B">
        <w:t xml:space="preserve">. </w:t>
      </w:r>
      <w:ins w:id="378" w:author="Daniel Falster" w:date="2017-06-29T09:22:00Z">
        <w:r w:rsidRPr="00AD7B6B">
          <w:t>Within angiosperms, seed size varies XXX orders of magnitude, with v</w:t>
        </w:r>
      </w:ins>
      <w:del w:id="379" w:author="Daniel Falster" w:date="2017-06-29T09:22:00Z">
        <w:r w:rsidR="00F51CF7" w:rsidRPr="00AD7B6B" w:rsidDel="000C6FB3">
          <w:delText>V</w:delText>
        </w:r>
      </w:del>
      <w:r w:rsidR="00F51CF7" w:rsidRPr="00AD7B6B">
        <w:t xml:space="preserve">ery small and very large seeds </w:t>
      </w:r>
      <w:del w:id="380" w:author="Daniel Falster" w:date="2017-06-29T09:23:00Z">
        <w:r w:rsidR="00F51CF7" w:rsidRPr="00AD7B6B" w:rsidDel="000C6FB3">
          <w:delText xml:space="preserve">represent </w:delText>
        </w:r>
      </w:del>
      <w:ins w:id="381" w:author="Daniel Falster" w:date="2017-06-29T09:23:00Z">
        <w:r w:rsidRPr="00AD7B6B">
          <w:t xml:space="preserve">as </w:t>
        </w:r>
      </w:ins>
      <w:r w:rsidR="00F51CF7" w:rsidRPr="00AD7B6B">
        <w:t xml:space="preserve">endpoints of a continuous </w:t>
      </w:r>
      <w:r w:rsidR="004F6B6D" w:rsidRPr="00AD7B6B">
        <w:t xml:space="preserve">spectrum of </w:t>
      </w:r>
      <w:r w:rsidR="00F51CF7" w:rsidRPr="00AD7B6B">
        <w:t>life history strateg</w:t>
      </w:r>
      <w:r w:rsidR="004F6B6D" w:rsidRPr="00AD7B6B">
        <w:t>ies</w:t>
      </w:r>
      <w:r w:rsidR="00F51CF7" w:rsidRPr="00AD7B6B">
        <w:t xml:space="preserve"> </w:t>
      </w:r>
      <w:r w:rsidR="00181612" w:rsidRPr="00AD7B6B">
        <w:fldChar w:fldCharType="begin"/>
      </w:r>
      <w:r w:rsidR="00181612" w:rsidRPr="00AD7B6B">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rsidRPr="00AD7B6B">
        <w:fldChar w:fldCharType="separate"/>
      </w:r>
      <w:r w:rsidR="00A231E0" w:rsidRPr="00AD7B6B">
        <w:rPr>
          <w:rFonts w:cs="Times New Roman"/>
        </w:rPr>
        <w:t xml:space="preserve">(Rees &amp; Westoby 1997; Leishman 2001; Turnbull </w:t>
      </w:r>
      <w:r w:rsidR="00A231E0" w:rsidRPr="00AD7B6B">
        <w:rPr>
          <w:rFonts w:cs="Times New Roman"/>
          <w:i/>
          <w:iCs/>
        </w:rPr>
        <w:t>et al.</w:t>
      </w:r>
      <w:r w:rsidR="00A231E0" w:rsidRPr="00AD7B6B">
        <w:rPr>
          <w:rFonts w:cs="Times New Roman"/>
        </w:rPr>
        <w:t xml:space="preserve"> 2004; Moles &amp; Westoby 2006)</w:t>
      </w:r>
      <w:r w:rsidR="00181612" w:rsidRPr="00AD7B6B">
        <w:fldChar w:fldCharType="end"/>
      </w:r>
      <w:r w:rsidR="009F7124" w:rsidRPr="00AD7B6B">
        <w:t>.</w:t>
      </w:r>
      <w:del w:id="382" w:author="Daniel Falster" w:date="2017-06-29T09:24:00Z">
        <w:r w:rsidR="009F7124" w:rsidRPr="00AD7B6B" w:rsidDel="000C6FB3">
          <w:delText xml:space="preserve"> </w:delText>
        </w:r>
      </w:del>
      <w:del w:id="383" w:author="Daniel Falster" w:date="2017-06-29T09:23:00Z">
        <w:r w:rsidR="009F7124" w:rsidRPr="00AD7B6B" w:rsidDel="000C6FB3">
          <w:delText>S</w:delText>
        </w:r>
        <w:r w:rsidR="00F51CF7" w:rsidRPr="00AD7B6B" w:rsidDel="000C6FB3">
          <w:delText xml:space="preserve">mall-seeded species </w:delText>
        </w:r>
        <w:r w:rsidR="009F7124" w:rsidRPr="00AD7B6B" w:rsidDel="000C6FB3">
          <w:delText xml:space="preserve">have </w:delText>
        </w:r>
        <w:r w:rsidR="004F6B6D" w:rsidRPr="00AD7B6B" w:rsidDel="000C6FB3">
          <w:delText>a greater chance of reaching any given colonization opportunity</w:delText>
        </w:r>
        <w:r w:rsidR="00F51CF7" w:rsidRPr="00AD7B6B" w:rsidDel="000C6FB3">
          <w:delText>, while larger-seeded species have a greater likelihood of establishing and better competitive outcomes</w:delText>
        </w:r>
        <w:r w:rsidR="004F6B6D" w:rsidRPr="00AD7B6B" w:rsidDel="000C6FB3">
          <w:delText xml:space="preserve"> at any given location</w:delText>
        </w:r>
        <w:r w:rsidR="00F51CF7" w:rsidRPr="00AD7B6B" w:rsidDel="000C6FB3">
          <w:delText xml:space="preserve"> </w:delText>
        </w:r>
        <w:r w:rsidR="00F51CF7" w:rsidRPr="00AD7B6B" w:rsidDel="000C6FB3">
          <w:fldChar w:fldCharType="begin"/>
        </w:r>
        <w:r w:rsidR="00F51CF7" w:rsidRPr="00AD7B6B" w:rsidDel="000C6FB3">
          <w:del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delInstrText>
        </w:r>
        <w:r w:rsidR="00F51CF7" w:rsidRPr="00AD7B6B" w:rsidDel="000C6FB3">
          <w:fldChar w:fldCharType="separate"/>
        </w:r>
        <w:r w:rsidR="00A231E0" w:rsidRPr="00AD7B6B" w:rsidDel="000C6FB3">
          <w:rPr>
            <w:rFonts w:cs="Times New Roman"/>
          </w:rPr>
          <w:delText>(Moles &amp; Westoby 2006)</w:delText>
        </w:r>
        <w:r w:rsidR="00F51CF7" w:rsidRPr="00AD7B6B" w:rsidDel="000C6FB3">
          <w:fldChar w:fldCharType="end"/>
        </w:r>
        <w:r w:rsidR="00F51CF7" w:rsidRPr="00AD7B6B" w:rsidDel="000C6FB3">
          <w:delText xml:space="preserve">. </w:delText>
        </w:r>
      </w:del>
    </w:p>
    <w:p w14:paraId="79B4B476" w14:textId="0A0D6EC5" w:rsidR="0015698B" w:rsidRPr="00AD7B6B" w:rsidDel="001533DF" w:rsidRDefault="000C6FB3" w:rsidP="001533DF">
      <w:pPr>
        <w:rPr>
          <w:del w:id="384" w:author="Daniel Falster" w:date="2017-06-29T09:28:00Z"/>
        </w:rPr>
      </w:pPr>
      <w:ins w:id="385" w:author="Daniel Falster" w:date="2017-06-29T09:24:00Z">
        <w:r w:rsidRPr="00AD7B6B">
          <w:t xml:space="preserve">The </w:t>
        </w:r>
      </w:ins>
      <w:ins w:id="386" w:author="Daniel Falster" w:date="2017-06-29T09:25:00Z">
        <w:r w:rsidRPr="00AD7B6B">
          <w:t xml:space="preserve">second </w:t>
        </w:r>
      </w:ins>
      <w:ins w:id="387" w:author="Daniel Falster" w:date="2017-06-29T09:26:00Z">
        <w:r w:rsidR="001533DF" w:rsidRPr="00AD7B6B">
          <w:t>trade-off</w:t>
        </w:r>
      </w:ins>
      <w:ins w:id="388" w:author="Daniel Falster" w:date="2017-06-29T09:25:00Z">
        <w:r w:rsidRPr="00AD7B6B">
          <w:t xml:space="preserve"> considers the amount </w:t>
        </w:r>
      </w:ins>
      <w:ins w:id="389" w:author="Daniel Falster" w:date="2017-06-29T09:26:00Z">
        <w:r w:rsidRPr="00AD7B6B">
          <w:t>invested</w:t>
        </w:r>
      </w:ins>
      <w:ins w:id="390" w:author="Daniel Falster" w:date="2017-06-29T09:25:00Z">
        <w:r w:rsidRPr="00AD7B6B">
          <w:t xml:space="preserve"> in pollen attraction versus </w:t>
        </w:r>
      </w:ins>
      <w:ins w:id="391" w:author="Daniel Falster" w:date="2017-06-29T09:27:00Z">
        <w:r w:rsidR="001533DF" w:rsidRPr="00AD7B6B">
          <w:t xml:space="preserve">seed provisioning. </w:t>
        </w:r>
      </w:ins>
      <w:ins w:id="392" w:author="Daniel Falster" w:date="2017-06-29T09:28:00Z">
        <w:r w:rsidR="001533DF" w:rsidRPr="00AD7B6B">
          <w:t>Within an individual plant, conservation of mass</w:t>
        </w:r>
      </w:ins>
      <w:ins w:id="393" w:author="Daniel Falster" w:date="2017-06-29T09:37:00Z">
        <w:r w:rsidR="00AD7B6B" w:rsidRPr="00AD7B6B">
          <w:t xml:space="preserve"> again</w:t>
        </w:r>
      </w:ins>
      <w:ins w:id="394" w:author="Daniel Falster" w:date="2017-06-29T09:28:00Z">
        <w:r w:rsidR="001533DF" w:rsidRPr="00AD7B6B">
          <w:t xml:space="preserve"> implies there is an inevitable </w:t>
        </w:r>
      </w:ins>
      <w:ins w:id="395" w:author="Daniel Falster" w:date="2017-06-29T09:29:00Z">
        <w:r w:rsidR="001533DF" w:rsidRPr="00AD7B6B">
          <w:t>trade-off between these two activities</w:t>
        </w:r>
      </w:ins>
      <w:ins w:id="396" w:author="Daniel Falster" w:date="2017-06-29T09:33:00Z">
        <w:r w:rsidR="001533DF" w:rsidRPr="00AD7B6B">
          <w:t xml:space="preserve"> </w:t>
        </w:r>
        <w:r w:rsidR="001533DF" w:rsidRPr="00AD7B6B">
          <w:fldChar w:fldCharType="begin"/>
        </w:r>
        <w:r w:rsidR="001533DF" w:rsidRPr="00AD7B6B">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001533DF" w:rsidRPr="00AD7B6B">
          <w:fldChar w:fldCharType="separate"/>
        </w:r>
        <w:r w:rsidR="001533DF" w:rsidRPr="00AD7B6B">
          <w:rPr>
            <w:rFonts w:cs="Times New Roman"/>
          </w:rPr>
          <w:t>(</w:t>
        </w:r>
        <w:r w:rsidR="001533DF" w:rsidRPr="00AD7B6B">
          <w:t xml:space="preserve">Haig &amp; </w:t>
        </w:r>
        <w:proofErr w:type="spellStart"/>
        <w:r w:rsidR="001533DF" w:rsidRPr="00AD7B6B">
          <w:t>Westoby</w:t>
        </w:r>
        <w:proofErr w:type="spellEnd"/>
        <w:r w:rsidR="001533DF" w:rsidRPr="00AD7B6B">
          <w:t xml:space="preserve"> 1988, </w:t>
        </w:r>
        <w:r w:rsidR="001533DF" w:rsidRPr="00AD7B6B">
          <w:rPr>
            <w:rFonts w:cs="Times New Roman"/>
          </w:rPr>
          <w:t xml:space="preserve">Rosenheim </w:t>
        </w:r>
        <w:r w:rsidR="001533DF" w:rsidRPr="00AD7B6B">
          <w:rPr>
            <w:rFonts w:cs="Times New Roman"/>
            <w:i/>
            <w:iCs/>
          </w:rPr>
          <w:t>et al.</w:t>
        </w:r>
        <w:r w:rsidR="001533DF" w:rsidRPr="00AD7B6B">
          <w:rPr>
            <w:rFonts w:cs="Times New Roman"/>
          </w:rPr>
          <w:t xml:space="preserve"> 2014, 2016)</w:t>
        </w:r>
        <w:r w:rsidR="001533DF" w:rsidRPr="00AD7B6B">
          <w:fldChar w:fldCharType="end"/>
        </w:r>
        <w:r w:rsidR="001533DF" w:rsidRPr="00AD7B6B">
          <w:t>.</w:t>
        </w:r>
      </w:ins>
      <w:ins w:id="397" w:author="Daniel Falster" w:date="2017-06-29T09:31:00Z">
        <w:r w:rsidR="001533DF" w:rsidRPr="00AD7B6B">
          <w:t>.</w:t>
        </w:r>
      </w:ins>
      <w:ins w:id="398" w:author="Daniel Falster" w:date="2017-06-29T09:29:00Z">
        <w:r w:rsidR="001533DF" w:rsidRPr="00AD7B6B">
          <w:t xml:space="preserve"> </w:t>
        </w:r>
      </w:ins>
      <w:ins w:id="399" w:author="Daniel Falster" w:date="2017-06-29T09:32:00Z">
        <w:r w:rsidR="001533DF" w:rsidRPr="00AD7B6B">
          <w:t xml:space="preserve">Based on this </w:t>
        </w:r>
      </w:ins>
      <w:ins w:id="400" w:author="Daniel Falster" w:date="2017-06-29T09:34:00Z">
        <w:r w:rsidR="001533DF" w:rsidRPr="00AD7B6B">
          <w:lastRenderedPageBreak/>
          <w:t>trade-off</w:t>
        </w:r>
      </w:ins>
      <w:ins w:id="401" w:author="Daniel Falster" w:date="2017-06-29T09:32:00Z">
        <w:r w:rsidR="001533DF" w:rsidRPr="00AD7B6B">
          <w:t xml:space="preserve">, </w:t>
        </w:r>
      </w:ins>
      <w:del w:id="402" w:author="Daniel Falster" w:date="2017-06-29T09:28:00Z">
        <w:r w:rsidR="00BC59A5" w:rsidRPr="00AD7B6B" w:rsidDel="001533DF">
          <w:delText>T</w:delText>
        </w:r>
        <w:r w:rsidR="00B24069" w:rsidRPr="00AD7B6B" w:rsidDel="001533DF">
          <w:delText xml:space="preserve">he seed size-seed number trade-off </w:delText>
        </w:r>
        <w:r w:rsidR="00CF3967" w:rsidRPr="00AD7B6B" w:rsidDel="001533DF">
          <w:delText xml:space="preserve">does not </w:delText>
        </w:r>
        <w:r w:rsidR="004D5B90" w:rsidRPr="00AD7B6B" w:rsidDel="001533DF">
          <w:delText xml:space="preserve">consider </w:delText>
        </w:r>
      </w:del>
      <w:del w:id="403" w:author="Daniel Falster" w:date="2017-06-28T10:58:00Z">
        <w:r w:rsidR="004D5B90" w:rsidRPr="00AD7B6B" w:rsidDel="00AA46FF">
          <w:delText>energy</w:delText>
        </w:r>
      </w:del>
      <w:del w:id="404" w:author="Daniel Falster" w:date="2017-06-29T09:28:00Z">
        <w:r w:rsidR="004D5B90" w:rsidRPr="00AD7B6B" w:rsidDel="001533DF">
          <w:delText xml:space="preserve"> invested </w:delText>
        </w:r>
        <w:r w:rsidR="00CF3967" w:rsidRPr="00AD7B6B" w:rsidDel="001533DF">
          <w:delText xml:space="preserve">in </w:delText>
        </w:r>
        <w:r w:rsidR="00957CF9" w:rsidRPr="00AD7B6B" w:rsidDel="001533DF">
          <w:delText xml:space="preserve">accessory </w:delText>
        </w:r>
        <w:r w:rsidR="00CF3967" w:rsidRPr="00AD7B6B" w:rsidDel="001533DF">
          <w:delText xml:space="preserve">tissues, leading us to hypothesize two </w:delText>
        </w:r>
        <w:r w:rsidR="00694609" w:rsidRPr="00AD7B6B" w:rsidDel="001533DF">
          <w:delText xml:space="preserve">related </w:delText>
        </w:r>
        <w:r w:rsidR="00CF3967" w:rsidRPr="00AD7B6B" w:rsidDel="001533DF">
          <w:delText xml:space="preserve">trade-offs. </w:delText>
        </w:r>
        <w:r w:rsidR="00554D80" w:rsidRPr="00AD7B6B" w:rsidDel="001533DF">
          <w:delText>First, within a given total expenditure on reproduction, there should be a trade-off between seed count and total reproductive costs per seed matured (</w:delText>
        </w:r>
        <w:r w:rsidR="00C660C3" w:rsidRPr="00AD7B6B" w:rsidDel="001533DF">
          <w:delText xml:space="preserve">trade-off 1 in </w:delText>
        </w:r>
      </w:del>
      <w:del w:id="405" w:author="Daniel Falster" w:date="2017-06-28T20:39:00Z">
        <w:r w:rsidR="00554D80" w:rsidRPr="00AD7B6B" w:rsidDel="00A87A3D">
          <w:delText xml:space="preserve">Figure </w:delText>
        </w:r>
      </w:del>
      <w:del w:id="406" w:author="Daniel Falster" w:date="2017-06-29T09:28:00Z">
        <w:r w:rsidR="00554D80" w:rsidRPr="00AD7B6B" w:rsidDel="001533DF">
          <w:delText xml:space="preserve">1b). This trade-off is similar to the seed size-seed count trade-off, but includes all of a plant’s reproductive </w:delText>
        </w:r>
      </w:del>
      <w:del w:id="407" w:author="Daniel Falster" w:date="2017-06-28T10:59:00Z">
        <w:r w:rsidR="00554D80" w:rsidRPr="00AD7B6B" w:rsidDel="00AA46FF">
          <w:delText>energy</w:delText>
        </w:r>
      </w:del>
      <w:del w:id="408" w:author="Daniel Falster" w:date="2017-06-29T09:28:00Z">
        <w:r w:rsidR="00554D80" w:rsidRPr="00AD7B6B" w:rsidDel="001533DF">
          <w:delText xml:space="preserve"> expenditures to construct a seed, not just the seed mass itself. Second</w:delText>
        </w:r>
        <w:r w:rsidR="0015698B" w:rsidRPr="00AD7B6B" w:rsidDel="001533DF">
          <w:delText xml:space="preserve">, within a given amount of </w:delText>
        </w:r>
      </w:del>
      <w:del w:id="409" w:author="Daniel Falster" w:date="2017-06-28T10:59:00Z">
        <w:r w:rsidR="0015698B" w:rsidRPr="00AD7B6B" w:rsidDel="00AA46FF">
          <w:delText>energy</w:delText>
        </w:r>
      </w:del>
      <w:del w:id="410" w:author="Daniel Falster" w:date="2017-06-29T09:28:00Z">
        <w:r w:rsidR="0015698B" w:rsidRPr="00AD7B6B" w:rsidDel="001533DF">
          <w:delText xml:space="preserve"> spent to mature ovules to the point of pollination, there should be a trade-off between pollen-attraction costs per ovule and the number of ovules that are displayed to pollinators (</w:delText>
        </w:r>
        <w:r w:rsidR="0031470D" w:rsidRPr="00AD7B6B" w:rsidDel="001533DF">
          <w:delText xml:space="preserve">trade-off 2 in </w:delText>
        </w:r>
      </w:del>
      <w:del w:id="411" w:author="Daniel Falster" w:date="2017-06-28T20:39:00Z">
        <w:r w:rsidR="0015698B" w:rsidRPr="00AD7B6B" w:rsidDel="00A87A3D">
          <w:delText xml:space="preserve">Figure </w:delText>
        </w:r>
      </w:del>
      <w:del w:id="412" w:author="Daniel Falster" w:date="2017-06-29T09:28:00Z">
        <w:r w:rsidR="00982EE2" w:rsidRPr="00AD7B6B" w:rsidDel="001533DF">
          <w:delText>1b</w:delText>
        </w:r>
        <w:r w:rsidR="0015698B" w:rsidRPr="00AD7B6B" w:rsidDel="001533DF">
          <w:delText xml:space="preserve">). </w:delText>
        </w:r>
        <w:r w:rsidR="00B846EB" w:rsidRPr="00AD7B6B" w:rsidDel="001533DF">
          <w:delText xml:space="preserve">Species with higher pollen-attraction costs </w:delText>
        </w:r>
        <w:r w:rsidR="0031470D" w:rsidRPr="00AD7B6B" w:rsidDel="001533DF">
          <w:delText>are expected to</w:delText>
        </w:r>
        <w:r w:rsidR="00524161" w:rsidRPr="00AD7B6B" w:rsidDel="001533DF">
          <w:delText xml:space="preserve"> </w:delText>
        </w:r>
        <w:r w:rsidR="00B846EB" w:rsidRPr="00AD7B6B" w:rsidDel="001533DF">
          <w:delText xml:space="preserve">produce fewer ovules. </w:delText>
        </w:r>
        <w:r w:rsidR="009603D7" w:rsidRPr="00AD7B6B" w:rsidDel="001533DF">
          <w:delText xml:space="preserve">Both trade-offs </w:delText>
        </w:r>
        <w:r w:rsidR="00550304" w:rsidRPr="00AD7B6B" w:rsidDel="001533DF">
          <w:delText xml:space="preserve">are predicted to </w:delText>
        </w:r>
        <w:r w:rsidR="009603D7" w:rsidRPr="00AD7B6B" w:rsidDel="001533DF">
          <w:delText xml:space="preserve">have a slope = -1, but the </w:delText>
        </w:r>
        <w:r w:rsidR="0015698B" w:rsidRPr="00AD7B6B" w:rsidDel="001533DF">
          <w:delText xml:space="preserve">trade-off between </w:delText>
        </w:r>
        <w:r w:rsidR="009603D7" w:rsidRPr="00AD7B6B" w:rsidDel="001533DF">
          <w:delText xml:space="preserve">pollen-attraction costs </w:delText>
        </w:r>
        <w:r w:rsidR="0015698B" w:rsidRPr="00AD7B6B" w:rsidDel="001533DF">
          <w:delText xml:space="preserve">and </w:delText>
        </w:r>
        <w:r w:rsidR="009603D7" w:rsidRPr="00AD7B6B" w:rsidDel="001533DF">
          <w:delText xml:space="preserve">ovules at point of pollination should have a higher intercept, since seed set </w:delText>
        </w:r>
        <w:r w:rsidR="0015698B" w:rsidRPr="00AD7B6B" w:rsidDel="001533DF">
          <w:delText xml:space="preserve">per ovule </w:delText>
        </w:r>
        <w:r w:rsidR="009603D7" w:rsidRPr="00AD7B6B" w:rsidDel="001533DF">
          <w:delText xml:space="preserve">is &lt;1. </w:delText>
        </w:r>
        <w:r w:rsidR="00957CF9" w:rsidRPr="00AD7B6B" w:rsidDel="001533DF">
          <w:delText xml:space="preserve">These are two independent trade-offs, each simply showing there exists a fixed pool of </w:delText>
        </w:r>
      </w:del>
      <w:del w:id="413" w:author="Daniel Falster" w:date="2017-06-28T10:59:00Z">
        <w:r w:rsidR="00957CF9" w:rsidRPr="00AD7B6B" w:rsidDel="00AA46FF">
          <w:delText>energy</w:delText>
        </w:r>
      </w:del>
      <w:del w:id="414" w:author="Daniel Falster" w:date="2017-06-29T09:28:00Z">
        <w:r w:rsidR="00957CF9" w:rsidRPr="00AD7B6B" w:rsidDel="001533DF">
          <w:delText xml:space="preserve"> to </w:delText>
        </w:r>
        <w:r w:rsidR="00111166" w:rsidRPr="00AD7B6B" w:rsidDel="001533DF">
          <w:delText>be divided among offspring</w:delText>
        </w:r>
        <w:r w:rsidR="00957CF9" w:rsidRPr="00AD7B6B" w:rsidDel="001533DF">
          <w:delText xml:space="preserve">. </w:delText>
        </w:r>
        <w:r w:rsidR="0015698B" w:rsidRPr="00AD7B6B" w:rsidDel="001533DF">
          <w:delText xml:space="preserve">Species variation in seedset, the ratio of seed count to ovule count, provides the link between these two trade-offs, and is itself one of the axes in the trade-off described below. </w:delText>
        </w:r>
      </w:del>
    </w:p>
    <w:p w14:paraId="576CB02E" w14:textId="73BF87F0" w:rsidR="00C70B23" w:rsidRPr="00AD7B6B" w:rsidDel="00AD7B6B" w:rsidRDefault="00C70B23" w:rsidP="00AD7B6B">
      <w:pPr>
        <w:rPr>
          <w:del w:id="415" w:author="Daniel Falster" w:date="2017-06-29T09:38:00Z"/>
        </w:rPr>
      </w:pPr>
      <w:del w:id="416" w:author="Daniel Falster" w:date="2017-06-29T09:30:00Z">
        <w:r w:rsidRPr="00AD7B6B" w:rsidDel="001533DF">
          <w:rPr>
            <w:b/>
          </w:rPr>
          <w:delText xml:space="preserve">The pollen attraction-seed provisioning </w:delText>
        </w:r>
        <w:r w:rsidR="00694609" w:rsidRPr="00AD7B6B" w:rsidDel="001533DF">
          <w:rPr>
            <w:b/>
          </w:rPr>
          <w:delText xml:space="preserve">versus seed set </w:delText>
        </w:r>
        <w:r w:rsidRPr="00AD7B6B" w:rsidDel="001533DF">
          <w:rPr>
            <w:b/>
          </w:rPr>
          <w:delText xml:space="preserve">trade-off: </w:delText>
        </w:r>
      </w:del>
      <w:r w:rsidRPr="00AD7B6B">
        <w:t xml:space="preserve">Haig &amp; </w:t>
      </w:r>
      <w:proofErr w:type="spellStart"/>
      <w:r w:rsidRPr="00AD7B6B">
        <w:t>Westoby</w:t>
      </w:r>
      <w:proofErr w:type="spellEnd"/>
      <w:r w:rsidRPr="00AD7B6B">
        <w:t xml:space="preserve"> (1988) </w:t>
      </w:r>
      <w:del w:id="417" w:author="Daniel Falster" w:date="2017-06-29T09:32:00Z">
        <w:r w:rsidRPr="00AD7B6B" w:rsidDel="001533DF">
          <w:delText xml:space="preserve">developed </w:delText>
        </w:r>
      </w:del>
      <w:del w:id="418" w:author="Daniel Falster" w:date="2017-06-29T09:37:00Z">
        <w:r w:rsidRPr="00AD7B6B" w:rsidDel="00AD7B6B">
          <w:delText xml:space="preserve">a conceptual </w:delText>
        </w:r>
      </w:del>
      <w:del w:id="419" w:author="Daniel Falster" w:date="2017-06-29T09:32:00Z">
        <w:r w:rsidRPr="00AD7B6B" w:rsidDel="001533DF">
          <w:delText xml:space="preserve">model for </w:delText>
        </w:r>
      </w:del>
      <w:del w:id="420" w:author="Daniel Falster" w:date="2017-06-29T09:31:00Z">
        <w:r w:rsidRPr="00AD7B6B" w:rsidDel="001533DF">
          <w:delText xml:space="preserve">the </w:delText>
        </w:r>
      </w:del>
      <w:ins w:id="421" w:author="Daniel Falster" w:date="2017-06-29T09:32:00Z">
        <w:r w:rsidR="001533DF" w:rsidRPr="00AD7B6B">
          <w:t xml:space="preserve">argue </w:t>
        </w:r>
      </w:ins>
      <w:del w:id="422" w:author="Daniel Falster" w:date="2017-06-29T09:32:00Z">
        <w:r w:rsidRPr="00AD7B6B" w:rsidDel="001533DF">
          <w:delText xml:space="preserve">relative allocation of </w:delText>
        </w:r>
      </w:del>
      <w:del w:id="423" w:author="Daniel Falster" w:date="2017-06-28T10:59:00Z">
        <w:r w:rsidRPr="00AD7B6B" w:rsidDel="00AA46FF">
          <w:delText>energy</w:delText>
        </w:r>
      </w:del>
      <w:del w:id="424" w:author="Daniel Falster" w:date="2017-06-29T09:32:00Z">
        <w:r w:rsidRPr="00AD7B6B" w:rsidDel="001533DF">
          <w:delText xml:space="preserve"> to different reproductive tissues, dividing the total </w:delText>
        </w:r>
      </w:del>
      <w:del w:id="425" w:author="Daniel Falster" w:date="2017-06-28T10:59:00Z">
        <w:r w:rsidRPr="00AD7B6B" w:rsidDel="00AA46FF">
          <w:delText>energy</w:delText>
        </w:r>
      </w:del>
      <w:del w:id="426" w:author="Daniel Falster" w:date="2017-06-29T09:32:00Z">
        <w:r w:rsidRPr="00AD7B6B" w:rsidDel="001533DF">
          <w:delText xml:space="preserve"> investment per seed between the costs of </w:delText>
        </w:r>
        <w:r w:rsidR="004F6B6D" w:rsidRPr="00AD7B6B" w:rsidDel="001533DF">
          <w:delText xml:space="preserve">acquiring pollen and </w:delText>
        </w:r>
        <w:r w:rsidRPr="00AD7B6B" w:rsidDel="001533DF">
          <w:delText xml:space="preserve">the cost of provisioning pollinated ovules. Their simple model makes several predictions, including that </w:delText>
        </w:r>
      </w:del>
      <w:ins w:id="427" w:author="Daniel Falster" w:date="2017-06-29T09:32:00Z">
        <w:r w:rsidR="001533DF" w:rsidRPr="00AD7B6B">
          <w:t xml:space="preserve">that </w:t>
        </w:r>
      </w:ins>
      <w:r w:rsidRPr="00AD7B6B">
        <w:t>plants 1) produce excess ovules and flowers to optimize seed production across a population and across time, 2)</w:t>
      </w:r>
      <w:del w:id="428" w:author="Daniel Falster" w:date="2017-06-29T09:32:00Z">
        <w:r w:rsidRPr="00AD7B6B" w:rsidDel="001533DF">
          <w:delText xml:space="preserve"> face a trade-off between pollen attraction and embryo provisioning, and 3)</w:delText>
        </w:r>
      </w:del>
      <w:r w:rsidRPr="00AD7B6B">
        <w:t xml:space="preserve"> allocate just enough to pollen-attracting tissues to ensure pollination of the number of ovules they are able to provision </w:t>
      </w:r>
      <w:r w:rsidRPr="00AD7B6B">
        <w:rPr>
          <w:i/>
        </w:rPr>
        <w:t>on average</w:t>
      </w:r>
      <w:r w:rsidRPr="00AD7B6B">
        <w:t xml:space="preserve">. This initial model has </w:t>
      </w:r>
      <w:del w:id="429" w:author="Daniel Falster" w:date="2017-06-29T09:35:00Z">
        <w:r w:rsidRPr="00AD7B6B" w:rsidDel="001533DF">
          <w:delText xml:space="preserve">since </w:delText>
        </w:r>
      </w:del>
      <w:r w:rsidRPr="00AD7B6B">
        <w:t xml:space="preserve">been extended to </w:t>
      </w:r>
      <w:del w:id="430" w:author="Daniel Falster" w:date="2017-06-29T09:35:00Z">
        <w:r w:rsidR="00F01E37" w:rsidRPr="00AD7B6B" w:rsidDel="001533DF">
          <w:delText xml:space="preserve">use </w:delText>
        </w:r>
      </w:del>
      <w:ins w:id="431" w:author="Daniel Falster" w:date="2017-06-29T09:35:00Z">
        <w:r w:rsidR="001533DF" w:rsidRPr="00AD7B6B">
          <w:t xml:space="preserve">show </w:t>
        </w:r>
      </w:ins>
      <w:del w:id="432" w:author="Daniel Falster" w:date="2017-06-29T09:35:00Z">
        <w:r w:rsidRPr="00AD7B6B" w:rsidDel="001533DF">
          <w:delText xml:space="preserve">the proportion of </w:delText>
        </w:r>
      </w:del>
      <w:del w:id="433" w:author="Daniel Falster" w:date="2017-06-28T10:59:00Z">
        <w:r w:rsidRPr="00AD7B6B" w:rsidDel="00AA46FF">
          <w:delText>energy</w:delText>
        </w:r>
      </w:del>
      <w:del w:id="434" w:author="Daniel Falster" w:date="2017-06-29T09:35:00Z">
        <w:r w:rsidRPr="00AD7B6B" w:rsidDel="001533DF">
          <w:delText xml:space="preserve"> invested in pollen attraction versus seed provisioning tissues to predict seed set across species</w:delText>
        </w:r>
        <w:r w:rsidR="00252B64" w:rsidRPr="00AD7B6B" w:rsidDel="001533DF">
          <w:delText xml:space="preserve"> </w:delText>
        </w:r>
        <w:r w:rsidRPr="00AD7B6B" w:rsidDel="001533DF">
          <w:fldChar w:fldCharType="begin"/>
        </w:r>
        <w:r w:rsidR="000F7A6D" w:rsidRPr="00AD7B6B" w:rsidDel="001533DF">
          <w:del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delInstrText>
        </w:r>
        <w:r w:rsidRPr="00AD7B6B" w:rsidDel="001533DF">
          <w:fldChar w:fldCharType="separate"/>
        </w:r>
        <w:r w:rsidR="00A231E0" w:rsidRPr="00AD7B6B" w:rsidDel="001533DF">
          <w:rPr>
            <w:rFonts w:cs="Times New Roman"/>
          </w:rPr>
          <w:delText xml:space="preserve">(Rosenheim </w:delText>
        </w:r>
        <w:r w:rsidR="00A231E0" w:rsidRPr="00AD7B6B" w:rsidDel="001533DF">
          <w:rPr>
            <w:rFonts w:cs="Times New Roman"/>
            <w:i/>
            <w:iCs/>
          </w:rPr>
          <w:delText>et al.</w:delText>
        </w:r>
        <w:r w:rsidR="00A231E0" w:rsidRPr="00AD7B6B" w:rsidDel="001533DF">
          <w:rPr>
            <w:rFonts w:cs="Times New Roman"/>
          </w:rPr>
          <w:delText xml:space="preserve"> 2014, 2016)</w:delText>
        </w:r>
        <w:r w:rsidRPr="00AD7B6B" w:rsidDel="001533DF">
          <w:fldChar w:fldCharType="end"/>
        </w:r>
        <w:r w:rsidRPr="00AD7B6B" w:rsidDel="001533DF">
          <w:delText xml:space="preserve">. </w:delText>
        </w:r>
        <w:r w:rsidR="00550304" w:rsidRPr="00AD7B6B" w:rsidDel="001533DF">
          <w:delText>The models</w:delText>
        </w:r>
        <w:r w:rsidR="00F01E37" w:rsidRPr="00AD7B6B" w:rsidDel="001533DF">
          <w:delText xml:space="preserve">, supported by </w:delText>
        </w:r>
        <w:r w:rsidR="00694609" w:rsidRPr="00AD7B6B" w:rsidDel="001533DF">
          <w:delText>empirical</w:delText>
        </w:r>
        <w:r w:rsidR="00550304" w:rsidRPr="00AD7B6B" w:rsidDel="001533DF">
          <w:delText xml:space="preserve"> data</w:delText>
        </w:r>
        <w:r w:rsidR="00F01E37" w:rsidRPr="00AD7B6B" w:rsidDel="001533DF">
          <w:delText>,</w:delText>
        </w:r>
        <w:r w:rsidR="00550304" w:rsidRPr="00AD7B6B" w:rsidDel="001533DF">
          <w:delText xml:space="preserve"> </w:delText>
        </w:r>
        <w:r w:rsidRPr="00AD7B6B" w:rsidDel="001533DF">
          <w:delText xml:space="preserve">indicate </w:delText>
        </w:r>
      </w:del>
      <w:r w:rsidRPr="00AD7B6B">
        <w:t xml:space="preserve">that species with relatively low pollen-attraction costs should </w:t>
      </w:r>
      <w:r w:rsidR="00252B64" w:rsidRPr="00AD7B6B">
        <w:t>produce a greater excess of ovules relative to what they are able to provision</w:t>
      </w:r>
      <w:r w:rsidR="004F6B6D" w:rsidRPr="00AD7B6B">
        <w:t xml:space="preserve">; </w:t>
      </w:r>
      <w:ins w:id="435" w:author="Daniel Falster" w:date="2017-06-29T09:48:00Z">
        <w:r w:rsidR="00E73C3C">
          <w:t xml:space="preserve">leading to </w:t>
        </w:r>
      </w:ins>
      <w:del w:id="436" w:author="Daniel Falster" w:date="2017-06-29T09:48:00Z">
        <w:r w:rsidR="004F6B6D" w:rsidRPr="00AD7B6B" w:rsidDel="00E73C3C">
          <w:delText xml:space="preserve">in other words they should have </w:delText>
        </w:r>
      </w:del>
      <w:r w:rsidR="00252B64" w:rsidRPr="00AD7B6B">
        <w:t xml:space="preserve">lower </w:t>
      </w:r>
      <w:proofErr w:type="spellStart"/>
      <w:r w:rsidR="00252B64" w:rsidRPr="00AD7B6B">
        <w:t>seedset</w:t>
      </w:r>
      <w:proofErr w:type="spellEnd"/>
      <w:ins w:id="437" w:author="Daniel Falster" w:date="2017-06-29T09:48:00Z">
        <w:r w:rsidR="002D5B52">
          <w:t xml:space="preserve"> </w:t>
        </w:r>
        <w:r w:rsidR="002D5B52" w:rsidRPr="00AD7B6B">
          <w:t>(the ratio of seed count to ovule count)</w:t>
        </w:r>
      </w:ins>
      <w:ins w:id="438" w:author="Daniel Falster" w:date="2017-06-29T09:35:00Z">
        <w:r w:rsidR="001533DF" w:rsidRPr="00AD7B6B">
          <w:t xml:space="preserve"> </w:t>
        </w:r>
        <w:r w:rsidR="001533DF" w:rsidRPr="00AD7B6B">
          <w:fldChar w:fldCharType="begin"/>
        </w:r>
        <w:r w:rsidR="001533DF" w:rsidRPr="00AD7B6B">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001533DF" w:rsidRPr="00AD7B6B">
          <w:fldChar w:fldCharType="separate"/>
        </w:r>
        <w:r w:rsidR="001533DF" w:rsidRPr="00AD7B6B">
          <w:rPr>
            <w:rFonts w:cs="Times New Roman"/>
          </w:rPr>
          <w:t xml:space="preserve">(Rosenheim </w:t>
        </w:r>
        <w:r w:rsidR="001533DF" w:rsidRPr="00AD7B6B">
          <w:rPr>
            <w:rFonts w:cs="Times New Roman"/>
            <w:i/>
            <w:iCs/>
          </w:rPr>
          <w:t>et al.</w:t>
        </w:r>
        <w:r w:rsidR="001533DF" w:rsidRPr="00AD7B6B">
          <w:rPr>
            <w:rFonts w:cs="Times New Roman"/>
          </w:rPr>
          <w:t xml:space="preserve"> 2014, 2016)</w:t>
        </w:r>
        <w:r w:rsidR="001533DF" w:rsidRPr="00AD7B6B">
          <w:fldChar w:fldCharType="end"/>
        </w:r>
      </w:ins>
      <w:r w:rsidR="00252B64" w:rsidRPr="00AD7B6B">
        <w:t>.</w:t>
      </w:r>
      <w:ins w:id="439" w:author="Daniel Falster" w:date="2017-06-29T09:38:00Z">
        <w:r w:rsidR="00AD7B6B" w:rsidRPr="00AD7B6B">
          <w:t xml:space="preserve"> </w:t>
        </w:r>
      </w:ins>
      <w:ins w:id="440" w:author="Daniel Falster" w:date="2017-06-29T09:42:00Z">
        <w:r w:rsidR="00AD7B6B" w:rsidRPr="00AD7B6B">
          <w:t>One</w:t>
        </w:r>
      </w:ins>
      <w:ins w:id="441" w:author="Daniel Falster" w:date="2017-06-29T09:38:00Z">
        <w:r w:rsidR="00AD7B6B" w:rsidRPr="00AD7B6B">
          <w:t xml:space="preserve"> way of describing a species with low average </w:t>
        </w:r>
        <w:proofErr w:type="spellStart"/>
        <w:r w:rsidR="00AD7B6B" w:rsidRPr="00AD7B6B">
          <w:t>seedset</w:t>
        </w:r>
        <w:proofErr w:type="spellEnd"/>
        <w:r w:rsidR="00AD7B6B" w:rsidRPr="00AD7B6B">
          <w:t xml:space="preserve"> is as a </w:t>
        </w:r>
      </w:ins>
    </w:p>
    <w:p w14:paraId="0E9C1B0A" w14:textId="1F06F34D" w:rsidR="00C70B23" w:rsidRPr="00E57A15" w:rsidDel="00AA0C98" w:rsidRDefault="00252B64" w:rsidP="00AA0C98">
      <w:pPr>
        <w:rPr>
          <w:del w:id="442" w:author="Daniel Falster" w:date="2017-06-29T10:05:00Z"/>
        </w:rPr>
      </w:pPr>
      <w:del w:id="443" w:author="Daniel Falster" w:date="2017-06-29T09:38:00Z">
        <w:r w:rsidRPr="00AD7B6B" w:rsidDel="00AD7B6B">
          <w:delText xml:space="preserve">This axis of variation </w:delText>
        </w:r>
        <w:r w:rsidR="004F6B6D" w:rsidRPr="00AD7B6B" w:rsidDel="00AD7B6B">
          <w:delText xml:space="preserve">aligns </w:delText>
        </w:r>
        <w:r w:rsidRPr="00AD7B6B" w:rsidDel="00AD7B6B">
          <w:delText xml:space="preserve">with the </w:delText>
        </w:r>
        <w:r w:rsidR="00C70B23" w:rsidRPr="00AD7B6B" w:rsidDel="00AD7B6B">
          <w:delText>parental</w:delText>
        </w:r>
      </w:del>
      <w:ins w:id="444" w:author="L. Harder" w:date="2017-06-28T10:45:00Z">
        <w:del w:id="445" w:author="Daniel Falster" w:date="2017-06-29T09:38:00Z">
          <w:r w:rsidR="00796D33" w:rsidRPr="00AD7B6B" w:rsidDel="00AD7B6B">
            <w:delText>maternal</w:delText>
          </w:r>
        </w:del>
      </w:ins>
      <w:del w:id="446" w:author="Daniel Falster" w:date="2017-06-29T09:38:00Z">
        <w:r w:rsidR="00C70B23" w:rsidRPr="00AD7B6B" w:rsidDel="00AD7B6B">
          <w:delText xml:space="preserve"> optimist-parentalpessimist </w:delText>
        </w:r>
        <w:r w:rsidRPr="00AD7B6B" w:rsidDel="00AD7B6B">
          <w:delText xml:space="preserve">strategy continuum </w:delText>
        </w:r>
        <w:r w:rsidR="00C70B23" w:rsidRPr="00AD7B6B" w:rsidDel="00AD7B6B">
          <w:fldChar w:fldCharType="begin"/>
        </w:r>
        <w:r w:rsidR="00C70B23" w:rsidRPr="00AD7B6B" w:rsidDel="00AD7B6B">
          <w:del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delInstrText>
        </w:r>
        <w:r w:rsidR="00C70B23" w:rsidRPr="00AD7B6B" w:rsidDel="00AD7B6B">
          <w:rPr>
            <w:rFonts w:ascii="Cambria Math" w:hAnsi="Cambria Math" w:cs="Cambria Math"/>
          </w:rPr>
          <w:delInstrText>‐</w:delInstrText>
        </w:r>
        <w:r w:rsidR="00C70B23" w:rsidRPr="00AD7B6B" w:rsidDel="00AD7B6B">
          <w:delInstrText>Westoby model revisited.","container-title":"The American Naturalist","page":"400-404","volume":"171","issue":"3","source":"JSTOR","abstract":"Abstract: The Haig</w:delInstrText>
        </w:r>
        <w:r w:rsidR="00C70B23" w:rsidRPr="00AD7B6B" w:rsidDel="00AD7B6B">
          <w:rPr>
            <w:rFonts w:ascii="Cambria Math" w:hAnsi="Cambria Math" w:cs="Cambria Math"/>
          </w:rPr>
          <w:delInstrText>‐</w:delInstrText>
        </w:r>
        <w:r w:rsidR="00C70B23" w:rsidRPr="00AD7B6B" w:rsidDel="00AD7B6B">
          <w:delInstrText>Westoby model predicted that seed set in flowering plants would be equally limited by both pollen capture and resource supply because the optimal level of pollinator attraction should garner just the number of ovule fertilizations needed to consume the available seed</w:delInstrText>
        </w:r>
        <w:r w:rsidR="00C70B23" w:rsidRPr="00AD7B6B" w:rsidDel="00AD7B6B">
          <w:rPr>
            <w:rFonts w:ascii="Cambria Math" w:hAnsi="Cambria Math" w:cs="Cambria Math"/>
          </w:rPr>
          <w:delInstrText>‐</w:delInstrText>
        </w:r>
        <w:r w:rsidR="00C70B23" w:rsidRPr="00AD7B6B" w:rsidDel="00AD7B6B">
          <w:del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delInstrText>
        </w:r>
        <w:r w:rsidR="00C70B23" w:rsidRPr="00AD7B6B" w:rsidDel="00AD7B6B">
          <w:rPr>
            <w:rFonts w:ascii="Cambria Math" w:hAnsi="Cambria Math" w:cs="Cambria Math"/>
          </w:rPr>
          <w:delInstrText>‐</w:delInstrText>
        </w:r>
        <w:r w:rsidR="00C70B23" w:rsidRPr="00AD7B6B" w:rsidDel="00AD7B6B">
          <w:del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delInstrText>
        </w:r>
        <w:r w:rsidR="00C70B23" w:rsidRPr="00AD7B6B" w:rsidDel="00AD7B6B">
          <w:rPr>
            <w:rFonts w:ascii="Cambria Math" w:hAnsi="Cambria Math" w:cs="Cambria Math"/>
          </w:rPr>
          <w:delInstrText>‐</w:delInstrText>
        </w:r>
        <w:r w:rsidR="00C70B23" w:rsidRPr="00AD7B6B" w:rsidDel="00AD7B6B">
          <w:del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delInstrText>
        </w:r>
        <w:r w:rsidR="00C70B23" w:rsidRPr="00AD7B6B" w:rsidDel="00AD7B6B">
          <w:fldChar w:fldCharType="separate"/>
        </w:r>
        <w:r w:rsidR="00A231E0" w:rsidRPr="00AD7B6B" w:rsidDel="00AD7B6B">
          <w:rPr>
            <w:rFonts w:cs="Times New Roman"/>
          </w:rPr>
          <w:delText xml:space="preserve">(Mock &amp; Forbes 1995; Burd 2008; Rosenheim </w:delText>
        </w:r>
        <w:r w:rsidR="00A231E0" w:rsidRPr="00AD7B6B" w:rsidDel="00AD7B6B">
          <w:rPr>
            <w:rFonts w:cs="Times New Roman"/>
            <w:i/>
            <w:iCs/>
          </w:rPr>
          <w:delText>et al.</w:delText>
        </w:r>
        <w:r w:rsidR="00A231E0" w:rsidRPr="00AD7B6B" w:rsidDel="00AD7B6B">
          <w:rPr>
            <w:rFonts w:cs="Times New Roman"/>
          </w:rPr>
          <w:delText xml:space="preserve"> 2014)</w:delText>
        </w:r>
        <w:r w:rsidR="00C70B23" w:rsidRPr="00AD7B6B" w:rsidDel="00AD7B6B">
          <w:fldChar w:fldCharType="end"/>
        </w:r>
        <w:r w:rsidR="00C70B23" w:rsidRPr="00AD7B6B" w:rsidDel="00AD7B6B">
          <w:delText xml:space="preserve">. A </w:delText>
        </w:r>
      </w:del>
      <w:del w:id="447" w:author="L. Harder" w:date="2017-06-28T10:45:00Z">
        <w:r w:rsidR="00C70B23" w:rsidRPr="00AD7B6B">
          <w:delText>parental</w:delText>
        </w:r>
      </w:del>
      <w:proofErr w:type="gramStart"/>
      <w:ins w:id="448" w:author="L. Harder" w:date="2017-06-28T10:45:00Z">
        <w:r w:rsidR="00796D33" w:rsidRPr="00AD7B6B">
          <w:t>maternal</w:t>
        </w:r>
      </w:ins>
      <w:proofErr w:type="gramEnd"/>
      <w:r w:rsidR="00C70B23" w:rsidRPr="00AD7B6B">
        <w:t xml:space="preserve"> optimist</w:t>
      </w:r>
      <w:ins w:id="449" w:author="Daniel Falster" w:date="2017-06-29T09:38:00Z">
        <w:r w:rsidR="00AD7B6B" w:rsidRPr="00AD7B6B">
          <w:t xml:space="preserve">. </w:t>
        </w:r>
      </w:ins>
      <w:ins w:id="450" w:author="Daniel Falster" w:date="2017-06-29T09:42:00Z">
        <w:r w:rsidR="00AD7B6B" w:rsidRPr="00AD7B6B">
          <w:t>Such a</w:t>
        </w:r>
      </w:ins>
      <w:ins w:id="451" w:author="Daniel Falster" w:date="2017-06-29T09:39:00Z">
        <w:r w:rsidR="00AD7B6B" w:rsidRPr="00AD7B6B">
          <w:t xml:space="preserve"> </w:t>
        </w:r>
      </w:ins>
      <w:del w:id="452" w:author="Daniel Falster" w:date="2017-06-29T09:38:00Z">
        <w:r w:rsidR="00C70B23" w:rsidRPr="00AD7B6B" w:rsidDel="00AD7B6B">
          <w:delText xml:space="preserve"> is a species that </w:delText>
        </w:r>
      </w:del>
      <w:del w:id="453" w:author="Daniel Falster" w:date="2017-06-29T09:39:00Z">
        <w:r w:rsidR="00C70B23" w:rsidRPr="00AD7B6B" w:rsidDel="00AD7B6B">
          <w:delText xml:space="preserve">overproduces ovules, relatively few of which mature in an average year due to limited resource supply. </w:delText>
        </w:r>
        <w:r w:rsidR="00550304" w:rsidRPr="00AD7B6B" w:rsidDel="00AD7B6B">
          <w:delText xml:space="preserve">Such a </w:delText>
        </w:r>
      </w:del>
      <w:r w:rsidR="00550304" w:rsidRPr="00AD7B6B">
        <w:t xml:space="preserve">species </w:t>
      </w:r>
      <w:ins w:id="454" w:author="Daniel Falster" w:date="2017-06-29T09:39:00Z">
        <w:r w:rsidR="00AD7B6B" w:rsidRPr="00AD7B6B">
          <w:t xml:space="preserve">is </w:t>
        </w:r>
      </w:ins>
      <w:del w:id="455" w:author="Daniel Falster" w:date="2017-06-29T09:39:00Z">
        <w:r w:rsidR="00550304" w:rsidRPr="00AD7B6B" w:rsidDel="00AD7B6B">
          <w:delText xml:space="preserve">is </w:delText>
        </w:r>
      </w:del>
      <w:r w:rsidR="00550304" w:rsidRPr="00AD7B6B">
        <w:t xml:space="preserve">“optimistic” </w:t>
      </w:r>
      <w:r w:rsidR="004F6B6D" w:rsidRPr="00AD7B6B">
        <w:t xml:space="preserve">in the sense </w:t>
      </w:r>
      <w:r w:rsidR="00550304" w:rsidRPr="00AD7B6B">
        <w:t xml:space="preserve">that </w:t>
      </w:r>
      <w:r w:rsidR="004F6B6D" w:rsidRPr="00AD7B6B">
        <w:t xml:space="preserve">should environmental conditions be unusually </w:t>
      </w:r>
      <w:proofErr w:type="spellStart"/>
      <w:r w:rsidR="004F6B6D" w:rsidRPr="00AD7B6B">
        <w:t>favorable</w:t>
      </w:r>
      <w:proofErr w:type="spellEnd"/>
      <w:r w:rsidR="004F6B6D" w:rsidRPr="00AD7B6B">
        <w:t xml:space="preserve">, it will be able to respond with </w:t>
      </w:r>
      <w:ins w:id="456" w:author="Daniel Falster" w:date="2017-06-29T09:42:00Z">
        <w:r w:rsidR="00AD7B6B" w:rsidRPr="00AD7B6B">
          <w:t xml:space="preserve">increased </w:t>
        </w:r>
      </w:ins>
      <w:del w:id="457" w:author="Daniel Falster" w:date="2017-06-29T09:42:00Z">
        <w:r w:rsidR="004F6B6D" w:rsidRPr="00AD7B6B" w:rsidDel="00AD7B6B">
          <w:delText xml:space="preserve">high </w:delText>
        </w:r>
      </w:del>
      <w:r w:rsidR="004F6B6D" w:rsidRPr="00AD7B6B">
        <w:t xml:space="preserve">seed production. </w:t>
      </w:r>
      <w:ins w:id="458" w:author="Daniel Falster" w:date="2017-06-29T09:43:00Z">
        <w:r w:rsidR="00AD7B6B" w:rsidRPr="00AD7B6B">
          <w:t xml:space="preserve">To make this possible, </w:t>
        </w:r>
      </w:ins>
      <w:ins w:id="459" w:author="Daniel Falster" w:date="2017-06-29T09:53:00Z">
        <w:r w:rsidR="00B97670">
          <w:t>an</w:t>
        </w:r>
      </w:ins>
      <w:ins w:id="460" w:author="Daniel Falster" w:date="2017-06-29T09:39:00Z">
        <w:r w:rsidR="00AD7B6B" w:rsidRPr="00AD7B6B">
          <w:t xml:space="preserve"> optimist </w:t>
        </w:r>
      </w:ins>
      <w:del w:id="461" w:author="Daniel Falster" w:date="2017-06-29T09:40:00Z">
        <w:r w:rsidR="00550304" w:rsidRPr="00AD7B6B" w:rsidDel="00AD7B6B">
          <w:delText>Since an optimist</w:delText>
        </w:r>
        <w:r w:rsidR="004F6B6D" w:rsidRPr="00AD7B6B" w:rsidDel="00AD7B6B">
          <w:delText>, in average years,</w:delText>
        </w:r>
        <w:r w:rsidR="00550304" w:rsidRPr="00AD7B6B" w:rsidDel="00AD7B6B">
          <w:delText xml:space="preserve"> </w:delText>
        </w:r>
      </w:del>
      <w:r w:rsidR="00550304" w:rsidRPr="00AD7B6B">
        <w:t xml:space="preserve">discards </w:t>
      </w:r>
      <w:del w:id="462" w:author="Daniel Falster" w:date="2017-06-29T09:40:00Z">
        <w:r w:rsidR="00550304" w:rsidRPr="00AD7B6B" w:rsidDel="00AD7B6B">
          <w:delText xml:space="preserve">so </w:delText>
        </w:r>
      </w:del>
      <w:r w:rsidR="00550304" w:rsidRPr="00AD7B6B">
        <w:t xml:space="preserve">many ovules – both pollinated and </w:t>
      </w:r>
      <w:proofErr w:type="spellStart"/>
      <w:r w:rsidR="00550304" w:rsidRPr="00AD7B6B">
        <w:t>unpollinated</w:t>
      </w:r>
      <w:proofErr w:type="spellEnd"/>
      <w:ins w:id="463" w:author="Daniel Falster" w:date="2017-06-29T09:43:00Z">
        <w:r w:rsidR="00AD7B6B" w:rsidRPr="00AD7B6B">
          <w:t xml:space="preserve"> – in most years</w:t>
        </w:r>
      </w:ins>
      <w:ins w:id="464" w:author="Daniel Falster" w:date="2017-06-29T09:40:00Z">
        <w:r w:rsidR="00AD7B6B" w:rsidRPr="00AD7B6B">
          <w:t xml:space="preserve">. </w:t>
        </w:r>
      </w:ins>
      <w:ins w:id="465" w:author="Daniel Falster" w:date="2017-06-29T10:03:00Z">
        <w:r w:rsidR="00AA0C98">
          <w:t>As it does not matter if all of its ovules aren’t pollinated</w:t>
        </w:r>
      </w:ins>
      <w:ins w:id="466" w:author="Daniel Falster" w:date="2017-06-29T09:54:00Z">
        <w:r w:rsidR="00B97670">
          <w:t xml:space="preserve">, optimists </w:t>
        </w:r>
      </w:ins>
      <w:del w:id="467" w:author="Daniel Falster" w:date="2017-06-29T09:40:00Z">
        <w:r w:rsidR="00550304" w:rsidRPr="00AD7B6B" w:rsidDel="00AD7B6B">
          <w:delText xml:space="preserve"> –</w:delText>
        </w:r>
      </w:del>
      <w:del w:id="468" w:author="Daniel Falster" w:date="2017-06-29T09:54:00Z">
        <w:r w:rsidR="00550304" w:rsidRPr="00AD7B6B" w:rsidDel="00B97670">
          <w:delText xml:space="preserve"> it </w:delText>
        </w:r>
      </w:del>
      <w:del w:id="469" w:author="Daniel Falster" w:date="2017-06-29T09:43:00Z">
        <w:r w:rsidR="003D5363" w:rsidRPr="00AD7B6B" w:rsidDel="00AD7B6B">
          <w:delText xml:space="preserve">must </w:delText>
        </w:r>
      </w:del>
      <w:ins w:id="470" w:author="Daniel Falster" w:date="2017-06-29T09:54:00Z">
        <w:r w:rsidR="00B97670">
          <w:t>are</w:t>
        </w:r>
      </w:ins>
      <w:ins w:id="471" w:author="Daniel Falster" w:date="2017-06-29T09:43:00Z">
        <w:r w:rsidR="00B97670">
          <w:t xml:space="preserve"> also </w:t>
        </w:r>
      </w:ins>
      <w:del w:id="472" w:author="Daniel Falster" w:date="2017-06-29T10:03:00Z">
        <w:r w:rsidR="003D5363" w:rsidRPr="00AD7B6B" w:rsidDel="00AA0C98">
          <w:delText xml:space="preserve">reduce </w:delText>
        </w:r>
        <w:r w:rsidR="00F01E37" w:rsidRPr="00AD7B6B" w:rsidDel="00AA0C98">
          <w:delText>the cost of producing a single pollinator-ready ovule</w:delText>
        </w:r>
      </w:del>
      <w:del w:id="473" w:author="Daniel Falster" w:date="2017-06-29T10:02:00Z">
        <w:r w:rsidR="003D5363" w:rsidRPr="00AD7B6B" w:rsidDel="00AA0C98">
          <w:delText>.</w:delText>
        </w:r>
      </w:del>
      <w:proofErr w:type="gramStart"/>
      <w:ins w:id="474" w:author="Daniel Falster" w:date="2017-06-29T09:57:00Z">
        <w:r w:rsidR="00AA0C98">
          <w:t>invest</w:t>
        </w:r>
        <w:proofErr w:type="gramEnd"/>
        <w:r w:rsidR="00AA0C98">
          <w:t xml:space="preserve"> proportionately less in pollen </w:t>
        </w:r>
      </w:ins>
      <w:ins w:id="475" w:author="Daniel Falster" w:date="2017-06-29T09:58:00Z">
        <w:r w:rsidR="00AA0C98" w:rsidRPr="00E57A15">
          <w:t>attraction.</w:t>
        </w:r>
      </w:ins>
      <w:ins w:id="476" w:author="Daniel Falster" w:date="2017-06-29T10:02:00Z">
        <w:r w:rsidR="00AA0C98" w:rsidRPr="00E57A15">
          <w:t xml:space="preserve"> </w:t>
        </w:r>
      </w:ins>
      <w:ins w:id="477" w:author="Daniel Falster" w:date="2017-06-29T10:03:00Z">
        <w:r w:rsidR="00AA0C98" w:rsidRPr="00E57A15">
          <w:t xml:space="preserve">Having a low </w:t>
        </w:r>
        <w:proofErr w:type="spellStart"/>
        <w:r w:rsidR="00AA0C98" w:rsidRPr="00E57A15">
          <w:t>seedset</w:t>
        </w:r>
        <w:proofErr w:type="spellEnd"/>
        <w:r w:rsidR="00AA0C98" w:rsidRPr="00E57A15">
          <w:t xml:space="preserve"> also </w:t>
        </w:r>
      </w:ins>
      <w:ins w:id="478" w:author="Daniel Falster" w:date="2017-06-29T10:04:00Z">
        <w:r w:rsidR="00AA0C98" w:rsidRPr="00E57A15">
          <w:t xml:space="preserve">offers the optimist more opportunity to selectively choose which zygotes to provision termed selective abortion </w:t>
        </w:r>
        <w:r w:rsidR="00AA0C98" w:rsidRPr="00E57A15">
          <w:fldChar w:fldCharType="begin"/>
        </w:r>
        <w:r w:rsidR="00AA0C98" w:rsidRPr="00E57A15">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rsidR="00AA0C98" w:rsidRPr="00E57A15">
          <w:fldChar w:fldCharType="separate"/>
        </w:r>
        <w:r w:rsidR="00AA0C98" w:rsidRPr="00E57A15">
          <w:rPr>
            <w:rFonts w:cs="Times New Roman"/>
          </w:rPr>
          <w:t>(Willson &amp; Burley 1983; Sutherland 1986; Kozlowski &amp; Stearns 1989; Guittian 1993; Melser &amp; Klinkhamer 2001; Harder &amp; Barrett 2006)</w:t>
        </w:r>
        <w:r w:rsidR="00AA0C98" w:rsidRPr="00E57A15">
          <w:fldChar w:fldCharType="end"/>
        </w:r>
        <w:r w:rsidR="00AA0C98" w:rsidRPr="00E57A15">
          <w:t>.</w:t>
        </w:r>
      </w:ins>
      <w:del w:id="479" w:author="Daniel Falster" w:date="2017-06-29T09:55:00Z">
        <w:r w:rsidR="003D5363" w:rsidRPr="00E57A15" w:rsidDel="00B97670">
          <w:delText xml:space="preserve"> </w:delText>
        </w:r>
      </w:del>
      <w:del w:id="480" w:author="Daniel Falster" w:date="2017-06-29T09:41:00Z">
        <w:r w:rsidR="003D5363" w:rsidRPr="00E57A15" w:rsidDel="00AD7B6B">
          <w:delText>The alternative</w:delText>
        </w:r>
        <w:r w:rsidR="00C70B23" w:rsidRPr="00E57A15" w:rsidDel="00AD7B6B">
          <w:delText xml:space="preserve">, </w:delText>
        </w:r>
        <w:r w:rsidR="008205B4" w:rsidRPr="00E57A15" w:rsidDel="00AD7B6B">
          <w:delText xml:space="preserve">a </w:delText>
        </w:r>
        <w:r w:rsidR="00C70B23" w:rsidRPr="00E57A15" w:rsidDel="00AD7B6B">
          <w:delText xml:space="preserve">species with proportionally higher </w:delText>
        </w:r>
      </w:del>
      <w:del w:id="481" w:author="Daniel Falster" w:date="2017-06-29T09:55:00Z">
        <w:r w:rsidR="00C70B23" w:rsidRPr="00E57A15" w:rsidDel="00B97670">
          <w:delText>pollen-attraction</w:delText>
        </w:r>
      </w:del>
      <w:del w:id="482" w:author="Daniel Falster" w:date="2017-06-29T09:41:00Z">
        <w:r w:rsidR="00C70B23" w:rsidRPr="00E57A15" w:rsidDel="00AD7B6B">
          <w:delText xml:space="preserve"> costs</w:delText>
        </w:r>
      </w:del>
      <w:del w:id="483" w:author="Daniel Falster" w:date="2017-06-29T09:55:00Z">
        <w:r w:rsidR="00A62C88" w:rsidRPr="00E57A15" w:rsidDel="00B97670">
          <w:delText>,</w:delText>
        </w:r>
        <w:r w:rsidR="00C70B23" w:rsidRPr="00E57A15" w:rsidDel="00B97670">
          <w:delText xml:space="preserve"> </w:delText>
        </w:r>
      </w:del>
      <w:del w:id="484" w:author="Daniel Falster" w:date="2017-06-29T09:41:00Z">
        <w:r w:rsidR="00C70B23" w:rsidRPr="00E57A15" w:rsidDel="00AD7B6B">
          <w:delText>should display parental</w:delText>
        </w:r>
      </w:del>
      <w:ins w:id="485" w:author="L. Harder" w:date="2017-06-28T10:45:00Z">
        <w:del w:id="486" w:author="Daniel Falster" w:date="2017-06-29T09:41:00Z">
          <w:r w:rsidR="00796D33" w:rsidRPr="00E57A15" w:rsidDel="00AD7B6B">
            <w:delText>maternal</w:delText>
          </w:r>
        </w:del>
      </w:ins>
      <w:del w:id="487" w:author="Daniel Falster" w:date="2017-06-29T09:41:00Z">
        <w:r w:rsidR="00C70B23" w:rsidRPr="00E57A15" w:rsidDel="00AD7B6B">
          <w:delText xml:space="preserve"> pessimism</w:delText>
        </w:r>
        <w:r w:rsidR="00766BBB" w:rsidRPr="00E57A15" w:rsidDel="00AD7B6B">
          <w:delText xml:space="preserve"> and </w:delText>
        </w:r>
      </w:del>
      <w:del w:id="488" w:author="Daniel Falster" w:date="2017-06-29T09:55:00Z">
        <w:r w:rsidR="00766BBB" w:rsidRPr="00E57A15" w:rsidDel="00B97670">
          <w:delText>produce relatively few</w:delText>
        </w:r>
      </w:del>
      <w:del w:id="489" w:author="Daniel Falster" w:date="2017-06-29T09:41:00Z">
        <w:r w:rsidR="00766BBB" w:rsidRPr="00E57A15" w:rsidDel="00AD7B6B">
          <w:delText>er</w:delText>
        </w:r>
      </w:del>
      <w:del w:id="490" w:author="Daniel Falster" w:date="2017-06-29T09:55:00Z">
        <w:r w:rsidR="00766BBB" w:rsidRPr="00E57A15" w:rsidDel="00B97670">
          <w:delText xml:space="preserve"> </w:delText>
        </w:r>
        <w:r w:rsidR="00C70B23" w:rsidRPr="00E57A15" w:rsidDel="00B97670">
          <w:delText>ovules</w:delText>
        </w:r>
      </w:del>
      <w:del w:id="491" w:author="Daniel Falster" w:date="2017-06-29T09:41:00Z">
        <w:r w:rsidR="00C70B23" w:rsidRPr="00E57A15" w:rsidDel="00AD7B6B">
          <w:delText>, with embryo number limiting seed production in many years</w:delText>
        </w:r>
      </w:del>
      <w:del w:id="492" w:author="Daniel Falster" w:date="2017-06-29T09:55:00Z">
        <w:r w:rsidR="00C70B23" w:rsidRPr="00E57A15" w:rsidDel="00B97670">
          <w:delText>.</w:delText>
        </w:r>
      </w:del>
      <w:del w:id="493" w:author="Daniel Falster" w:date="2017-06-29T09:45:00Z">
        <w:r w:rsidR="00C70B23" w:rsidRPr="00E57A15" w:rsidDel="00AD7B6B">
          <w:delText xml:space="preserve"> </w:delText>
        </w:r>
      </w:del>
    </w:p>
    <w:p w14:paraId="65F85BB9" w14:textId="450D030F" w:rsidR="006A0EE8" w:rsidRPr="00E57A15" w:rsidRDefault="00252B64" w:rsidP="00AA0C98">
      <w:del w:id="494" w:author="Daniel Falster" w:date="2017-06-29T10:05:00Z">
        <w:r w:rsidRPr="00E57A15" w:rsidDel="00AA0C98">
          <w:delText>Since parental</w:delText>
        </w:r>
      </w:del>
      <w:ins w:id="495" w:author="L. Harder" w:date="2017-06-28T10:45:00Z">
        <w:del w:id="496" w:author="Daniel Falster" w:date="2017-06-29T10:05:00Z">
          <w:r w:rsidR="00796D33" w:rsidRPr="00E57A15" w:rsidDel="00AA0C98">
            <w:delText>maternal</w:delText>
          </w:r>
        </w:del>
      </w:ins>
      <w:del w:id="497" w:author="Daniel Falster" w:date="2017-06-29T10:05:00Z">
        <w:r w:rsidRPr="00E57A15" w:rsidDel="00AA0C98">
          <w:delText xml:space="preserve"> optimists have lower</w:delText>
        </w:r>
      </w:del>
      <w:del w:id="498" w:author="Daniel Falster" w:date="2017-06-29T09:59:00Z">
        <w:r w:rsidRPr="00E57A15" w:rsidDel="00AA0C98">
          <w:delText xml:space="preserve"> seed</w:delText>
        </w:r>
        <w:r w:rsidR="003D5363" w:rsidRPr="00E57A15" w:rsidDel="00AA0C98">
          <w:delText>set (seed to ovule ratio)</w:delText>
        </w:r>
      </w:del>
      <w:del w:id="499" w:author="Daniel Falster" w:date="2017-06-29T10:05:00Z">
        <w:r w:rsidRPr="00E57A15" w:rsidDel="00AA0C98">
          <w:delText xml:space="preserve">, logically they need to ensure that the seeds they mature are likely to germinate and establish. One mechanism to increase seed and seedling success is to </w:delText>
        </w:r>
        <w:r w:rsidR="007C6EDF" w:rsidRPr="00E57A15" w:rsidDel="00AA0C98">
          <w:delText>invest more resources in embryo provisioning</w:delText>
        </w:r>
      </w:del>
      <w:del w:id="500" w:author="Daniel Falster" w:date="2017-06-29T10:00:00Z">
        <w:r w:rsidR="007C6EDF" w:rsidRPr="00E57A15" w:rsidDel="00AA0C98">
          <w:delText>, manifested as higher packaging and dispersal costs and higher seed mass</w:delText>
        </w:r>
      </w:del>
      <w:del w:id="501" w:author="Daniel Falster" w:date="2017-06-29T10:05:00Z">
        <w:r w:rsidR="007C6EDF" w:rsidRPr="00E57A15" w:rsidDel="00AA0C98">
          <w:delText xml:space="preserve">. High per seed resource investment in turn </w:delText>
        </w:r>
        <w:r w:rsidR="004F6B6D" w:rsidRPr="00E57A15" w:rsidDel="00AA0C98">
          <w:delText xml:space="preserve">will favor </w:delText>
        </w:r>
        <w:r w:rsidR="007C6EDF" w:rsidRPr="00E57A15" w:rsidDel="00AA0C98">
          <w:delText>provision</w:delText>
        </w:r>
        <w:r w:rsidR="004F6B6D" w:rsidRPr="00E57A15" w:rsidDel="00AA0C98">
          <w:delText>ing</w:delText>
        </w:r>
        <w:r w:rsidR="007C6EDF" w:rsidRPr="00E57A15" w:rsidDel="00AA0C98">
          <w:delText xml:space="preserve"> embryos that are </w:delText>
        </w:r>
        <w:r w:rsidRPr="00E57A15" w:rsidDel="00AA0C98">
          <w:delText>vigorous genotypes</w:delText>
        </w:r>
        <w:r w:rsidR="003D5363" w:rsidRPr="00E57A15" w:rsidDel="00AA0C98">
          <w:delText>, in part accomplished</w:delText>
        </w:r>
        <w:r w:rsidRPr="00E57A15" w:rsidDel="00AA0C98">
          <w:delText xml:space="preserve"> by being selective about which pollen grains to use and which zygotes to provision,</w:delText>
        </w:r>
      </w:del>
      <w:del w:id="502" w:author="Daniel Falster" w:date="2017-06-29T10:04:00Z">
        <w:r w:rsidRPr="00E57A15" w:rsidDel="00AA0C98">
          <w:delText xml:space="preserve"> termed selective abortion</w:delText>
        </w:r>
      </w:del>
      <w:del w:id="503" w:author="Daniel Falster" w:date="2017-06-29T10:00:00Z">
        <w:r w:rsidR="003D5363" w:rsidRPr="00E57A15" w:rsidDel="00AA0C98">
          <w:delText>. This has been</w:delText>
        </w:r>
        <w:r w:rsidRPr="00E57A15" w:rsidDel="00AA0C98">
          <w:delText xml:space="preserve"> shown to be an important mechanism to increase plant fitness</w:delText>
        </w:r>
      </w:del>
      <w:del w:id="504" w:author="Daniel Falster" w:date="2017-06-29T10:04:00Z">
        <w:r w:rsidRPr="00E57A15" w:rsidDel="00AA0C98">
          <w:delText xml:space="preserve"> </w:delText>
        </w:r>
        <w:r w:rsidRPr="00E57A15" w:rsidDel="00AA0C98">
          <w:fldChar w:fldCharType="begin"/>
        </w:r>
        <w:r w:rsidR="00524161" w:rsidRPr="00E57A15" w:rsidDel="00AA0C98">
          <w:del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delInstrText>
        </w:r>
        <w:r w:rsidRPr="00E57A15" w:rsidDel="00AA0C98">
          <w:fldChar w:fldCharType="separate"/>
        </w:r>
        <w:r w:rsidR="00A231E0" w:rsidRPr="00E57A15" w:rsidDel="00AA0C98">
          <w:rPr>
            <w:rFonts w:cs="Times New Roman"/>
          </w:rPr>
          <w:delText>(Willson &amp; Burley 1983; Sutherland 1986; Kozlowski &amp; Stearns 1989; Guittian 1993; Melser &amp; Klinkhamer 2001; Harder &amp; Barrett 2006)</w:delText>
        </w:r>
        <w:r w:rsidRPr="00E57A15" w:rsidDel="00AA0C98">
          <w:fldChar w:fldCharType="end"/>
        </w:r>
      </w:del>
      <w:del w:id="505" w:author="Daniel Falster" w:date="2017-06-29T10:05:00Z">
        <w:r w:rsidRPr="00E57A15" w:rsidDel="00AA0C98">
          <w:delText xml:space="preserve">. </w:delText>
        </w:r>
        <w:r w:rsidR="008D5690" w:rsidRPr="00E57A15" w:rsidDel="00AA0C98">
          <w:delText>A</w:delText>
        </w:r>
        <w:r w:rsidRPr="00E57A15" w:rsidDel="00AA0C98">
          <w:delText xml:space="preserve"> parent plant can exert stronger zygote selection if a large pool of excess </w:delText>
        </w:r>
        <w:r w:rsidR="004F6B6D" w:rsidRPr="00E57A15" w:rsidDel="00AA0C98">
          <w:delText>zygotes is brought into existence</w:delText>
        </w:r>
        <w:r w:rsidR="007C6EDF" w:rsidRPr="00E57A15" w:rsidDel="00AA0C98">
          <w:delText xml:space="preserve">, exactly the </w:delText>
        </w:r>
        <w:r w:rsidR="004E2575" w:rsidRPr="00E57A15" w:rsidDel="00AA0C98">
          <w:delText xml:space="preserve">strategy displayed by </w:delText>
        </w:r>
        <w:r w:rsidR="007C6EDF" w:rsidRPr="00E57A15" w:rsidDel="00AA0C98">
          <w:delText>a parental</w:delText>
        </w:r>
      </w:del>
      <w:ins w:id="506" w:author="L. Harder" w:date="2017-06-28T10:45:00Z">
        <w:del w:id="507" w:author="Daniel Falster" w:date="2017-06-29T10:05:00Z">
          <w:r w:rsidR="00796D33" w:rsidRPr="00E57A15" w:rsidDel="00AA0C98">
            <w:delText>maternal</w:delText>
          </w:r>
        </w:del>
      </w:ins>
      <w:del w:id="508" w:author="Daniel Falster" w:date="2017-06-29T10:05:00Z">
        <w:r w:rsidR="007C6EDF" w:rsidRPr="00E57A15" w:rsidDel="00AA0C98">
          <w:delText xml:space="preserve"> optimist</w:delText>
        </w:r>
        <w:r w:rsidRPr="00E57A15" w:rsidDel="00AA0C98">
          <w:delText>.</w:delText>
        </w:r>
        <w:r w:rsidR="007C6EDF" w:rsidRPr="00E57A15" w:rsidDel="00AA0C98">
          <w:delText xml:space="preserve"> In summary</w:delText>
        </w:r>
        <w:r w:rsidRPr="00E57A15" w:rsidDel="00AA0C98">
          <w:delText>, we expect the ratio of ovules to seeds</w:delText>
        </w:r>
        <w:r w:rsidR="006A0EE8" w:rsidRPr="00E57A15" w:rsidDel="00AA0C98">
          <w:delText xml:space="preserve">, defined here as </w:delText>
        </w:r>
        <w:commentRangeStart w:id="509"/>
        <w:r w:rsidR="006A0EE8" w:rsidRPr="00E57A15" w:rsidDel="00AA0C98">
          <w:rPr>
            <w:i/>
          </w:rPr>
          <w:delText>choosiness</w:delText>
        </w:r>
        <w:r w:rsidR="006A0EE8" w:rsidRPr="00E57A15" w:rsidDel="00AA0C98">
          <w:delText xml:space="preserve"> </w:delText>
        </w:r>
        <w:commentRangeEnd w:id="509"/>
        <w:r w:rsidR="009D7757" w:rsidRPr="00E57A15" w:rsidDel="00AA0C98">
          <w:rPr>
            <w:rStyle w:val="CommentReference"/>
          </w:rPr>
          <w:commentReference w:id="509"/>
        </w:r>
        <w:r w:rsidR="006A0EE8" w:rsidRPr="00E57A15" w:rsidDel="00AA0C98">
          <w:delText xml:space="preserve">(the inverse of </w:delText>
        </w:r>
        <w:r w:rsidR="006A0EE8" w:rsidRPr="00E57A15" w:rsidDel="00AA0C98">
          <w:rPr>
            <w:i/>
          </w:rPr>
          <w:delText>seedset</w:delText>
        </w:r>
        <w:r w:rsidR="006A0EE8" w:rsidRPr="00E57A15" w:rsidDel="00AA0C98">
          <w:delText>),</w:delText>
        </w:r>
        <w:r w:rsidRPr="00E57A15" w:rsidDel="00AA0C98">
          <w:delText xml:space="preserve"> to </w:delText>
        </w:r>
        <w:r w:rsidR="006A0EE8" w:rsidRPr="00E57A15" w:rsidDel="00AA0C98">
          <w:delText>be highest in parental</w:delText>
        </w:r>
      </w:del>
      <w:ins w:id="510" w:author="L. Harder" w:date="2017-06-28T10:45:00Z">
        <w:del w:id="511" w:author="Daniel Falster" w:date="2017-06-29T10:05:00Z">
          <w:r w:rsidR="00796D33" w:rsidRPr="00E57A15" w:rsidDel="00AA0C98">
            <w:delText>maternal</w:delText>
          </w:r>
        </w:del>
      </w:ins>
      <w:del w:id="512" w:author="Daniel Falster" w:date="2017-06-29T10:05:00Z">
        <w:r w:rsidR="006A0EE8" w:rsidRPr="00E57A15" w:rsidDel="00AA0C98">
          <w:delText xml:space="preserve"> optimists, those species with relatively lower pollen-attraction costs (</w:delText>
        </w:r>
        <w:r w:rsidR="000F7A6D" w:rsidRPr="00E57A15" w:rsidDel="00AA0C98">
          <w:delText xml:space="preserve">trade-off 3 in </w:delText>
        </w:r>
      </w:del>
      <w:del w:id="513" w:author="Daniel Falster" w:date="2017-06-28T20:39:00Z">
        <w:r w:rsidR="000F7A6D" w:rsidRPr="00E57A15" w:rsidDel="00A87A3D">
          <w:delText xml:space="preserve">Figure </w:delText>
        </w:r>
      </w:del>
      <w:del w:id="514" w:author="Daniel Falster" w:date="2017-06-29T10:05:00Z">
        <w:r w:rsidR="000F7A6D" w:rsidRPr="00E57A15" w:rsidDel="00AA0C98">
          <w:delText>1b</w:delText>
        </w:r>
        <w:r w:rsidR="006A0EE8" w:rsidRPr="00E57A15" w:rsidDel="00AA0C98">
          <w:delText>).</w:delText>
        </w:r>
        <w:r w:rsidR="0007456C" w:rsidRPr="00E57A15" w:rsidDel="00AA0C98">
          <w:delText xml:space="preserve"> </w:delText>
        </w:r>
      </w:del>
      <w:del w:id="515" w:author="Daniel Falster" w:date="2017-06-29T10:06:00Z">
        <w:r w:rsidR="0067148D" w:rsidRPr="00E57A15" w:rsidDel="00AA0C98">
          <w:delText>(</w:delText>
        </w:r>
        <w:r w:rsidR="0000005F" w:rsidRPr="00E57A15" w:rsidDel="00AA0C98">
          <w:delText xml:space="preserve">Note that </w:delText>
        </w:r>
      </w:del>
      <w:ins w:id="516" w:author="Daniel Falster" w:date="2017-06-29T10:06:00Z">
        <w:r w:rsidR="00AA0C98" w:rsidRPr="00E57A15">
          <w:t xml:space="preserve"> Although low </w:t>
        </w:r>
      </w:ins>
      <w:proofErr w:type="spellStart"/>
      <w:ins w:id="517" w:author="Daniel Falster" w:date="2017-06-29T10:05:00Z">
        <w:r w:rsidR="00AA0C98" w:rsidRPr="00E57A15">
          <w:t>seedset</w:t>
        </w:r>
      </w:ins>
      <w:proofErr w:type="spellEnd"/>
      <w:del w:id="518" w:author="Daniel Falster" w:date="2017-06-29T10:05:00Z">
        <w:r w:rsidR="0000005F" w:rsidRPr="00E57A15" w:rsidDel="00AA0C98">
          <w:rPr>
            <w:i/>
          </w:rPr>
          <w:delText>choosiness</w:delText>
        </w:r>
        <w:r w:rsidR="0000005F" w:rsidRPr="00E57A15" w:rsidDel="00AA0C98">
          <w:delText xml:space="preserve"> </w:delText>
        </w:r>
      </w:del>
      <w:del w:id="519" w:author="Daniel Falster" w:date="2017-06-29T10:06:00Z">
        <w:r w:rsidR="0000005F" w:rsidRPr="00E57A15" w:rsidDel="00A55AE6">
          <w:delText>as defined here</w:delText>
        </w:r>
      </w:del>
      <w:ins w:id="520" w:author="Daniel Falster" w:date="2017-06-29T10:06:00Z">
        <w:r w:rsidR="00A55AE6" w:rsidRPr="00E57A15">
          <w:t xml:space="preserve"> </w:t>
        </w:r>
        <w:r w:rsidR="00AA0C98" w:rsidRPr="00E57A15">
          <w:t xml:space="preserve">can arise via </w:t>
        </w:r>
      </w:ins>
      <w:del w:id="521" w:author="Daniel Falster" w:date="2017-06-29T10:06:00Z">
        <w:r w:rsidR="0067148D" w:rsidRPr="00E57A15" w:rsidDel="00AA0C98">
          <w:delText xml:space="preserve"> encompasses</w:delText>
        </w:r>
        <w:r w:rsidR="0000005F" w:rsidRPr="00E57A15" w:rsidDel="00AA0C98">
          <w:delText xml:space="preserve"> </w:delText>
        </w:r>
      </w:del>
      <w:r w:rsidR="0000005F" w:rsidRPr="00E57A15">
        <w:t xml:space="preserve">a number of processes that occur between </w:t>
      </w:r>
      <w:r w:rsidR="0067148D" w:rsidRPr="00E57A15">
        <w:t>ovule maturation and the onset of zygote provisioning, including pollen-limitation, pollen-ovule incompatibility</w:t>
      </w:r>
      <w:ins w:id="522" w:author="Daniel Falster" w:date="2017-06-29T10:07:00Z">
        <w:r w:rsidR="00A55AE6" w:rsidRPr="00E57A15">
          <w:t xml:space="preserve">; </w:t>
        </w:r>
      </w:ins>
      <w:del w:id="523" w:author="Daniel Falster" w:date="2017-06-29T10:07:00Z">
        <w:r w:rsidR="0067148D" w:rsidRPr="00E57A15" w:rsidDel="00A55AE6">
          <w:delText xml:space="preserve">, and </w:delText>
        </w:r>
      </w:del>
      <w:r w:rsidR="0067148D" w:rsidRPr="00E57A15">
        <w:t>selective embryo abortion</w:t>
      </w:r>
      <w:del w:id="524" w:author="Daniel Falster" w:date="2017-06-29T10:07:00Z">
        <w:r w:rsidR="0067148D" w:rsidRPr="00E57A15" w:rsidDel="00A55AE6">
          <w:delText>.</w:delText>
        </w:r>
        <w:r w:rsidR="000B2E8D" w:rsidRPr="00E57A15" w:rsidDel="00A55AE6">
          <w:delText xml:space="preserve"> However among these processes, it is selective abortion that</w:delText>
        </w:r>
      </w:del>
      <w:r w:rsidR="000B2E8D" w:rsidRPr="00E57A15">
        <w:t xml:space="preserve"> is expected to be stronger in species with a relatively higher ovule count, i.e. </w:t>
      </w:r>
      <w:del w:id="525" w:author="L. Harder" w:date="2017-06-28T10:45:00Z">
        <w:r w:rsidR="000B2E8D" w:rsidRPr="00E57A15">
          <w:delText>parental</w:delText>
        </w:r>
      </w:del>
      <w:ins w:id="526" w:author="L. Harder" w:date="2017-06-28T10:45:00Z">
        <w:r w:rsidR="00796D33" w:rsidRPr="00E57A15">
          <w:t>maternal</w:t>
        </w:r>
      </w:ins>
      <w:r w:rsidR="000B2E8D" w:rsidRPr="00E57A15">
        <w:t xml:space="preserve"> optimists.</w:t>
      </w:r>
      <w:del w:id="527" w:author="Daniel Falster" w:date="2017-06-29T10:07:00Z">
        <w:r w:rsidR="0067148D" w:rsidRPr="00E57A15" w:rsidDel="00A55AE6">
          <w:delText>)</w:delText>
        </w:r>
      </w:del>
    </w:p>
    <w:p w14:paraId="403D517C" w14:textId="554D7662" w:rsidR="00D848E4" w:rsidRPr="00E57A15" w:rsidDel="00E57A15" w:rsidRDefault="00E57A15" w:rsidP="008D5690">
      <w:pPr>
        <w:rPr>
          <w:del w:id="528" w:author="Daniel Falster" w:date="2017-06-29T10:08:00Z"/>
        </w:rPr>
      </w:pPr>
      <w:ins w:id="529" w:author="Daniel Falster" w:date="2017-06-29T10:08:00Z">
        <w:r>
          <w:t>While e</w:t>
        </w:r>
        <w:r w:rsidRPr="00AD7B6B">
          <w:t xml:space="preserve">ach </w:t>
        </w:r>
        <w:r>
          <w:t xml:space="preserve">of these two </w:t>
        </w:r>
        <w:r w:rsidRPr="00AD7B6B">
          <w:t>theory lineage</w:t>
        </w:r>
        <w:r>
          <w:t>s</w:t>
        </w:r>
        <w:r w:rsidRPr="00AD7B6B">
          <w:t xml:space="preserve"> is quite developed, their interaction have not previously been considered.</w:t>
        </w:r>
        <w:r>
          <w:t xml:space="preserve"> Yet there are reasons to expect the two </w:t>
        </w:r>
        <w:proofErr w:type="spellStart"/>
        <w:r>
          <w:t>tradeoffs</w:t>
        </w:r>
        <w:proofErr w:type="spellEnd"/>
        <w:r>
          <w:t xml:space="preserve"> to become entangled and mutually reinforce each other. </w:t>
        </w:r>
      </w:ins>
      <w:del w:id="530" w:author="Daniel Falster" w:date="2017-06-29T10:01:00Z">
        <w:r w:rsidR="000F7A6D" w:rsidRPr="00E57A15" w:rsidDel="00AA0C98">
          <w:rPr>
            <w:highlight w:val="yellow"/>
          </w:rPr>
          <w:delText xml:space="preserve">The three trade-offs </w:delText>
        </w:r>
        <w:r w:rsidR="001F7ACB" w:rsidRPr="00E57A15" w:rsidDel="00AA0C98">
          <w:rPr>
            <w:highlight w:val="yellow"/>
          </w:rPr>
          <w:delText xml:space="preserve">combine to form </w:delText>
        </w:r>
        <w:r w:rsidR="000F7A6D" w:rsidRPr="00E57A15" w:rsidDel="00AA0C98">
          <w:rPr>
            <w:highlight w:val="yellow"/>
          </w:rPr>
          <w:delText xml:space="preserve">a single reproductive strategy continuum: </w:delText>
        </w:r>
        <w:r w:rsidR="00ED5D48" w:rsidRPr="00E57A15" w:rsidDel="00AA0C98">
          <w:rPr>
            <w:highlight w:val="yellow"/>
          </w:rPr>
          <w:delText>The count-size trade-offs and parental</w:delText>
        </w:r>
      </w:del>
      <w:ins w:id="531" w:author="L. Harder" w:date="2017-06-28T10:45:00Z">
        <w:del w:id="532" w:author="Daniel Falster" w:date="2017-06-29T10:01:00Z">
          <w:r w:rsidR="00796D33" w:rsidRPr="00E57A15" w:rsidDel="00AA0C98">
            <w:rPr>
              <w:highlight w:val="yellow"/>
            </w:rPr>
            <w:delText>maternal</w:delText>
          </w:r>
        </w:del>
      </w:ins>
      <w:del w:id="533" w:author="Daniel Falster" w:date="2017-06-29T10:01:00Z">
        <w:r w:rsidR="00ED5D48" w:rsidRPr="00E57A15" w:rsidDel="00AA0C98">
          <w:rPr>
            <w:highlight w:val="yellow"/>
          </w:rPr>
          <w:delText xml:space="preserve"> optimist-parental</w:delText>
        </w:r>
      </w:del>
      <w:ins w:id="534" w:author="L. Harder" w:date="2017-06-28T10:45:00Z">
        <w:del w:id="535" w:author="Daniel Falster" w:date="2017-06-29T10:01:00Z">
          <w:r w:rsidR="00796D33" w:rsidRPr="00E57A15" w:rsidDel="00AA0C98">
            <w:rPr>
              <w:highlight w:val="yellow"/>
            </w:rPr>
            <w:delText>maternal</w:delText>
          </w:r>
        </w:del>
      </w:ins>
      <w:del w:id="536" w:author="Daniel Falster" w:date="2017-06-29T10:01:00Z">
        <w:r w:rsidR="00ED5D48" w:rsidRPr="00E57A15" w:rsidDel="00AA0C98">
          <w:rPr>
            <w:highlight w:val="yellow"/>
          </w:rPr>
          <w:delText xml:space="preserve"> pessimist trade-off emerge </w:delText>
        </w:r>
        <w:r w:rsidR="000F7A6D" w:rsidRPr="00E57A15" w:rsidDel="00AA0C98">
          <w:rPr>
            <w:highlight w:val="yellow"/>
          </w:rPr>
          <w:delText>from</w:delText>
        </w:r>
        <w:r w:rsidR="00ED5D48" w:rsidRPr="00E57A15" w:rsidDel="00AA0C98">
          <w:rPr>
            <w:highlight w:val="yellow"/>
          </w:rPr>
          <w:delText xml:space="preserve"> different bodies of literature, but by extending them to consider total reproductive investment and </w:delText>
        </w:r>
        <w:r w:rsidR="00521E23" w:rsidRPr="00E57A15" w:rsidDel="00AA0C98">
          <w:rPr>
            <w:highlight w:val="yellow"/>
          </w:rPr>
          <w:delText xml:space="preserve">counts of </w:delText>
        </w:r>
        <w:r w:rsidR="00ED5D48" w:rsidRPr="00E57A15" w:rsidDel="00AA0C98">
          <w:rPr>
            <w:highlight w:val="yellow"/>
          </w:rPr>
          <w:delText xml:space="preserve">parts </w:delText>
        </w:r>
        <w:r w:rsidR="00D848E4" w:rsidRPr="00E57A15" w:rsidDel="00AA0C98">
          <w:rPr>
            <w:highlight w:val="yellow"/>
          </w:rPr>
          <w:delText xml:space="preserve">at </w:delText>
        </w:r>
        <w:r w:rsidR="00ED5D48" w:rsidRPr="00E57A15" w:rsidDel="00AA0C98">
          <w:rPr>
            <w:highlight w:val="yellow"/>
          </w:rPr>
          <w:delText>two key times in a plant’s reproductive cycle</w:delText>
        </w:r>
        <w:r w:rsidR="00521E23" w:rsidRPr="00E57A15" w:rsidDel="00AA0C98">
          <w:rPr>
            <w:highlight w:val="yellow"/>
          </w:rPr>
          <w:delText>,</w:delText>
        </w:r>
        <w:r w:rsidR="00ED5D48" w:rsidRPr="00E57A15" w:rsidDel="00AA0C98">
          <w:rPr>
            <w:highlight w:val="yellow"/>
          </w:rPr>
          <w:delText xml:space="preserve"> it becomes apparent that they </w:delText>
        </w:r>
        <w:r w:rsidR="006A0EE8" w:rsidRPr="00E57A15" w:rsidDel="00AA0C98">
          <w:rPr>
            <w:highlight w:val="yellow"/>
          </w:rPr>
          <w:delText>represent the same r</w:delText>
        </w:r>
        <w:r w:rsidR="0067148D" w:rsidRPr="00E57A15" w:rsidDel="00AA0C98">
          <w:rPr>
            <w:highlight w:val="yellow"/>
          </w:rPr>
          <w:delText>eproductive strategy continuum</w:delText>
        </w:r>
        <w:r w:rsidR="00D848E4" w:rsidRPr="00E57A15" w:rsidDel="00AA0C98">
          <w:rPr>
            <w:highlight w:val="yellow"/>
          </w:rPr>
          <w:delText xml:space="preserve"> and together predict a syndrome of traits associated with large-seeded </w:delText>
        </w:r>
        <w:r w:rsidR="00ED5D48" w:rsidRPr="00E57A15" w:rsidDel="00AA0C98">
          <w:rPr>
            <w:highlight w:val="yellow"/>
          </w:rPr>
          <w:delText>(</w:delText>
        </w:r>
        <w:r w:rsidR="00D848E4" w:rsidRPr="00E57A15" w:rsidDel="00AA0C98">
          <w:rPr>
            <w:highlight w:val="yellow"/>
          </w:rPr>
          <w:delText xml:space="preserve">depicted in </w:delText>
        </w:r>
      </w:del>
      <w:del w:id="537" w:author="Daniel Falster" w:date="2017-06-28T20:39:00Z">
        <w:r w:rsidR="00ED5D48" w:rsidRPr="00E57A15" w:rsidDel="00A87A3D">
          <w:rPr>
            <w:highlight w:val="yellow"/>
          </w:rPr>
          <w:delText xml:space="preserve">Figure </w:delText>
        </w:r>
      </w:del>
      <w:del w:id="538" w:author="Daniel Falster" w:date="2017-06-29T10:01:00Z">
        <w:r w:rsidR="00ED5D48" w:rsidRPr="00E57A15" w:rsidDel="00AA0C98">
          <w:rPr>
            <w:highlight w:val="yellow"/>
          </w:rPr>
          <w:delText>1</w:delText>
        </w:r>
        <w:r w:rsidR="005067A8" w:rsidRPr="00E57A15" w:rsidDel="00AA0C98">
          <w:rPr>
            <w:highlight w:val="yellow"/>
          </w:rPr>
          <w:delText>c</w:delText>
        </w:r>
        <w:r w:rsidR="00ED5D48" w:rsidRPr="00E57A15" w:rsidDel="00AA0C98">
          <w:rPr>
            <w:highlight w:val="yellow"/>
          </w:rPr>
          <w:delText>)</w:delText>
        </w:r>
        <w:r w:rsidR="00D848E4" w:rsidRPr="00E57A15" w:rsidDel="00AA0C98">
          <w:rPr>
            <w:highlight w:val="yellow"/>
          </w:rPr>
          <w:delText xml:space="preserve"> versus small-seeded species</w:delText>
        </w:r>
        <w:r w:rsidR="00ED5D48" w:rsidRPr="00E57A15" w:rsidDel="00AA0C98">
          <w:rPr>
            <w:highlight w:val="yellow"/>
          </w:rPr>
          <w:delText xml:space="preserve">. </w:delText>
        </w:r>
      </w:del>
      <w:del w:id="539" w:author="Daniel Falster" w:date="2017-06-29T10:08:00Z">
        <w:r w:rsidR="00DA2BE7" w:rsidRPr="00E57A15" w:rsidDel="00E57A15">
          <w:rPr>
            <w:highlight w:val="yellow"/>
          </w:rPr>
          <w:delText xml:space="preserve">Consider </w:delText>
        </w:r>
        <w:r w:rsidR="00D848E4" w:rsidRPr="00E57A15" w:rsidDel="00E57A15">
          <w:rPr>
            <w:highlight w:val="yellow"/>
          </w:rPr>
          <w:delText xml:space="preserve">a large-seeded </w:delText>
        </w:r>
        <w:r w:rsidR="00DA2BE7" w:rsidRPr="00E57A15" w:rsidDel="00E57A15">
          <w:rPr>
            <w:highlight w:val="yellow"/>
          </w:rPr>
          <w:delText>species</w:delText>
        </w:r>
        <w:r w:rsidR="00D848E4" w:rsidRPr="00E57A15" w:rsidDel="00E57A15">
          <w:rPr>
            <w:highlight w:val="yellow"/>
          </w:rPr>
          <w:delText xml:space="preserve">, one </w:delText>
        </w:r>
        <w:r w:rsidR="00DA2BE7" w:rsidRPr="00E57A15" w:rsidDel="00E57A15">
          <w:rPr>
            <w:highlight w:val="yellow"/>
          </w:rPr>
          <w:delText xml:space="preserve">lying </w:delText>
        </w:r>
        <w:r w:rsidR="001F7ACB" w:rsidRPr="00E57A15" w:rsidDel="00E57A15">
          <w:rPr>
            <w:highlight w:val="yellow"/>
          </w:rPr>
          <w:delText>at</w:delText>
        </w:r>
        <w:r w:rsidR="00DA2BE7" w:rsidRPr="00E57A15" w:rsidDel="00E57A15">
          <w:rPr>
            <w:highlight w:val="yellow"/>
          </w:rPr>
          <w:delText xml:space="preserve"> the low seed count-high reproductive costs end of </w:delText>
        </w:r>
        <w:r w:rsidR="00D848E4" w:rsidRPr="00E57A15" w:rsidDel="00E57A15">
          <w:rPr>
            <w:highlight w:val="yellow"/>
          </w:rPr>
          <w:delText>trade-off 1</w:delText>
        </w:r>
        <w:r w:rsidR="00DA2BE7" w:rsidRPr="00E57A15" w:rsidDel="00E57A15">
          <w:rPr>
            <w:highlight w:val="yellow"/>
          </w:rPr>
          <w:delText xml:space="preserve"> (</w:delText>
        </w:r>
      </w:del>
      <w:del w:id="540" w:author="Daniel Falster" w:date="2017-06-28T20:39:00Z">
        <w:r w:rsidR="00DA2BE7" w:rsidRPr="00E57A15" w:rsidDel="00A87A3D">
          <w:rPr>
            <w:highlight w:val="yellow"/>
          </w:rPr>
          <w:delText xml:space="preserve">Figure </w:delText>
        </w:r>
      </w:del>
      <w:del w:id="541" w:author="Daniel Falster" w:date="2017-06-29T10:08:00Z">
        <w:r w:rsidR="00DA2BE7" w:rsidRPr="00E57A15" w:rsidDel="00E57A15">
          <w:rPr>
            <w:highlight w:val="yellow"/>
          </w:rPr>
          <w:delText xml:space="preserve">1b). Such species will align with the high choosiness-low relative pollen attraction costs end of trade-off </w:delText>
        </w:r>
        <w:r w:rsidR="00D848E4" w:rsidRPr="00E57A15" w:rsidDel="00E57A15">
          <w:rPr>
            <w:highlight w:val="yellow"/>
          </w:rPr>
          <w:delText>3</w:delText>
        </w:r>
        <w:r w:rsidR="00DA2BE7" w:rsidRPr="00E57A15" w:rsidDel="00E57A15">
          <w:rPr>
            <w:highlight w:val="yellow"/>
          </w:rPr>
          <w:delText>, for species with high reproductive costs will be most selective about which embryos to provision</w:delText>
        </w:r>
        <w:r w:rsidR="005067A8" w:rsidRPr="00E57A15" w:rsidDel="00E57A15">
          <w:rPr>
            <w:highlight w:val="yellow"/>
          </w:rPr>
          <w:delText xml:space="preserve"> (connection 1 in </w:delText>
        </w:r>
      </w:del>
      <w:del w:id="542" w:author="Daniel Falster" w:date="2017-06-28T20:39:00Z">
        <w:r w:rsidR="005067A8" w:rsidRPr="00E57A15" w:rsidDel="00A87A3D">
          <w:rPr>
            <w:highlight w:val="yellow"/>
          </w:rPr>
          <w:delText xml:space="preserve">Figure </w:delText>
        </w:r>
      </w:del>
      <w:del w:id="543" w:author="Daniel Falster" w:date="2017-06-29T10:08:00Z">
        <w:r w:rsidR="005067A8" w:rsidRPr="00E57A15" w:rsidDel="00E57A15">
          <w:rPr>
            <w:highlight w:val="yellow"/>
          </w:rPr>
          <w:delText>1c)</w:delText>
        </w:r>
        <w:r w:rsidR="00DA2BE7" w:rsidRPr="00E57A15" w:rsidDel="00E57A15">
          <w:rPr>
            <w:highlight w:val="yellow"/>
          </w:rPr>
          <w:delText xml:space="preserve">. </w:delText>
        </w:r>
        <w:r w:rsidR="008F0C84" w:rsidRPr="00E57A15" w:rsidDel="00E57A15">
          <w:rPr>
            <w:highlight w:val="yellow"/>
          </w:rPr>
          <w:delText>A</w:delText>
        </w:r>
        <w:r w:rsidR="00DA2BE7" w:rsidRPr="00E57A15" w:rsidDel="00E57A15">
          <w:rPr>
            <w:highlight w:val="yellow"/>
          </w:rPr>
          <w:delText xml:space="preserve"> species with low seed count and high choosiness (low seedset) must </w:delText>
        </w:r>
        <w:r w:rsidR="008F0C84" w:rsidRPr="00E57A15" w:rsidDel="00E57A15">
          <w:rPr>
            <w:highlight w:val="yellow"/>
          </w:rPr>
          <w:delText xml:space="preserve">as a matter of logic </w:delText>
        </w:r>
        <w:r w:rsidR="00DA2BE7" w:rsidRPr="00E57A15" w:rsidDel="00E57A15">
          <w:rPr>
            <w:highlight w:val="yellow"/>
          </w:rPr>
          <w:delText xml:space="preserve">produce a relatively larger ovule count, aligning these species with the high ovule count-low pollen-attraction costs end of trade-off </w:delText>
        </w:r>
        <w:r w:rsidR="00D848E4" w:rsidRPr="00E57A15" w:rsidDel="00E57A15">
          <w:rPr>
            <w:highlight w:val="yellow"/>
          </w:rPr>
          <w:delText xml:space="preserve">2 </w:delText>
        </w:r>
        <w:r w:rsidR="00DA2BE7" w:rsidRPr="00E57A15" w:rsidDel="00E57A15">
          <w:rPr>
            <w:highlight w:val="yellow"/>
          </w:rPr>
          <w:delText>(</w:delText>
        </w:r>
        <w:r w:rsidR="005067A8" w:rsidRPr="00E57A15" w:rsidDel="00E57A15">
          <w:rPr>
            <w:highlight w:val="yellow"/>
          </w:rPr>
          <w:delText xml:space="preserve">connection 2 in </w:delText>
        </w:r>
      </w:del>
      <w:del w:id="544" w:author="Daniel Falster" w:date="2017-06-28T20:39:00Z">
        <w:r w:rsidR="00DA2BE7" w:rsidRPr="00E57A15" w:rsidDel="00A87A3D">
          <w:rPr>
            <w:highlight w:val="yellow"/>
          </w:rPr>
          <w:delText xml:space="preserve">Figure </w:delText>
        </w:r>
      </w:del>
      <w:del w:id="545" w:author="Daniel Falster" w:date="2017-06-29T10:08:00Z">
        <w:r w:rsidR="00DA2BE7" w:rsidRPr="00E57A15" w:rsidDel="00E57A15">
          <w:rPr>
            <w:highlight w:val="yellow"/>
          </w:rPr>
          <w:delText xml:space="preserve">1c). </w:delText>
        </w:r>
        <w:r w:rsidR="00D848E4" w:rsidRPr="00E57A15" w:rsidDel="00E57A15">
          <w:rPr>
            <w:highlight w:val="yellow"/>
          </w:rPr>
          <w:delText xml:space="preserve">Indeed, trade-off 3 is nearly a ratio of the two </w:delText>
        </w:r>
      </w:del>
      <w:del w:id="546" w:author="Daniel Falster" w:date="2017-06-28T10:59:00Z">
        <w:r w:rsidR="00D848E4" w:rsidRPr="00E57A15" w:rsidDel="00AA46FF">
          <w:rPr>
            <w:highlight w:val="yellow"/>
          </w:rPr>
          <w:delText>energy</w:delText>
        </w:r>
      </w:del>
      <w:del w:id="547" w:author="Daniel Falster" w:date="2017-06-29T10:08:00Z">
        <w:r w:rsidR="00D848E4" w:rsidRPr="00E57A15" w:rsidDel="00E57A15">
          <w:rPr>
            <w:highlight w:val="yellow"/>
          </w:rPr>
          <w:delText xml:space="preserve"> pool-count trade-offs: it reflects what decisions plants make after allocating </w:delText>
        </w:r>
      </w:del>
      <w:del w:id="548" w:author="Daniel Falster" w:date="2017-06-28T10:59:00Z">
        <w:r w:rsidR="00D848E4" w:rsidRPr="00E57A15" w:rsidDel="00AA46FF">
          <w:rPr>
            <w:highlight w:val="yellow"/>
          </w:rPr>
          <w:delText>energy</w:delText>
        </w:r>
      </w:del>
      <w:del w:id="549" w:author="Daniel Falster" w:date="2017-06-29T10:08:00Z">
        <w:r w:rsidR="00D848E4" w:rsidRPr="00E57A15" w:rsidDel="00E57A15">
          <w:rPr>
            <w:highlight w:val="yellow"/>
          </w:rPr>
          <w:delText xml:space="preserve"> to pollen-attraction (trade-off 2), but before begin</w:delText>
        </w:r>
        <w:r w:rsidR="008F2F94" w:rsidRPr="00E57A15" w:rsidDel="00E57A15">
          <w:rPr>
            <w:highlight w:val="yellow"/>
          </w:rPr>
          <w:delText>ning</w:delText>
        </w:r>
        <w:r w:rsidR="00D848E4" w:rsidRPr="00E57A15" w:rsidDel="00E57A15">
          <w:rPr>
            <w:highlight w:val="yellow"/>
          </w:rPr>
          <w:delText xml:space="preserve"> </w:delText>
        </w:r>
        <w:r w:rsidR="008F2F94" w:rsidRPr="00E57A15" w:rsidDel="00E57A15">
          <w:rPr>
            <w:highlight w:val="yellow"/>
          </w:rPr>
          <w:delText>to allocate</w:delText>
        </w:r>
        <w:r w:rsidR="00D848E4" w:rsidRPr="00E57A15" w:rsidDel="00E57A15">
          <w:rPr>
            <w:highlight w:val="yellow"/>
          </w:rPr>
          <w:delText xml:space="preserve"> the provisioning component of total reproductive investment (part of trade-off 1).</w:delText>
        </w:r>
        <w:r w:rsidR="00D848E4" w:rsidRPr="00E57A15" w:rsidDel="00E57A15">
          <w:delText xml:space="preserve"> </w:delText>
        </w:r>
      </w:del>
    </w:p>
    <w:p w14:paraId="0BC10F31" w14:textId="2A4AE988" w:rsidR="0012287A" w:rsidRDefault="00DA2BE7" w:rsidP="00E57A15">
      <w:del w:id="550" w:author="Daniel Falster" w:date="2017-06-29T10:08:00Z">
        <w:r w:rsidRPr="00E57A15" w:rsidDel="00E57A15">
          <w:delText>In summary,</w:delText>
        </w:r>
      </w:del>
      <w:ins w:id="551" w:author="Daniel Falster" w:date="2017-06-29T10:08:00Z">
        <w:r w:rsidR="00E57A15" w:rsidRPr="00E57A15">
          <w:t>W</w:t>
        </w:r>
      </w:ins>
      <w:del w:id="552" w:author="Daniel Falster" w:date="2017-06-29T10:08:00Z">
        <w:r w:rsidRPr="00E57A15" w:rsidDel="00E57A15">
          <w:delText xml:space="preserve"> </w:delText>
        </w:r>
      </w:del>
      <w:ins w:id="553" w:author="Daniel Falster" w:date="2017-06-28T22:43:00Z">
        <w:r w:rsidR="00282E43" w:rsidRPr="00E57A15">
          <w:t>e</w:t>
        </w:r>
        <w:r w:rsidR="00282E43">
          <w:t xml:space="preserve"> </w:t>
        </w:r>
        <w:proofErr w:type="gramStart"/>
        <w:r w:rsidR="00282E43">
          <w:t>predict</w:t>
        </w:r>
        <w:proofErr w:type="gramEnd"/>
        <w:r w:rsidR="00282E43">
          <w:t xml:space="preserve"> that </w:t>
        </w:r>
      </w:ins>
      <w:r>
        <w:t>a</w:t>
      </w:r>
      <w:r w:rsidR="008D5690">
        <w:t xml:space="preserve">t one end of the spectrum are species that produce relatively few, </w:t>
      </w:r>
      <w:r w:rsidR="000B2E8D">
        <w:t xml:space="preserve">but </w:t>
      </w:r>
      <w:r w:rsidR="008D5690">
        <w:t xml:space="preserve">large seeds, and have low </w:t>
      </w:r>
      <w:proofErr w:type="spellStart"/>
      <w:r w:rsidR="008D5690">
        <w:t>seedset</w:t>
      </w:r>
      <w:proofErr w:type="spellEnd"/>
      <w:r w:rsidR="008D5690">
        <w:t xml:space="preserve">. </w:t>
      </w:r>
      <w:del w:id="554" w:author="Daniel Falster" w:date="2017-06-28T22:43:00Z">
        <w:r w:rsidR="008D5690" w:rsidDel="00282E43">
          <w:delText>The</w:delText>
        </w:r>
        <w:r w:rsidR="00F24F0A" w:rsidDel="00282E43">
          <w:delText xml:space="preserve">se </w:delText>
        </w:r>
      </w:del>
      <w:ins w:id="555" w:author="Daniel Falster" w:date="2017-06-28T22:43:00Z">
        <w:r w:rsidR="00282E43">
          <w:t xml:space="preserve">Such </w:t>
        </w:r>
      </w:ins>
      <w:del w:id="556" w:author="L. Harder" w:date="2017-06-28T10:45:00Z">
        <w:r w:rsidR="00F24F0A">
          <w:delText>parental</w:delText>
        </w:r>
      </w:del>
      <w:bookmarkStart w:id="557" w:name="OLE_LINK9"/>
      <w:bookmarkStart w:id="558" w:name="OLE_LINK10"/>
      <w:ins w:id="559" w:author="L. Harder" w:date="2017-06-28T10:45:00Z">
        <w:r w:rsidR="00796D33">
          <w:t>maternal</w:t>
        </w:r>
      </w:ins>
      <w:r w:rsidR="00F24F0A">
        <w:t xml:space="preserve"> optimists</w:t>
      </w:r>
      <w:r w:rsidR="008D5690">
        <w:t xml:space="preserve"> </w:t>
      </w:r>
      <w:bookmarkEnd w:id="557"/>
      <w:bookmarkEnd w:id="558"/>
      <w:ins w:id="560" w:author="Daniel Falster" w:date="2017-06-28T22:43:00Z">
        <w:r w:rsidR="00282E43">
          <w:t xml:space="preserve">would </w:t>
        </w:r>
      </w:ins>
      <w:r w:rsidR="008D5690">
        <w:t xml:space="preserve">display greater </w:t>
      </w:r>
      <w:r w:rsidR="000B2E8D">
        <w:t>selectivity</w:t>
      </w:r>
      <w:r w:rsidR="000B2E8D" w:rsidDel="000B2E8D">
        <w:t xml:space="preserve"> </w:t>
      </w:r>
      <w:r w:rsidR="008D5690">
        <w:t xml:space="preserve">in which zygotes to provision, since they are investing more </w:t>
      </w:r>
      <w:del w:id="561" w:author="Daniel Falster" w:date="2017-06-28T10:59:00Z">
        <w:r w:rsidR="008D5690" w:rsidDel="00AA46FF">
          <w:delText>energy</w:delText>
        </w:r>
      </w:del>
      <w:ins w:id="562" w:author="Daniel Falster" w:date="2017-06-28T10:59:00Z">
        <w:r w:rsidR="00AA46FF">
          <w:t>mass</w:t>
        </w:r>
      </w:ins>
      <w:r w:rsidR="008D5690">
        <w:t xml:space="preserve"> in each offspring and maturing fewer seeds</w:t>
      </w:r>
      <w:ins w:id="563" w:author="Daniel Falster" w:date="2017-06-28T22:44:00Z">
        <w:r w:rsidR="00282E43">
          <w:t xml:space="preserve">; and </w:t>
        </w:r>
      </w:ins>
      <w:del w:id="564" w:author="Daniel Falster" w:date="2017-06-28T22:44:00Z">
        <w:r w:rsidR="008D5690" w:rsidDel="00282E43">
          <w:delText xml:space="preserve">. These species </w:delText>
        </w:r>
      </w:del>
      <w:r w:rsidR="008D5690">
        <w:t xml:space="preserve">invest </w:t>
      </w:r>
      <w:r w:rsidR="000B2E8D">
        <w:t xml:space="preserve">relatively </w:t>
      </w:r>
      <w:r w:rsidR="008D5690">
        <w:t>more in seed provisioning and relatively less in pollen attraction</w:t>
      </w:r>
      <w:r w:rsidR="001D74F4">
        <w:t xml:space="preserve"> per ovule</w:t>
      </w:r>
      <w:ins w:id="565" w:author="Daniel Falster" w:date="2017-06-28T22:44:00Z">
        <w:r w:rsidR="00282E43">
          <w:t xml:space="preserve">. </w:t>
        </w:r>
      </w:ins>
      <w:ins w:id="566" w:author="Daniel Falster" w:date="2017-06-28T22:45:00Z">
        <w:r w:rsidR="00282E43">
          <w:t xml:space="preserve">By contrast, </w:t>
        </w:r>
      </w:ins>
      <w:del w:id="567" w:author="Daniel Falster" w:date="2017-06-28T22:44:00Z">
        <w:r w:rsidR="00AD5B91" w:rsidDel="00282E43">
          <w:delText xml:space="preserve"> (</w:delText>
        </w:r>
      </w:del>
      <w:del w:id="568" w:author="Daniel Falster" w:date="2017-06-28T20:39:00Z">
        <w:r w:rsidR="00AD5B91" w:rsidDel="00A87A3D">
          <w:delText xml:space="preserve">Figure </w:delText>
        </w:r>
      </w:del>
      <w:del w:id="569" w:author="Daniel Falster" w:date="2017-06-28T22:44:00Z">
        <w:r w:rsidR="00AD5B91" w:rsidDel="00282E43">
          <w:delText>1c)</w:delText>
        </w:r>
        <w:r w:rsidR="008D5690" w:rsidDel="00282E43">
          <w:delText>.</w:delText>
        </w:r>
        <w:r w:rsidR="00666BA3" w:rsidDel="00282E43">
          <w:delText xml:space="preserve"> </w:delText>
        </w:r>
      </w:del>
      <w:del w:id="570" w:author="L. Harder" w:date="2017-06-28T10:45:00Z">
        <w:r w:rsidR="001D74F4">
          <w:delText>Parental</w:delText>
        </w:r>
      </w:del>
      <w:ins w:id="571" w:author="L. Harder" w:date="2017-06-28T10:45:00Z">
        <w:del w:id="572" w:author="Daniel Falster" w:date="2017-06-28T22:45:00Z">
          <w:r w:rsidR="00796D33" w:rsidDel="00282E43">
            <w:delText>M</w:delText>
          </w:r>
        </w:del>
      </w:ins>
      <w:ins w:id="573" w:author="Daniel Falster" w:date="2017-06-28T22:45:00Z">
        <w:r w:rsidR="00282E43">
          <w:t>m</w:t>
        </w:r>
      </w:ins>
      <w:ins w:id="574" w:author="L. Harder" w:date="2017-06-28T10:45:00Z">
        <w:r w:rsidR="00796D33">
          <w:t>aternal</w:t>
        </w:r>
      </w:ins>
      <w:r w:rsidR="001D74F4">
        <w:t xml:space="preserve"> pessimists</w:t>
      </w:r>
      <w:ins w:id="575" w:author="Daniel Falster" w:date="2017-06-28T22:45:00Z">
        <w:r w:rsidR="00282E43">
          <w:t xml:space="preserve"> </w:t>
        </w:r>
      </w:ins>
      <w:del w:id="576" w:author="Daniel Falster" w:date="2017-06-28T22:45:00Z">
        <w:r w:rsidR="00F24F0A" w:rsidDel="00282E43">
          <w:delText>, relative to the parental</w:delText>
        </w:r>
      </w:del>
      <w:ins w:id="577" w:author="L. Harder" w:date="2017-06-28T10:45:00Z">
        <w:del w:id="578" w:author="Daniel Falster" w:date="2017-06-28T22:45:00Z">
          <w:r w:rsidR="00796D33" w:rsidDel="00282E43">
            <w:delText>maternal</w:delText>
          </w:r>
        </w:del>
      </w:ins>
      <w:del w:id="579" w:author="Daniel Falster" w:date="2017-06-28T22:45:00Z">
        <w:r w:rsidR="00F24F0A" w:rsidDel="00282E43">
          <w:delText xml:space="preserve"> optimists,</w:delText>
        </w:r>
        <w:r w:rsidR="001D74F4" w:rsidDel="00282E43">
          <w:delText xml:space="preserve"> have the same </w:delText>
        </w:r>
      </w:del>
      <w:del w:id="580" w:author="Daniel Falster" w:date="2017-06-28T10:59:00Z">
        <w:r w:rsidR="001D74F4" w:rsidDel="00AA46FF">
          <w:delText>energy</w:delText>
        </w:r>
      </w:del>
      <w:del w:id="581" w:author="Daniel Falster" w:date="2017-06-28T22:45:00Z">
        <w:r w:rsidR="001D74F4" w:rsidDel="00282E43">
          <w:delText xml:space="preserve"> to invest in ovules </w:delText>
        </w:r>
        <w:r w:rsidR="00F24F0A" w:rsidDel="00282E43">
          <w:delText xml:space="preserve">or </w:delText>
        </w:r>
        <w:r w:rsidR="001D74F4" w:rsidDel="00282E43">
          <w:delText>seeds, but</w:delText>
        </w:r>
      </w:del>
      <w:ins w:id="582" w:author="Daniel Falster" w:date="2017-06-28T22:45:00Z">
        <w:r w:rsidR="00282E43">
          <w:t>would</w:t>
        </w:r>
      </w:ins>
      <w:r w:rsidR="001D74F4">
        <w:t xml:space="preserve"> produce relatively fewer, more costly ovules and relatively more, less costly seeds. </w:t>
      </w:r>
      <w:r w:rsidR="00666BA3">
        <w:t xml:space="preserve">Two previous studies have indeed observed that </w:t>
      </w:r>
      <w:r w:rsidR="00252B64">
        <w:t xml:space="preserve">big-seeded species have lower </w:t>
      </w:r>
      <w:proofErr w:type="spellStart"/>
      <w:r w:rsidR="00252B64">
        <w:t>seedset</w:t>
      </w:r>
      <w:proofErr w:type="spellEnd"/>
      <w:del w:id="583" w:author="Daniel Falster" w:date="2017-06-28T22:45:00Z">
        <w:r w:rsidR="008D5690" w:rsidDel="00282E43">
          <w:delText>, also attributed to greater choosiness</w:delText>
        </w:r>
      </w:del>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A231E0" w:rsidRPr="00A231E0">
        <w:rPr>
          <w:rFonts w:cs="Times New Roman"/>
        </w:rPr>
        <w:t>(Lord &amp; Westoby 2006, 2012)</w:t>
      </w:r>
      <w:r w:rsidR="00252B64">
        <w:fldChar w:fldCharType="end"/>
      </w:r>
      <w:r w:rsidR="007C209F">
        <w:t>.</w:t>
      </w:r>
    </w:p>
    <w:p w14:paraId="6392176B" w14:textId="3960670D" w:rsidR="0079301E" w:rsidRDefault="008205B4" w:rsidP="0079301E">
      <w:pPr>
        <w:rPr>
          <w:ins w:id="584" w:author="Daniel Falster" w:date="2017-06-28T11:05:00Z"/>
        </w:rPr>
      </w:pPr>
      <w:r>
        <w:lastRenderedPageBreak/>
        <w:t xml:space="preserve">Based </w:t>
      </w:r>
      <w:r w:rsidR="00563A09">
        <w:t xml:space="preserve">on </w:t>
      </w:r>
      <w:r>
        <w:t>these trade-offs we predict that the</w:t>
      </w:r>
      <w:r w:rsidR="0012287A">
        <w:t xml:space="preserve"> proportion of reproductive </w:t>
      </w:r>
      <w:del w:id="585" w:author="Daniel Falster" w:date="2017-06-28T10:59:00Z">
        <w:r w:rsidR="0012287A" w:rsidDel="00AA46FF">
          <w:delText>energy</w:delText>
        </w:r>
      </w:del>
      <w:ins w:id="586" w:author="Daniel Falster" w:date="2017-06-28T10:59:00Z">
        <w:r w:rsidR="00AA46FF">
          <w:t>mass</w:t>
        </w:r>
      </w:ins>
      <w:r w:rsidR="0012287A">
        <w:t xml:space="preserve"> </w:t>
      </w:r>
      <w:del w:id="587" w:author="L. Harder" w:date="2017-06-28T10:45:00Z">
        <w:r w:rsidR="0012287A">
          <w:delText>going</w:delText>
        </w:r>
      </w:del>
      <w:ins w:id="588" w:author="L. Harder" w:date="2017-06-28T10:45:00Z">
        <w:r w:rsidR="004C4AC5">
          <w:t>allocated</w:t>
        </w:r>
      </w:ins>
      <w:r w:rsidR="004C4AC5">
        <w:t xml:space="preserve"> </w:t>
      </w:r>
      <w:ins w:id="589" w:author="Daniel Falster" w:date="2017-06-28T21:53:00Z">
        <w:r w:rsidR="00EF7F7E">
          <w:t>among the competing tissues shown</w:t>
        </w:r>
      </w:ins>
      <w:ins w:id="590" w:author="Daniel Falster" w:date="2017-06-28T22:46:00Z">
        <w:r w:rsidR="00282E43">
          <w:t xml:space="preserve"> </w:t>
        </w:r>
      </w:ins>
      <w:del w:id="591" w:author="Daniel Falster" w:date="2017-06-28T21:53:00Z">
        <w:r w:rsidR="0012287A" w:rsidDel="00EF7F7E">
          <w:delText xml:space="preserve">to the different outcomes </w:delText>
        </w:r>
      </w:del>
      <w:r w:rsidR="0012287A">
        <w:t xml:space="preserve">in </w:t>
      </w:r>
      <w:del w:id="592" w:author="Daniel Falster" w:date="2017-06-28T20:39:00Z">
        <w:r w:rsidR="0012287A" w:rsidDel="00A87A3D">
          <w:delText xml:space="preserve">Figure </w:delText>
        </w:r>
      </w:del>
      <w:ins w:id="593" w:author="Daniel Falster" w:date="2017-06-28T20:39:00Z">
        <w:r w:rsidR="00A87A3D">
          <w:t xml:space="preserve">Fig. </w:t>
        </w:r>
      </w:ins>
      <w:r w:rsidR="0012287A">
        <w:t>1</w:t>
      </w:r>
      <w:del w:id="594" w:author="Daniel Falster" w:date="2017-06-28T21:52:00Z">
        <w:r w:rsidR="0012287A" w:rsidDel="00EF7F7E">
          <w:delText>a</w:delText>
        </w:r>
      </w:del>
      <w:r w:rsidR="0012287A">
        <w:t xml:space="preserve"> </w:t>
      </w:r>
      <w:ins w:id="595" w:author="Daniel Falster" w:date="2017-06-28T11:05:00Z">
        <w:r w:rsidR="0079301E">
          <w:t xml:space="preserve">will </w:t>
        </w:r>
      </w:ins>
      <w:del w:id="596" w:author="L. Harder" w:date="2017-06-28T10:45:00Z">
        <w:r w:rsidR="0012287A">
          <w:delText>will shift</w:delText>
        </w:r>
      </w:del>
      <w:ins w:id="597" w:author="L. Harder" w:date="2017-06-28T10:45:00Z">
        <w:r w:rsidR="004C4AC5">
          <w:t>var</w:t>
        </w:r>
      </w:ins>
      <w:ins w:id="598" w:author="Daniel Falster" w:date="2017-06-28T11:05:00Z">
        <w:r w:rsidR="0079301E">
          <w:t>y</w:t>
        </w:r>
      </w:ins>
      <w:ins w:id="599" w:author="L. Harder" w:date="2017-06-28T10:45:00Z">
        <w:del w:id="600" w:author="Daniel Falster" w:date="2017-06-28T11:05:00Z">
          <w:r w:rsidR="004C4AC5" w:rsidDel="0079301E">
            <w:delText>ies</w:delText>
          </w:r>
        </w:del>
      </w:ins>
      <w:r w:rsidR="004C4AC5">
        <w:t xml:space="preserve"> </w:t>
      </w:r>
      <w:r w:rsidR="0012287A">
        <w:t>with seed size</w:t>
      </w:r>
      <w:ins w:id="601" w:author="Daniel Falster" w:date="2017-06-28T11:05:00Z">
        <w:r w:rsidR="0079301E">
          <w:t xml:space="preserve"> such that</w:t>
        </w:r>
      </w:ins>
      <w:ins w:id="602" w:author="Daniel Falster" w:date="2017-06-28T21:53:00Z">
        <w:r w:rsidR="00EF7F7E">
          <w:t xml:space="preserve"> large seeded </w:t>
        </w:r>
        <w:r w:rsidR="00EF7F7E" w:rsidRPr="0079301E">
          <w:t>species</w:t>
        </w:r>
      </w:ins>
      <w:r w:rsidR="0012287A">
        <w:t xml:space="preserve">: </w:t>
      </w:r>
    </w:p>
    <w:p w14:paraId="1025AD98" w14:textId="5C3D8337" w:rsidR="0079301E" w:rsidRDefault="00EF7F7E" w:rsidP="0079301E">
      <w:pPr>
        <w:pStyle w:val="ListParagraph"/>
        <w:numPr>
          <w:ilvl w:val="0"/>
          <w:numId w:val="15"/>
        </w:numPr>
        <w:rPr>
          <w:ins w:id="603" w:author="Daniel Falster" w:date="2017-06-28T11:05:00Z"/>
        </w:rPr>
      </w:pPr>
      <w:ins w:id="604" w:author="Daniel Falster" w:date="2017-06-28T11:03:00Z">
        <w:r>
          <w:t>H</w:t>
        </w:r>
        <w:r w:rsidR="0079301E">
          <w:t xml:space="preserve">ave </w:t>
        </w:r>
      </w:ins>
      <w:ins w:id="605" w:author="Daniel Falster" w:date="2017-06-28T11:04:00Z">
        <w:r w:rsidR="0079301E">
          <w:t xml:space="preserve">a </w:t>
        </w:r>
      </w:ins>
      <w:ins w:id="606" w:author="Daniel Falster" w:date="2017-06-28T11:03:00Z">
        <w:r w:rsidR="0079301E">
          <w:t>great</w:t>
        </w:r>
      </w:ins>
      <w:ins w:id="607" w:author="Daniel Falster" w:date="2017-06-28T11:04:00Z">
        <w:r w:rsidR="0079301E">
          <w:t>er</w:t>
        </w:r>
      </w:ins>
      <w:ins w:id="608" w:author="Daniel Falster" w:date="2017-06-28T11:03:00Z">
        <w:r w:rsidR="0079301E">
          <w:t xml:space="preserve"> ratio of ovules to seeds, </w:t>
        </w:r>
      </w:ins>
      <w:ins w:id="609" w:author="Daniel Falster" w:date="2017-06-28T21:53:00Z">
        <w:r>
          <w:t xml:space="preserve">since </w:t>
        </w:r>
      </w:ins>
      <w:ins w:id="610" w:author="Daniel Falster" w:date="2017-06-28T11:04:00Z">
        <w:r w:rsidR="0079301E">
          <w:t>they are expected to produce many inexpensive ovules</w:t>
        </w:r>
        <w:r w:rsidR="0079301E" w:rsidRPr="0079301E">
          <w:t xml:space="preserve"> </w:t>
        </w:r>
        <w:r>
          <w:t>and be more choosy about which ones they continue to invest in;</w:t>
        </w:r>
      </w:ins>
    </w:p>
    <w:p w14:paraId="35FE7AA4" w14:textId="2CE45632" w:rsidR="0079301E" w:rsidRDefault="00EF7F7E" w:rsidP="0079301E">
      <w:pPr>
        <w:pStyle w:val="ListParagraph"/>
        <w:numPr>
          <w:ilvl w:val="0"/>
          <w:numId w:val="15"/>
        </w:numPr>
        <w:rPr>
          <w:ins w:id="611" w:author="Daniel Falster" w:date="2017-06-28T11:05:00Z"/>
        </w:rPr>
      </w:pPr>
      <w:ins w:id="612" w:author="Daniel Falster" w:date="2017-06-28T21:55:00Z">
        <w:r>
          <w:t>I</w:t>
        </w:r>
      </w:ins>
      <w:ins w:id="613" w:author="Daniel Falster" w:date="2017-06-28T21:54:00Z">
        <w:r>
          <w:t>nvest</w:t>
        </w:r>
      </w:ins>
      <w:ins w:id="614" w:author="Daniel Falster" w:date="2017-06-28T21:55:00Z">
        <w:r>
          <w:t xml:space="preserve"> a greater fraction of pre-pollination </w:t>
        </w:r>
      </w:ins>
      <w:ins w:id="615" w:author="Daniel Falster" w:date="2017-06-28T21:54:00Z">
        <w:r>
          <w:t xml:space="preserve">resources </w:t>
        </w:r>
      </w:ins>
      <w:del w:id="616" w:author="Daniel Falster" w:date="2017-06-28T11:04:00Z">
        <w:r w:rsidR="0012287A" w:rsidDel="0079301E">
          <w:delText>1</w:delText>
        </w:r>
      </w:del>
      <w:del w:id="617" w:author="Daniel Falster" w:date="2017-06-28T11:05:00Z">
        <w:r w:rsidR="0012287A" w:rsidDel="0079301E">
          <w:delText xml:space="preserve">) </w:delText>
        </w:r>
      </w:del>
      <w:del w:id="618" w:author="Daniel Falster" w:date="2017-06-28T21:55:00Z">
        <w:r w:rsidR="001D74F4" w:rsidDel="00EF7F7E">
          <w:delText>I</w:delText>
        </w:r>
        <w:r w:rsidR="00666BA3" w:rsidDel="00EF7F7E">
          <w:delText xml:space="preserve">n large-seeded species total pre-provisioning investment will be predominately </w:delText>
        </w:r>
      </w:del>
      <w:r w:rsidR="00666BA3">
        <w:t xml:space="preserve">into </w:t>
      </w:r>
      <w:ins w:id="619" w:author="Daniel Falster" w:date="2017-06-28T21:55:00Z">
        <w:r>
          <w:t xml:space="preserve">failed or </w:t>
        </w:r>
      </w:ins>
      <w:r w:rsidR="00666BA3">
        <w:t>discarded tissue</w:t>
      </w:r>
      <w:r w:rsidR="00702F29">
        <w:t>s</w:t>
      </w:r>
      <w:r w:rsidR="00666BA3">
        <w:t>, as most of the ovules</w:t>
      </w:r>
      <w:r w:rsidR="00702F29">
        <w:t xml:space="preserve"> produced will be shed or aborted before the onset of provisioning</w:t>
      </w:r>
      <w:ins w:id="620" w:author="Daniel Falster" w:date="2017-06-28T21:55:00Z">
        <w:r w:rsidR="00F7582B">
          <w:t>;</w:t>
        </w:r>
      </w:ins>
      <w:del w:id="621" w:author="Daniel Falster" w:date="2017-06-28T21:55:00Z">
        <w:r w:rsidR="00702F29" w:rsidDel="00F7582B">
          <w:delText xml:space="preserve">. </w:delText>
        </w:r>
      </w:del>
    </w:p>
    <w:p w14:paraId="3AFDE851" w14:textId="5D1827A0" w:rsidR="0079301E" w:rsidRDefault="00F7582B" w:rsidP="0079301E">
      <w:pPr>
        <w:pStyle w:val="ListParagraph"/>
        <w:numPr>
          <w:ilvl w:val="0"/>
          <w:numId w:val="15"/>
        </w:numPr>
        <w:rPr>
          <w:ins w:id="622" w:author="Daniel Falster" w:date="2017-06-28T11:05:00Z"/>
        </w:rPr>
      </w:pPr>
      <w:ins w:id="623" w:author="Daniel Falster" w:date="2017-06-28T21:56:00Z">
        <w:r>
          <w:t xml:space="preserve">Invest a lower fraction of post-pollination resources into failed or discarded tissues, as </w:t>
        </w:r>
      </w:ins>
      <w:del w:id="624" w:author="Daniel Falster" w:date="2017-06-28T11:05:00Z">
        <w:r w:rsidR="00DB0EBC" w:rsidDel="0079301E">
          <w:delText>2</w:delText>
        </w:r>
        <w:r w:rsidR="001D74F4" w:rsidDel="0079301E">
          <w:delText xml:space="preserve">) </w:delText>
        </w:r>
      </w:del>
      <w:del w:id="625" w:author="Daniel Falster" w:date="2017-06-28T21:56:00Z">
        <w:r w:rsidR="001D74F4" w:rsidDel="00F7582B">
          <w:delText>O</w:delText>
        </w:r>
      </w:del>
      <w:ins w:id="626" w:author="Daniel Falster" w:date="2017-06-28T21:56:00Z">
        <w:r>
          <w:t>o</w:t>
        </w:r>
      </w:ins>
      <w:r w:rsidR="00702F29">
        <w:t xml:space="preserve">nce </w:t>
      </w:r>
      <w:del w:id="627" w:author="Daniel Falster" w:date="2017-06-28T21:56:00Z">
        <w:r w:rsidR="00702F29" w:rsidDel="00F7582B">
          <w:delText>large-seeded species</w:delText>
        </w:r>
      </w:del>
      <w:ins w:id="628" w:author="Daniel Falster" w:date="2017-06-28T21:56:00Z">
        <w:r>
          <w:t>they</w:t>
        </w:r>
      </w:ins>
      <w:r w:rsidR="00702F29">
        <w:t xml:space="preserve"> begin provisioning a zygote</w:t>
      </w:r>
      <w:ins w:id="629" w:author="Daniel Falster" w:date="2017-06-28T21:57:00Z">
        <w:r>
          <w:t xml:space="preserve">, large seeded species </w:t>
        </w:r>
      </w:ins>
      <w:del w:id="630" w:author="Daniel Falster" w:date="2017-06-28T21:57:00Z">
        <w:r w:rsidR="00702F29" w:rsidDel="00F7582B">
          <w:delText xml:space="preserve"> they </w:delText>
        </w:r>
      </w:del>
      <w:r w:rsidR="00702F29">
        <w:t>are more likely to successfully create a viable seed</w:t>
      </w:r>
      <w:ins w:id="631" w:author="Daniel Falster" w:date="2017-06-28T21:57:00Z">
        <w:r>
          <w:t>;</w:t>
        </w:r>
      </w:ins>
      <w:del w:id="632" w:author="Daniel Falster" w:date="2017-06-28T21:57:00Z">
        <w:r w:rsidR="00702F29" w:rsidDel="00F7582B">
          <w:delText>, such that the proportion of total provisioning investment allocated to successful tissues versus discarded tissues</w:delText>
        </w:r>
        <w:r w:rsidR="00013152" w:rsidDel="00F7582B">
          <w:delText xml:space="preserve"> should be higher in large-seeded species.</w:delText>
        </w:r>
      </w:del>
      <w:r w:rsidR="00013152">
        <w:t xml:space="preserve"> </w:t>
      </w:r>
    </w:p>
    <w:p w14:paraId="6CC4DE92" w14:textId="77777777" w:rsidR="00DA0E7D" w:rsidRDefault="00F7582B" w:rsidP="0079301E">
      <w:pPr>
        <w:pStyle w:val="ListParagraph"/>
        <w:numPr>
          <w:ilvl w:val="0"/>
          <w:numId w:val="15"/>
        </w:numPr>
        <w:rPr>
          <w:ins w:id="633" w:author="Daniel Falster" w:date="2017-06-28T21:59:00Z"/>
        </w:rPr>
      </w:pPr>
      <w:ins w:id="634" w:author="Daniel Falster" w:date="2017-06-28T21:57:00Z">
        <w:r>
          <w:t xml:space="preserve">Invest a greater </w:t>
        </w:r>
        <w:bookmarkStart w:id="635" w:name="OLE_LINK3"/>
        <w:bookmarkStart w:id="636" w:name="OLE_LINK4"/>
        <w:r>
          <w:t xml:space="preserve">proportion </w:t>
        </w:r>
        <w:bookmarkEnd w:id="635"/>
        <w:bookmarkEnd w:id="636"/>
        <w:r>
          <w:t xml:space="preserve">of resources </w:t>
        </w:r>
      </w:ins>
      <w:ins w:id="637" w:author="Daniel Falster" w:date="2017-06-28T21:58:00Z">
        <w:r>
          <w:t>devoted to</w:t>
        </w:r>
      </w:ins>
      <w:ins w:id="638" w:author="Daniel Falster" w:date="2017-06-28T21:57:00Z">
        <w:r>
          <w:t xml:space="preserve"> </w:t>
        </w:r>
      </w:ins>
      <w:ins w:id="639" w:author="Daniel Falster" w:date="2017-06-28T21:58:00Z">
        <w:r>
          <w:t xml:space="preserve">successfully matured seeds to </w:t>
        </w:r>
        <w:r w:rsidR="006C6878">
          <w:t xml:space="preserve">seed provisioning and less </w:t>
        </w:r>
      </w:ins>
      <w:del w:id="640" w:author="Daniel Falster" w:date="2017-06-28T11:05:00Z">
        <w:r w:rsidR="00DB0EBC" w:rsidDel="0079301E">
          <w:delText xml:space="preserve">3) </w:delText>
        </w:r>
      </w:del>
      <w:del w:id="641" w:author="Daniel Falster" w:date="2017-06-28T21:59:00Z">
        <w:r w:rsidR="00DB0EBC" w:rsidDel="006C6878">
          <w:delText xml:space="preserve">With increased seed size, species spend a decreasing proportion of their success costs on </w:delText>
        </w:r>
      </w:del>
      <w:r w:rsidR="00DB0EBC">
        <w:t xml:space="preserve">pollen-attraction costs, </w:t>
      </w:r>
      <w:ins w:id="642" w:author="Daniel Falster" w:date="2017-06-28T21:59:00Z">
        <w:r w:rsidR="006C6878">
          <w:t xml:space="preserve">since </w:t>
        </w:r>
      </w:ins>
      <w:del w:id="643" w:author="Daniel Falster" w:date="2017-06-28T21:59:00Z">
        <w:r w:rsidR="00DB0EBC" w:rsidDel="006C6878">
          <w:delText xml:space="preserve">as </w:delText>
        </w:r>
      </w:del>
      <w:r w:rsidR="00DB0EBC">
        <w:t xml:space="preserve">they </w:t>
      </w:r>
      <w:del w:id="644" w:author="Daniel Falster" w:date="2017-06-28T21:59:00Z">
        <w:r w:rsidR="00DB0EBC" w:rsidDel="006C6878">
          <w:delText xml:space="preserve">are expected to </w:delText>
        </w:r>
      </w:del>
      <w:r w:rsidR="00DB0EBC">
        <w:t xml:space="preserve">produce </w:t>
      </w:r>
      <w:del w:id="645" w:author="L. Harder" w:date="2017-06-28T10:45:00Z">
        <w:r w:rsidR="00DB0EBC">
          <w:delText>a large number of</w:delText>
        </w:r>
      </w:del>
      <w:ins w:id="646" w:author="L. Harder" w:date="2017-06-28T10:45:00Z">
        <w:r w:rsidR="004C4AC5">
          <w:t>many</w:t>
        </w:r>
      </w:ins>
      <w:r w:rsidR="00DB0EBC">
        <w:t xml:space="preserve"> inexpensive ovules</w:t>
      </w:r>
      <w:ins w:id="647" w:author="Daniel Falster" w:date="2017-06-28T21:59:00Z">
        <w:r w:rsidR="00DA0E7D">
          <w:t>,</w:t>
        </w:r>
      </w:ins>
    </w:p>
    <w:p w14:paraId="1CD3D038" w14:textId="354566FD" w:rsidR="00252B64" w:rsidRDefault="00DA0E7D" w:rsidP="0079301E">
      <w:pPr>
        <w:pStyle w:val="ListParagraph"/>
        <w:numPr>
          <w:ilvl w:val="0"/>
          <w:numId w:val="15"/>
        </w:numPr>
      </w:pPr>
      <w:commentRangeStart w:id="648"/>
      <w:ins w:id="649" w:author="Daniel Falster" w:date="2017-06-28T21:59:00Z">
        <w:r>
          <w:t xml:space="preserve">Invest a similar </w:t>
        </w:r>
      </w:ins>
      <w:ins w:id="650" w:author="Daniel Falster" w:date="2017-06-28T22:00:00Z">
        <w:r>
          <w:t>proportion of</w:t>
        </w:r>
      </w:ins>
      <w:ins w:id="651" w:author="Daniel Falster" w:date="2017-06-28T21:59:00Z">
        <w:r>
          <w:t xml:space="preserve"> </w:t>
        </w:r>
      </w:ins>
      <w:ins w:id="652" w:author="Daniel Falster" w:date="2017-06-28T22:00:00Z">
        <w:r>
          <w:t>resources on</w:t>
        </w:r>
      </w:ins>
      <w:ins w:id="653" w:author="Daniel Falster" w:date="2017-06-28T21:59:00Z">
        <w:r>
          <w:t xml:space="preserve"> seed packaging </w:t>
        </w:r>
      </w:ins>
      <w:ins w:id="654" w:author="Daniel Falster" w:date="2017-06-28T22:00:00Z">
        <w:r>
          <w:t xml:space="preserve">and dispersal </w:t>
        </w:r>
        <w:r w:rsidR="00C27FF2">
          <w:t>structures</w:t>
        </w:r>
        <w:commentRangeEnd w:id="648"/>
        <w:r w:rsidR="00794970">
          <w:rPr>
            <w:rStyle w:val="CommentReference"/>
          </w:rPr>
          <w:commentReference w:id="648"/>
        </w:r>
        <w:r>
          <w:t>.</w:t>
        </w:r>
      </w:ins>
      <w:del w:id="656" w:author="Daniel Falster" w:date="2017-06-28T21:59:00Z">
        <w:r w:rsidR="00DA2BE7" w:rsidDel="00DA0E7D">
          <w:delText>.</w:delText>
        </w:r>
      </w:del>
    </w:p>
    <w:p w14:paraId="21A93671" w14:textId="67FB8488" w:rsidR="00DF6FC6" w:rsidRPr="003C3342" w:rsidDel="00CE033C" w:rsidRDefault="00DA0E7D" w:rsidP="00CE033C">
      <w:pPr>
        <w:rPr>
          <w:del w:id="657" w:author="Daniel Falster" w:date="2017-06-28T11:07:00Z"/>
        </w:rPr>
      </w:pPr>
      <w:ins w:id="658" w:author="Daniel Falster" w:date="2017-06-28T21:59:00Z">
        <w:r>
          <w:t xml:space="preserve">Finally, </w:t>
        </w:r>
      </w:ins>
      <w:del w:id="659" w:author="Daniel Falster" w:date="2017-06-28T11:07:00Z">
        <w:r w:rsidR="001B7A08" w:rsidDel="00CE033C">
          <w:delText>Overall</w:delText>
        </w:r>
        <w:r w:rsidR="00DF6FC6" w:rsidDel="00CE033C">
          <w:delText xml:space="preserve">, we </w:delText>
        </w:r>
        <w:r w:rsidR="0012287A" w:rsidDel="00CE033C">
          <w:delText xml:space="preserve">ask </w:delText>
        </w:r>
        <w:r w:rsidR="00DF6FC6" w:rsidDel="00CE033C">
          <w:delText>the following questions</w:delText>
        </w:r>
        <w:r w:rsidR="00DF6FC6" w:rsidRPr="00BA744F" w:rsidDel="00CE033C">
          <w:delText>:</w:delText>
        </w:r>
      </w:del>
    </w:p>
    <w:p w14:paraId="739A5042" w14:textId="3011F2BF" w:rsidR="00DF6FC6" w:rsidDel="00CE033C" w:rsidRDefault="00DF6FC6" w:rsidP="00CE033C">
      <w:pPr>
        <w:rPr>
          <w:del w:id="660" w:author="Daniel Falster" w:date="2017-06-28T11:07:00Z"/>
        </w:rPr>
      </w:pPr>
      <w:del w:id="661" w:author="Daniel Falster" w:date="2017-06-28T11:07:00Z">
        <w:r w:rsidDel="00CE033C">
          <w:delText xml:space="preserve">How much do individual plants invest in different reproductive tissues and does </w:delText>
        </w:r>
        <w:r w:rsidR="001D74F4" w:rsidDel="00CE033C">
          <w:delText xml:space="preserve">the proportional investment </w:delText>
        </w:r>
        <w:r w:rsidDel="00CE033C">
          <w:delText xml:space="preserve">differ among </w:delText>
        </w:r>
        <w:r w:rsidRPr="003270F1" w:rsidDel="00CE033C">
          <w:delText>species</w:delText>
        </w:r>
        <w:r w:rsidDel="00CE033C">
          <w:delText>?</w:delText>
        </w:r>
      </w:del>
    </w:p>
    <w:p w14:paraId="4D24FB3A" w14:textId="3B9A67F2" w:rsidR="000B2E8D" w:rsidDel="00CE033C" w:rsidRDefault="000B2E8D" w:rsidP="00CE033C">
      <w:pPr>
        <w:rPr>
          <w:del w:id="662" w:author="Daniel Falster" w:date="2017-06-28T11:07:00Z"/>
        </w:rPr>
      </w:pPr>
      <w:del w:id="663" w:author="Daniel Falster" w:date="2017-06-28T11:07:00Z">
        <w:r w:rsidDel="00CE033C">
          <w:delText>Do the hypothesized trade-offs exist between pollen attraction costs and ovules available for pollination and between success costs and seed count?</w:delText>
        </w:r>
      </w:del>
    </w:p>
    <w:p w14:paraId="5D867353" w14:textId="6AE85686" w:rsidR="009603D7" w:rsidDel="00CE033C" w:rsidRDefault="009603D7" w:rsidP="00CE033C">
      <w:pPr>
        <w:rPr>
          <w:del w:id="664" w:author="Daniel Falster" w:date="2017-06-28T11:07:00Z"/>
        </w:rPr>
      </w:pPr>
      <w:del w:id="665" w:author="Daniel Falster" w:date="2017-06-28T11:07:00Z">
        <w:r w:rsidDel="00CE033C">
          <w:delText>Is there a trade-off between choosiness and pollen-attraction costs?</w:delText>
        </w:r>
      </w:del>
    </w:p>
    <w:p w14:paraId="383102AD" w14:textId="33AA5F49" w:rsidR="0012287A" w:rsidDel="00CE033C" w:rsidRDefault="0012287A" w:rsidP="00CE033C">
      <w:pPr>
        <w:rPr>
          <w:del w:id="666" w:author="Daniel Falster" w:date="2017-06-28T11:07:00Z"/>
        </w:rPr>
      </w:pPr>
      <w:del w:id="667" w:author="Daniel Falster" w:date="2017-06-28T11:07:00Z">
        <w:r w:rsidDel="00CE033C">
          <w:delText xml:space="preserve">Does the proportion of </w:delText>
        </w:r>
      </w:del>
      <w:del w:id="668" w:author="Daniel Falster" w:date="2017-06-28T10:59:00Z">
        <w:r w:rsidDel="00AA46FF">
          <w:delText>energy</w:delText>
        </w:r>
      </w:del>
      <w:del w:id="669" w:author="Daniel Falster" w:date="2017-06-28T11:07:00Z">
        <w:r w:rsidDel="00CE033C">
          <w:delText xml:space="preserve"> allocated to different reproductive tissue</w:delText>
        </w:r>
        <w:r w:rsidR="001D74F4" w:rsidDel="00CE033C">
          <w:delText xml:space="preserve"> types</w:delText>
        </w:r>
        <w:r w:rsidDel="00CE033C">
          <w:delText xml:space="preserve"> shift with seed size?</w:delText>
        </w:r>
      </w:del>
    </w:p>
    <w:p w14:paraId="5278C0D2" w14:textId="480842D3" w:rsidR="00DF6FC6" w:rsidRPr="003C3342" w:rsidDel="00CE033C" w:rsidRDefault="00DF6FC6" w:rsidP="00CE033C">
      <w:pPr>
        <w:rPr>
          <w:del w:id="670" w:author="Daniel Falster" w:date="2017-06-28T11:08:00Z"/>
        </w:rPr>
      </w:pPr>
      <w:del w:id="671" w:author="Daniel Falster" w:date="2017-06-28T11:07:00Z">
        <w:r w:rsidRPr="003C3342" w:rsidDel="00CE033C">
          <w:delText>Within a species, do total accessory costs or particular accessory cost components shift with plant size, age, or reproductive investment?</w:delText>
        </w:r>
      </w:del>
    </w:p>
    <w:p w14:paraId="76105355" w14:textId="516A5F40" w:rsidR="00AC35F9" w:rsidDel="00CE033C" w:rsidRDefault="00C94EFD" w:rsidP="00AC35F9">
      <w:pPr>
        <w:rPr>
          <w:del w:id="672" w:author="Daniel Falster" w:date="2017-06-28T11:09:00Z"/>
        </w:rPr>
      </w:pPr>
      <w:del w:id="673" w:author="Daniel Falster" w:date="2017-06-28T11:07:00Z">
        <w:r w:rsidRPr="003C3342" w:rsidDel="00CE033C">
          <w:delText xml:space="preserve">The dataset </w:delText>
        </w:r>
        <w:r w:rsidR="00AC35F9" w:rsidDel="00CE033C">
          <w:delText xml:space="preserve">we use to address these questions </w:delText>
        </w:r>
        <w:r w:rsidRPr="003C3342" w:rsidDel="00CE033C">
          <w:delText xml:space="preserve">is, to our knowledge, the most complete dataset </w:delText>
        </w:r>
        <w:r w:rsidR="000B2E8D" w:rsidDel="00CE033C">
          <w:delText xml:space="preserve">where </w:delText>
        </w:r>
        <w:r w:rsidRPr="003C3342" w:rsidDel="00CE033C">
          <w:delText xml:space="preserve">plant size, vegetative investment, reproductive investment, seed investment, seed count, and seed mass </w:delText>
        </w:r>
        <w:r w:rsidR="000B2E8D" w:rsidDel="00CE033C">
          <w:delText>were simultaneously measured</w:delText>
        </w:r>
        <w:r w:rsidR="000B2E8D" w:rsidRPr="003C3342" w:rsidDel="00CE033C">
          <w:delText xml:space="preserve"> </w:delText>
        </w:r>
        <w:r w:rsidRPr="003C3342" w:rsidDel="00CE033C">
          <w:delText>across</w:delText>
        </w:r>
      </w:del>
      <w:ins w:id="674" w:author="L. Harder" w:date="2017-06-28T10:45:00Z">
        <w:del w:id="675" w:author="Daniel Falster" w:date="2017-06-28T11:07:00Z">
          <w:r w:rsidR="007B2087" w:rsidDel="00CE033C">
            <w:delText>for</w:delText>
          </w:r>
        </w:del>
      </w:ins>
      <w:del w:id="676" w:author="Daniel Falster" w:date="2017-06-28T11:07:00Z">
        <w:r w:rsidRPr="003C3342" w:rsidDel="00CE033C">
          <w:delText xml:space="preserve"> multiple species at different size and ages in a native community. In</w:delText>
        </w:r>
      </w:del>
      <w:del w:id="677" w:author="Daniel Falster" w:date="2017-06-28T11:06:00Z">
        <w:r w:rsidRPr="003C3342" w:rsidDel="0079301E">
          <w:delText xml:space="preserve"> a recurrent-fire coastal heath community</w:delText>
        </w:r>
      </w:del>
      <w:del w:id="678" w:author="Daniel Falster" w:date="2017-06-28T11:07:00Z">
        <w:r w:rsidRPr="003C3342" w:rsidDel="00CE033C">
          <w:delText xml:space="preserve">, we </w:delText>
        </w:r>
      </w:del>
      <w:del w:id="679" w:author="Daniel Falster" w:date="2017-06-28T11:09:00Z">
        <w:r w:rsidRPr="003C3342" w:rsidDel="00CE033C">
          <w:delText>studied</w:delText>
        </w:r>
      </w:del>
      <w:del w:id="680" w:author="Daniel Falster" w:date="2017-06-28T11:08:00Z">
        <w:r w:rsidRPr="003C3342" w:rsidDel="00CE033C">
          <w:delText xml:space="preserve"> fourteen species </w:delText>
        </w:r>
        <w:r w:rsidR="00AC35F9" w:rsidDel="00CE033C">
          <w:delText xml:space="preserve">differing in </w:delText>
        </w:r>
        <w:r w:rsidRPr="003C3342" w:rsidDel="00CE033C">
          <w:delText>seed size</w:delText>
        </w:r>
        <w:r w:rsidR="00AC35F9" w:rsidDel="00CE033C">
          <w:delText>,</w:delText>
        </w:r>
        <w:r w:rsidRPr="003C3342" w:rsidDel="00CE033C">
          <w:delText xml:space="preserve"> lifespan</w:delText>
        </w:r>
        <w:r w:rsidR="00AC35F9" w:rsidDel="00CE033C">
          <w:delText>,</w:delText>
        </w:r>
        <w:r w:rsidRPr="003C3342" w:rsidDel="00CE033C">
          <w:delText xml:space="preserve"> and maximum height. Individuals were sampled at different ages across a fire-created chronosequence, from 3 months to 30 years. We assessed total reproductive investment every 3 weeks for a year, to determine total investment both in </w:delText>
        </w:r>
      </w:del>
      <w:del w:id="681" w:author="Daniel Falster" w:date="2017-06-28T11:09:00Z">
        <w:r w:rsidRPr="003C3342" w:rsidDel="00CE033C">
          <w:delText xml:space="preserve">tissues that developed into mature seeds and in tissues that were aborted during the developmental trajectory. </w:delText>
        </w:r>
      </w:del>
      <w:del w:id="682" w:author="Daniel Falster" w:date="2017-06-28T11:08:00Z">
        <w:r w:rsidRPr="003C3342" w:rsidDel="00CE033C">
          <w:delText xml:space="preserve">This detailed accounting allows us to </w:delText>
        </w:r>
        <w:r w:rsidR="00E2540F" w:rsidDel="00CE033C">
          <w:delText xml:space="preserve">investigate correlates of </w:delText>
        </w:r>
        <w:r w:rsidRPr="003C3342" w:rsidDel="00CE033C">
          <w:delText xml:space="preserve">reproductive </w:delText>
        </w:r>
        <w:r w:rsidR="007B6CA2" w:rsidDel="00CE033C">
          <w:delText xml:space="preserve">tissue pool </w:delText>
        </w:r>
        <w:r w:rsidRPr="003C3342" w:rsidDel="00CE033C">
          <w:delText>investment across and within species.</w:delText>
        </w:r>
        <w:r w:rsidR="00AC35F9" w:rsidRPr="00AC35F9" w:rsidDel="00CE033C">
          <w:delText xml:space="preserve"> </w:delText>
        </w:r>
      </w:del>
    </w:p>
    <w:p w14:paraId="340A1653" w14:textId="4E2D52E9" w:rsidR="00E959AB" w:rsidRPr="003C3342" w:rsidRDefault="00AC35F9" w:rsidP="00C22E00">
      <w:del w:id="683" w:author="Daniel Falster" w:date="2017-06-28T11:09:00Z">
        <w:r w:rsidDel="00CE033C">
          <w:delText>Finally, g</w:delText>
        </w:r>
      </w:del>
      <w:proofErr w:type="gramStart"/>
      <w:ins w:id="684" w:author="Daniel Falster" w:date="2017-06-28T11:09:00Z">
        <w:r w:rsidR="00DA0E7D">
          <w:t>g</w:t>
        </w:r>
      </w:ins>
      <w:r>
        <w:t>iven</w:t>
      </w:r>
      <w:proofErr w:type="gramEnd"/>
      <w:r>
        <w:t xml:space="preserve"> the complexity of measuring all the components of reproductive investment</w:t>
      </w:r>
      <w:ins w:id="685" w:author="Daniel Falster" w:date="2017-06-28T22:01:00Z">
        <w:r w:rsidR="00794970">
          <w:t xml:space="preserve"> and how rarely this has been attempted for multiple </w:t>
        </w:r>
        <w:r w:rsidR="00794970" w:rsidRPr="00794970">
          <w:t>species</w:t>
        </w:r>
      </w:ins>
      <w:r>
        <w:t xml:space="preserve">, we </w:t>
      </w:r>
      <w:ins w:id="686" w:author="Daniel Falster" w:date="2017-06-28T22:01:00Z">
        <w:r w:rsidR="00794970">
          <w:t xml:space="preserve">also </w:t>
        </w:r>
      </w:ins>
      <w:r>
        <w:t>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w:t>
      </w:r>
      <w:del w:id="687" w:author="Daniel Falster" w:date="2017-06-28T11:09:00Z">
        <w:r w:rsidR="000B2E8D" w:rsidDel="00CE033C">
          <w:delText xml:space="preserve"> </w:delText>
        </w:r>
        <w:r w:rsidDel="00CE033C">
          <w:delText xml:space="preserve">For this purpose we consider </w:delText>
        </w:r>
        <w:r w:rsidR="001D74F4" w:rsidDel="00CE033C">
          <w:delText xml:space="preserve">variables including </w:delText>
        </w:r>
        <w:r w:rsidRPr="003C3342" w:rsidDel="00CE033C">
          <w:delText xml:space="preserve">total seed </w:delText>
        </w:r>
        <w:r w:rsidR="00C11A83" w:rsidDel="00CE033C">
          <w:delText>mass</w:delText>
        </w:r>
        <w:r w:rsidRPr="003C3342" w:rsidDel="00CE033C">
          <w:delText xml:space="preserve">, total fruit </w:delText>
        </w:r>
        <w:r w:rsidR="00C11A83" w:rsidDel="00CE033C">
          <w:delText>mass</w:delText>
        </w:r>
        <w:r w:rsidRPr="003C3342" w:rsidDel="00CE033C">
          <w:delText xml:space="preserve">, </w:delText>
        </w:r>
        <w:r w:rsidDel="00CE033C">
          <w:delText>and</w:delText>
        </w:r>
        <w:r w:rsidRPr="003C3342" w:rsidDel="00CE033C">
          <w:delText xml:space="preserve"> total </w:delText>
        </w:r>
      </w:del>
      <w:ins w:id="688" w:author="L. Harder" w:date="2017-06-28T10:45:00Z">
        <w:del w:id="689" w:author="Daniel Falster" w:date="2017-06-28T11:09:00Z">
          <w:r w:rsidR="007B2087" w:rsidDel="00CE033C">
            <w:delText xml:space="preserve">pre-zygotic </w:delText>
          </w:r>
        </w:del>
      </w:ins>
      <w:del w:id="690" w:author="Daniel Falster" w:date="2017-06-28T11:09:00Z">
        <w:r w:rsidRPr="003C3342" w:rsidDel="00CE033C">
          <w:delText>investment</w:delText>
        </w:r>
        <w:r w:rsidR="00161521" w:rsidDel="00CE033C">
          <w:delText xml:space="preserve"> to the point of pollination</w:delText>
        </w:r>
        <w:r w:rsidDel="00CE033C">
          <w:delText>.</w:delText>
        </w:r>
        <w:r w:rsidRPr="003C3342" w:rsidDel="00CE033C">
          <w:delText xml:space="preserve"> </w:delText>
        </w:r>
      </w:del>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963D46A"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w:t>
      </w:r>
      <w:ins w:id="691" w:author="Daniel Falster" w:date="2017-06-28T11:06:00Z">
        <w:r w:rsidR="0079301E" w:rsidRPr="003C3342">
          <w:t xml:space="preserve">a recurrent-fire coastal heath community </w:t>
        </w:r>
      </w:ins>
      <w:del w:id="692" w:author="L. Harder" w:date="2017-06-28T10:45:00Z">
        <w:r w:rsidRPr="003C3342">
          <w:delText xml:space="preserve">just to the </w:delText>
        </w:r>
      </w:del>
      <w:r w:rsidRPr="003C3342">
        <w:t>northeast of Sydney, Australia</w:t>
      </w:r>
      <w:ins w:id="693" w:author="Daniel Falster" w:date="2017-06-28T11:06:00Z">
        <w:r w:rsidR="0079301E">
          <w:t xml:space="preserve">. </w:t>
        </w:r>
      </w:ins>
      <w:del w:id="694" w:author="Daniel Falster" w:date="2017-06-28T11:06:00Z">
        <w:r w:rsidRPr="003C3342" w:rsidDel="0079301E">
          <w:delText xml:space="preserve">. The sandstone </w:delText>
        </w:r>
        <w:r w:rsidR="00C11A83" w:rsidDel="0079301E">
          <w:delText xml:space="preserve">surfaces </w:delText>
        </w:r>
        <w:r w:rsidRPr="003C3342" w:rsidDel="0079301E">
          <w:delText>throughout the park host a coast heath community</w:delText>
        </w:r>
        <w:r w:rsidR="003F5336" w:rsidDel="0079301E">
          <w:delText xml:space="preserve">, whose dynamics </w:delText>
        </w:r>
        <w:r w:rsidR="005A7EBE" w:rsidDel="0079301E">
          <w:delText xml:space="preserve">have been </w:delText>
        </w:r>
        <w:r w:rsidR="003F5336" w:rsidDel="0079301E">
          <w:delText>governed by fire</w:delText>
        </w:r>
        <w:r w:rsidR="005A7EBE" w:rsidDel="0079301E">
          <w:delText xml:space="preserve"> </w:delText>
        </w:r>
        <w:r w:rsidR="00F514EA" w:rsidDel="0079301E">
          <w:delText xml:space="preserve">for at least 6000 years </w:delText>
        </w:r>
        <w:r w:rsidR="00F514EA" w:rsidDel="0079301E">
          <w:fldChar w:fldCharType="begin"/>
        </w:r>
        <w:r w:rsidR="00F514EA" w:rsidDel="0079301E">
          <w:del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delInstrText>
        </w:r>
        <w:r w:rsidR="00F514EA" w:rsidDel="0079301E">
          <w:fldChar w:fldCharType="separate"/>
        </w:r>
        <w:r w:rsidR="00A231E0" w:rsidRPr="00A231E0" w:rsidDel="0079301E">
          <w:rPr>
            <w:rFonts w:cs="Times New Roman"/>
          </w:rPr>
          <w:delText>(Kodela &amp; Dodson 1988)</w:delText>
        </w:r>
        <w:r w:rsidR="00F514EA" w:rsidDel="0079301E">
          <w:fldChar w:fldCharType="end"/>
        </w:r>
        <w:r w:rsidR="003F5336" w:rsidDel="0079301E">
          <w:delText xml:space="preserve">. </w:delText>
        </w:r>
      </w:del>
      <w:del w:id="695" w:author="L. Harder" w:date="2017-06-28T10:45:00Z">
        <w:r w:rsidR="00F514EA">
          <w:delText xml:space="preserve">Fire regimes under traditional aboriginal management are unknown, but current </w:delText>
        </w:r>
        <w:r w:rsidR="00F514EA" w:rsidRPr="003C3342">
          <w:delText>N</w:delText>
        </w:r>
        <w:r w:rsidR="00F514EA">
          <w:delText xml:space="preserve">ew </w:delText>
        </w:r>
        <w:r w:rsidR="00F514EA" w:rsidRPr="003C3342">
          <w:delText>S</w:delText>
        </w:r>
        <w:r w:rsidR="00F514EA">
          <w:delText xml:space="preserve">outh </w:delText>
        </w:r>
        <w:r w:rsidR="00F514EA" w:rsidRPr="003C3342">
          <w:delText>W</w:delText>
        </w:r>
        <w:r w:rsidR="00F514EA">
          <w:delText>ales</w:delText>
        </w:r>
        <w:r w:rsidR="00F514EA" w:rsidRPr="003C3342">
          <w:delText xml:space="preserve"> </w:delText>
        </w:r>
        <w:r w:rsidR="00F514EA">
          <w:delText>National Parks and Wildlife Service (NSW NPWS) management practises seek to achieve an a</w:delText>
        </w:r>
        <w:r w:rsidR="003F5336">
          <w:delText xml:space="preserve">verage </w:delText>
        </w:r>
        <w:r w:rsidR="00396E33" w:rsidRPr="003C3342">
          <w:delText xml:space="preserve">interval </w:delText>
        </w:r>
        <w:r w:rsidR="003F5336">
          <w:delText xml:space="preserve">between </w:delText>
        </w:r>
        <w:r w:rsidR="00F514EA">
          <w:delText xml:space="preserve">7-30 years to maintain </w:delText>
        </w:r>
        <w:r w:rsidR="00384C76">
          <w:delText xml:space="preserve">the current floristic </w:delText>
        </w:r>
        <w:r w:rsidR="00F514EA">
          <w:delText xml:space="preserve">diversity </w:delText>
        </w:r>
        <w:r w:rsidR="00F514EA">
          <w:fldChar w:fldCharType="begin"/>
        </w:r>
        <w:r w:rsidR="00F514EA">
          <w:del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delInstrText>
        </w:r>
        <w:r w:rsidR="00F514EA">
          <w:fldChar w:fldCharType="separate"/>
        </w:r>
        <w:r w:rsidR="00A231E0" w:rsidRPr="00A231E0">
          <w:rPr>
            <w:rFonts w:cs="Times New Roman"/>
          </w:rPr>
          <w:delText>(NSW Office of the Environment 2006)</w:delText>
        </w:r>
        <w:r w:rsidR="00F514EA">
          <w:fldChar w:fldCharType="end"/>
        </w:r>
        <w:r w:rsidRPr="003C3342">
          <w:delText xml:space="preserve">. The community includes perennial species that re-sprout following fire and </w:delText>
        </w:r>
        <w:r w:rsidR="00151EF3" w:rsidRPr="003C3342">
          <w:delText xml:space="preserve">also </w:delText>
        </w:r>
        <w:r w:rsidRPr="003C3342">
          <w:delText xml:space="preserve">obligate seeders, species that are killed by fire and re-establish from seed. </w:delText>
        </w:r>
        <w:r w:rsidR="00396E33" w:rsidRPr="003C3342">
          <w:delText>T</w:delText>
        </w:r>
        <w:r w:rsidRPr="003C3342">
          <w:delText xml:space="preserve">he obligate seeders </w:delText>
        </w:r>
        <w:r w:rsidR="00396E33" w:rsidRPr="003C3342">
          <w:delText xml:space="preserve">included in this study </w:delText>
        </w:r>
        <w:r w:rsidRPr="003C3342">
          <w:delText xml:space="preserve">germinate within a year of the fire and often after </w:delText>
        </w:r>
        <w:r w:rsidR="00396E33" w:rsidRPr="003C3342">
          <w:delText>the next rain</w:delText>
        </w:r>
        <w:r w:rsidR="003F5336">
          <w:delText xml:space="preserve">. </w:delText>
        </w:r>
        <w:r w:rsidR="003F5336" w:rsidRPr="003C3342">
          <w:delText>Since the fire history of the park is well documented, the age of obligate seeders at a site can be est</w:delText>
        </w:r>
        <w:r w:rsidR="003F5336">
          <w:delText>imated. In total, w</w:delText>
        </w:r>
        <w:r w:rsidR="00C22E00">
          <w:delText>e selected 14 obligate-</w:delText>
        </w:r>
        <w:r w:rsidRPr="003C3342">
          <w:delText>seeder</w:delText>
        </w:r>
        <w:r w:rsidR="00C22E00">
          <w:delText>,</w:delText>
        </w:r>
      </w:del>
      <w:ins w:id="696" w:author="L. Harder" w:date="2017-06-28T10:45:00Z">
        <w:r w:rsidR="004C4AC5">
          <w:t>W</w:t>
        </w:r>
        <w:r w:rsidR="00C22E00">
          <w:t xml:space="preserve">e selected 14 </w:t>
        </w:r>
        <w:r w:rsidR="004C4AC5" w:rsidRPr="004C4AC5">
          <w:t xml:space="preserve">species </w:t>
        </w:r>
        <w:r w:rsidR="004C4AC5">
          <w:t>of</w:t>
        </w:r>
      </w:ins>
      <w:r w:rsidR="004C4AC5">
        <w:t xml:space="preserve"> </w:t>
      </w:r>
      <w:r w:rsidR="00396E33" w:rsidRPr="003C3342">
        <w:t>woody perennials</w:t>
      </w:r>
      <w:r w:rsidRPr="003C3342">
        <w:t xml:space="preserve"> that are common in the community, </w:t>
      </w:r>
      <w:ins w:id="697" w:author="Daniel Falster" w:date="2017-06-28T22:01:00Z">
        <w:r w:rsidR="00794970">
          <w:t>re</w:t>
        </w:r>
      </w:ins>
      <w:ins w:id="698" w:author="Daniel Falster" w:date="2017-06-28T22:27:00Z">
        <w:r w:rsidR="00D464B9">
          <w:t xml:space="preserve">generate </w:t>
        </w:r>
      </w:ins>
      <w:ins w:id="699" w:author="Daniel Falster" w:date="2017-06-28T22:01:00Z">
        <w:r w:rsidR="00794970">
          <w:t xml:space="preserve">from seed </w:t>
        </w:r>
      </w:ins>
      <w:ins w:id="700" w:author="Daniel Falster" w:date="2017-06-28T22:27:00Z">
        <w:r w:rsidR="00D464B9">
          <w:t>pos</w:t>
        </w:r>
      </w:ins>
      <w:ins w:id="701" w:author="Daniel Falster" w:date="2017-06-28T22:28:00Z">
        <w:r w:rsidR="00D464B9">
          <w:t>t</w:t>
        </w:r>
      </w:ins>
      <w:ins w:id="702" w:author="Daniel Falster" w:date="2017-06-28T22:27:00Z">
        <w:r w:rsidR="00D464B9">
          <w:t>-</w:t>
        </w:r>
      </w:ins>
      <w:ins w:id="703" w:author="Daniel Falster" w:date="2017-06-28T22:01:00Z">
        <w:r w:rsidR="00794970">
          <w:t xml:space="preserve">fire, and have </w:t>
        </w:r>
      </w:ins>
      <w:del w:id="704" w:author="Daniel Falster" w:date="2017-06-28T22:01:00Z">
        <w:r w:rsidR="00396E33" w:rsidRPr="003C3342" w:rsidDel="00794970">
          <w:delText xml:space="preserve">with </w:delText>
        </w:r>
      </w:del>
      <w:r w:rsidR="00396E33" w:rsidRPr="003C3342">
        <w:t xml:space="preserve">asymptotic heights ranging from </w:t>
      </w:r>
      <w:r w:rsidR="00C22E00">
        <w:t>0.5</w:t>
      </w:r>
      <w:del w:id="705" w:author="Daniel Falster" w:date="2017-06-28T22:01:00Z">
        <w:r w:rsidR="00384C76" w:rsidDel="00794970">
          <w:delText xml:space="preserve"> </w:delText>
        </w:r>
        <w:r w:rsidR="00C22E00" w:rsidDel="00794970">
          <w:delText xml:space="preserve">m </w:delText>
        </w:r>
      </w:del>
      <w:r w:rsidR="00C22E00">
        <w:t>–</w:t>
      </w:r>
      <w:del w:id="706" w:author="Daniel Falster" w:date="2017-06-28T22:02:00Z">
        <w:r w:rsidR="00C22E00" w:rsidDel="00794970">
          <w:delText xml:space="preserve"> </w:delText>
        </w:r>
      </w:del>
      <w:r w:rsidR="00396E33" w:rsidRPr="003C3342">
        <w:t>5</w:t>
      </w:r>
      <w:r w:rsidR="00C22E00">
        <w:t xml:space="preserve"> </w:t>
      </w:r>
      <w:r w:rsidR="00396E33" w:rsidRPr="003C3342">
        <w:t>m</w:t>
      </w:r>
      <w:del w:id="707" w:author="Daniel Falster" w:date="2017-06-28T22:27:00Z">
        <w:r w:rsidRPr="003C3342" w:rsidDel="00D464B9">
          <w:delText>.</w:delText>
        </w:r>
      </w:del>
      <w:r w:rsidRPr="003C3342">
        <w:t xml:space="preserve"> </w:t>
      </w:r>
      <w:ins w:id="708" w:author="Daniel Falster" w:date="2017-06-28T22:27:00Z">
        <w:r w:rsidR="00D464B9">
          <w:t>(</w:t>
        </w:r>
      </w:ins>
      <w:commentRangeStart w:id="709"/>
      <w:r w:rsidRPr="003C3342">
        <w:t>T</w:t>
      </w:r>
      <w:ins w:id="710" w:author="Daniel Falster" w:date="2017-06-28T22:27:00Z">
        <w:r w:rsidR="00D464B9">
          <w:t>able 1)</w:t>
        </w:r>
      </w:ins>
      <w:del w:id="711" w:author="Daniel Falster" w:date="2017-06-28T22:27:00Z">
        <w:r w:rsidRPr="003C3342" w:rsidDel="00D464B9">
          <w:delText xml:space="preserve">hey </w:delText>
        </w:r>
        <w:r w:rsidR="00396E33" w:rsidRPr="003C3342" w:rsidDel="00D464B9">
          <w:delText>were</w:delText>
        </w:r>
        <w:r w:rsidRPr="003C3342" w:rsidDel="00D464B9">
          <w:delText xml:space="preserve"> </w:delText>
        </w:r>
        <w:r w:rsidRPr="003C3342" w:rsidDel="00D464B9">
          <w:rPr>
            <w:i/>
          </w:rPr>
          <w:delText>Banksia ericifolia</w:delText>
        </w:r>
        <w:r w:rsidRPr="003C3342" w:rsidDel="00D464B9">
          <w:delText xml:space="preserve"> (Proteaceae), </w:delText>
        </w:r>
        <w:r w:rsidRPr="003C3342" w:rsidDel="00D464B9">
          <w:rPr>
            <w:i/>
          </w:rPr>
          <w:delText>Boronia ledifolia</w:delText>
        </w:r>
        <w:r w:rsidRPr="003C3342" w:rsidDel="00D464B9">
          <w:delText xml:space="preserve"> (Rutaceae), </w:delText>
        </w:r>
        <w:r w:rsidRPr="003C3342" w:rsidDel="00D464B9">
          <w:rPr>
            <w:i/>
          </w:rPr>
          <w:delText>Conospermum ericifolium</w:delText>
        </w:r>
        <w:r w:rsidRPr="003C3342" w:rsidDel="00D464B9">
          <w:delText xml:space="preserve"> </w:delText>
        </w:r>
        <w:commentRangeEnd w:id="709"/>
        <w:r w:rsidR="00794970" w:rsidDel="00D464B9">
          <w:rPr>
            <w:rStyle w:val="CommentReference"/>
          </w:rPr>
          <w:commentReference w:id="709"/>
        </w:r>
        <w:r w:rsidRPr="003C3342" w:rsidDel="00D464B9">
          <w:delText xml:space="preserve">(Proteaceae), </w:delText>
        </w:r>
        <w:r w:rsidRPr="003C3342" w:rsidDel="00D464B9">
          <w:rPr>
            <w:i/>
          </w:rPr>
          <w:delText>Epacris microphylla</w:delText>
        </w:r>
        <w:r w:rsidRPr="003C3342" w:rsidDel="00D464B9">
          <w:delText xml:space="preserve"> (Ericaceae), </w:delText>
        </w:r>
        <w:r w:rsidRPr="003C3342" w:rsidDel="00D464B9">
          <w:rPr>
            <w:i/>
          </w:rPr>
          <w:delText>Grevillea buxifolia</w:delText>
        </w:r>
        <w:r w:rsidRPr="003C3342" w:rsidDel="00D464B9">
          <w:delText xml:space="preserve"> (Proteaceae), </w:delText>
        </w:r>
        <w:r w:rsidRPr="003C3342" w:rsidDel="00D464B9">
          <w:rPr>
            <w:i/>
          </w:rPr>
          <w:delText>Grevillea speciosa</w:delText>
        </w:r>
        <w:r w:rsidRPr="003C3342" w:rsidDel="00D464B9">
          <w:delText xml:space="preserve"> (Proteaceae), </w:delText>
        </w:r>
        <w:r w:rsidRPr="003C3342" w:rsidDel="00D464B9">
          <w:rPr>
            <w:i/>
          </w:rPr>
          <w:delText>Hakea teretifolia</w:delText>
        </w:r>
        <w:r w:rsidRPr="003C3342" w:rsidDel="00D464B9">
          <w:delText xml:space="preserve"> (Proteaceae), </w:delText>
        </w:r>
        <w:r w:rsidRPr="003C3342" w:rsidDel="00D464B9">
          <w:rPr>
            <w:i/>
          </w:rPr>
          <w:delText>Hemigenia purpurea</w:delText>
        </w:r>
        <w:r w:rsidRPr="003C3342" w:rsidDel="00D464B9">
          <w:delText xml:space="preserve"> (Lamiaceae), </w:delText>
        </w:r>
        <w:r w:rsidRPr="003C3342" w:rsidDel="00D464B9">
          <w:rPr>
            <w:i/>
          </w:rPr>
          <w:delText>Leucopogon esquamatus</w:delText>
        </w:r>
        <w:r w:rsidRPr="003C3342" w:rsidDel="00D464B9">
          <w:delText xml:space="preserve"> (Ericaceae), </w:delText>
        </w:r>
        <w:r w:rsidRPr="003C3342" w:rsidDel="00D464B9">
          <w:rPr>
            <w:i/>
          </w:rPr>
          <w:delText>Persoonia lanceolata</w:delText>
        </w:r>
        <w:r w:rsidRPr="003C3342" w:rsidDel="00D464B9">
          <w:delText xml:space="preserve"> (Proteaceae), </w:delText>
        </w:r>
        <w:r w:rsidRPr="003C3342" w:rsidDel="00D464B9">
          <w:rPr>
            <w:i/>
          </w:rPr>
          <w:delText>Petrophile pulchella</w:delText>
        </w:r>
        <w:r w:rsidRPr="003C3342" w:rsidDel="00D464B9">
          <w:delText xml:space="preserve"> (Proteaceae), </w:delText>
        </w:r>
        <w:r w:rsidRPr="003C3342" w:rsidDel="00D464B9">
          <w:rPr>
            <w:i/>
          </w:rPr>
          <w:delText>Phyllota phylicoides</w:delText>
        </w:r>
        <w:r w:rsidRPr="003C3342" w:rsidDel="00D464B9">
          <w:delText xml:space="preserve"> (Fabaceae), </w:delText>
        </w:r>
        <w:r w:rsidRPr="003C3342" w:rsidDel="00D464B9">
          <w:rPr>
            <w:i/>
          </w:rPr>
          <w:delText>Pimelea linifolia</w:delText>
        </w:r>
        <w:r w:rsidRPr="003C3342" w:rsidDel="00D464B9">
          <w:delText xml:space="preserve"> (Thymelaeaceae), </w:delText>
        </w:r>
        <w:r w:rsidRPr="003C3342" w:rsidDel="00D464B9">
          <w:rPr>
            <w:i/>
          </w:rPr>
          <w:delText>Pultenaea tuberculata</w:delText>
        </w:r>
        <w:r w:rsidRPr="003C3342" w:rsidDel="00D464B9">
          <w:delText xml:space="preserve"> (Fabaceae)</w:delText>
        </w:r>
      </w:del>
      <w:r w:rsidRPr="003C3342">
        <w:t xml:space="preserve">. </w:t>
      </w:r>
      <w:del w:id="712" w:author="L. Harder" w:date="2017-06-28T10:45:00Z">
        <w:r w:rsidRPr="003C3342">
          <w:delText xml:space="preserve">The family </w:delText>
        </w:r>
      </w:del>
      <w:proofErr w:type="spellStart"/>
      <w:r w:rsidRPr="003C3342">
        <w:t>Myrtaceae</w:t>
      </w:r>
      <w:proofErr w:type="spellEnd"/>
      <w:r w:rsidRPr="003C3342">
        <w:t xml:space="preserve"> </w:t>
      </w:r>
      <w:del w:id="713" w:author="L. Harder" w:date="2017-06-28T10:45:00Z">
        <w:r w:rsidRPr="003C3342">
          <w:delText>is</w:delText>
        </w:r>
      </w:del>
      <w:ins w:id="714" w:author="L. Harder" w:date="2017-06-28T10:45:00Z">
        <w:r w:rsidR="004C4AC5" w:rsidRPr="004C4AC5">
          <w:t>species</w:t>
        </w:r>
        <w:del w:id="715" w:author="Daniel Falster" w:date="2017-06-28T22:02:00Z">
          <w:r w:rsidR="004C4AC5" w:rsidRPr="004C4AC5" w:rsidDel="00794970">
            <w:delText xml:space="preserve"> </w:delText>
          </w:r>
        </w:del>
        <w:r w:rsidR="004C4AC5">
          <w:t xml:space="preserve"> are</w:t>
        </w:r>
      </w:ins>
      <w:r w:rsidR="004C4AC5">
        <w:t xml:space="preserve"> </w:t>
      </w:r>
      <w:r w:rsidRPr="003C3342">
        <w:t>well represented in the community, but absent from the study, as all</w:t>
      </w:r>
      <w:r w:rsidR="0012287A">
        <w:t xml:space="preserve"> locally</w:t>
      </w:r>
      <w:r w:rsidRPr="003C3342">
        <w:t xml:space="preserve"> common </w:t>
      </w:r>
      <w:proofErr w:type="spellStart"/>
      <w:r w:rsidR="00C11A83">
        <w:t>Myrtaceae</w:t>
      </w:r>
      <w:proofErr w:type="spellEnd"/>
      <w:r w:rsidR="00C11A83">
        <w:t xml:space="preserv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w:t>
      </w:r>
      <w:ins w:id="716" w:author="Daniel Falster" w:date="2017-06-28T22:28:00Z">
        <w:r w:rsidR="00D464B9">
          <w:rPr>
            <w:i/>
          </w:rPr>
          <w:t>.</w:t>
        </w:r>
      </w:ins>
      <w:del w:id="717" w:author="Daniel Falster" w:date="2017-06-28T22:28:00Z">
        <w:r w:rsidR="009915C4" w:rsidRPr="003C3342" w:rsidDel="00D464B9">
          <w:rPr>
            <w:i/>
          </w:rPr>
          <w:delText>anksia</w:delText>
        </w:r>
      </w:del>
      <w:r w:rsidR="009915C4" w:rsidRPr="003C3342">
        <w:rPr>
          <w:i/>
        </w:rPr>
        <w:t xml:space="preserve"> </w:t>
      </w:r>
      <w:proofErr w:type="spellStart"/>
      <w:proofErr w:type="gramStart"/>
      <w:r w:rsidR="009915C4" w:rsidRPr="003C3342">
        <w:rPr>
          <w:i/>
        </w:rPr>
        <w:t>ericifolia</w:t>
      </w:r>
      <w:proofErr w:type="spellEnd"/>
      <w:proofErr w:type="gramEnd"/>
      <w:r w:rsidR="009915C4" w:rsidRPr="003C3342">
        <w:t xml:space="preserve">, </w:t>
      </w:r>
      <w:del w:id="718" w:author="Daniel Falster" w:date="2017-06-28T22:28:00Z">
        <w:r w:rsidR="009915C4" w:rsidRPr="003C3342" w:rsidDel="00D464B9">
          <w:rPr>
            <w:i/>
          </w:rPr>
          <w:delText xml:space="preserve">Hakea </w:delText>
        </w:r>
      </w:del>
      <w:ins w:id="719" w:author="Daniel Falster" w:date="2017-06-28T22:28:00Z">
        <w:r w:rsidR="00D464B9" w:rsidRPr="003C3342">
          <w:rPr>
            <w:i/>
          </w:rPr>
          <w:t>H</w:t>
        </w:r>
        <w:r w:rsidR="00D464B9">
          <w:rPr>
            <w:i/>
          </w:rPr>
          <w:t>.</w:t>
        </w:r>
        <w:r w:rsidR="00D464B9" w:rsidRPr="003C3342">
          <w:rPr>
            <w:i/>
          </w:rPr>
          <w:t xml:space="preserve"> </w:t>
        </w:r>
      </w:ins>
      <w:proofErr w:type="spellStart"/>
      <w:r w:rsidR="009915C4" w:rsidRPr="003C3342">
        <w:rPr>
          <w:i/>
        </w:rPr>
        <w:t>teretifolia</w:t>
      </w:r>
      <w:proofErr w:type="spellEnd"/>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w:t>
      </w:r>
      <w:r w:rsidR="009915C4" w:rsidRPr="003C3342">
        <w:lastRenderedPageBreak/>
        <w:t xml:space="preserve">our study because it is </w:t>
      </w:r>
      <w:proofErr w:type="spellStart"/>
      <w:r w:rsidR="009915C4" w:rsidRPr="003C3342">
        <w:t>dioecious</w:t>
      </w:r>
      <w:proofErr w:type="spellEnd"/>
      <w:r w:rsidR="009915C4" w:rsidRPr="003C3342">
        <w:t xml:space="preserve">) </w:t>
      </w:r>
      <w:del w:id="720" w:author="L. Harder" w:date="2017-06-28T10:45:00Z">
        <w:r w:rsidR="009915C4" w:rsidRPr="003C3342">
          <w:delText>would be</w:delText>
        </w:r>
      </w:del>
      <w:ins w:id="721" w:author="L. Harder" w:date="2017-06-28T10:45:00Z">
        <w:r w:rsidR="004C4AC5">
          <w:t>were</w:t>
        </w:r>
      </w:ins>
      <w:r w:rsidR="009915C4" w:rsidRPr="003C3342">
        <w:t xml:space="preserv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0F0BCC0" w:rsidR="006869F3" w:rsidRPr="003C3342" w:rsidRDefault="009915C4" w:rsidP="003C3342">
      <w:r w:rsidRPr="003C3342">
        <w:t xml:space="preserve">The study was conducted </w:t>
      </w:r>
      <w:del w:id="722" w:author="L. Harder" w:date="2017-06-28T10:45:00Z">
        <w:r w:rsidRPr="003C3342">
          <w:delText xml:space="preserve">over a single </w:delText>
        </w:r>
        <w:r w:rsidR="00517B67" w:rsidRPr="003C3342">
          <w:delText>year</w:delText>
        </w:r>
        <w:r w:rsidRPr="003C3342">
          <w:delText>, with the initial</w:delText>
        </w:r>
      </w:del>
      <w:proofErr w:type="gramStart"/>
      <w:ins w:id="723" w:author="L. Harder" w:date="2017-06-28T10:45:00Z">
        <w:r w:rsidR="004C4AC5">
          <w:t>between May 2012 - June 2013</w:t>
        </w:r>
        <w:proofErr w:type="gramEnd"/>
        <w:r w:rsidR="004C4AC5">
          <w:t>. I</w:t>
        </w:r>
        <w:r w:rsidRPr="003C3342">
          <w:t>nitial</w:t>
        </w:r>
      </w:ins>
      <w:r w:rsidRPr="003C3342">
        <w:t xml:space="preserve"> plant measurements and subsequent harvest </w:t>
      </w:r>
      <w:ins w:id="724" w:author="L. Harder" w:date="2017-06-28T10:45:00Z">
        <w:r w:rsidR="004C4AC5">
          <w:t xml:space="preserve">were </w:t>
        </w:r>
      </w:ins>
      <w:r w:rsidRPr="003C3342">
        <w:t xml:space="preserve">conducted during the late </w:t>
      </w:r>
      <w:ins w:id="725" w:author="L. Harder" w:date="2017-06-28T10:45:00Z">
        <w:r w:rsidR="004C4AC5">
          <w:t xml:space="preserve">austral </w:t>
        </w:r>
      </w:ins>
      <w:r w:rsidRPr="003C3342">
        <w:t>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 xml:space="preserve">made </w:t>
      </w:r>
      <w:ins w:id="726" w:author="Daniel Falster" w:date="2017-06-28T22:12:00Z">
        <w:r w:rsidR="00013357">
          <w:t xml:space="preserve">at </w:t>
        </w:r>
      </w:ins>
      <w:ins w:id="727" w:author="Daniel Falster" w:date="2017-06-28T22:28:00Z">
        <w:r w:rsidR="00D464B9">
          <w:t>multiple</w:t>
        </w:r>
      </w:ins>
      <w:ins w:id="728" w:author="Daniel Falster" w:date="2017-06-28T22:12:00Z">
        <w:r w:rsidR="00013357">
          <w:t xml:space="preserve"> sites </w:t>
        </w:r>
      </w:ins>
      <w:r w:rsidR="003F5336">
        <w:t>throughout the year to record reproductive activity</w:t>
      </w:r>
      <w:r w:rsidRPr="003C3342">
        <w:t xml:space="preserve">. </w:t>
      </w:r>
      <w:del w:id="729" w:author="Daniel Falster" w:date="2017-06-28T22:12:00Z">
        <w:r w:rsidR="004C5CD8" w:rsidRPr="003F5336" w:rsidDel="00013357">
          <w:delText>Individuals were sampled at different ages across a fire-created chronosequence, from 3 months to 30 years</w:delText>
        </w:r>
        <w:r w:rsidR="004C5CD8" w:rsidDel="00013357">
          <w:delText xml:space="preserve">. Site ages were estimated from fire records maintained by </w:delText>
        </w:r>
        <w:r w:rsidR="004C5CD8" w:rsidRPr="003C3342" w:rsidDel="00013357">
          <w:delText xml:space="preserve">NSW </w:delText>
        </w:r>
        <w:r w:rsidR="001F7ACB" w:rsidDel="00013357">
          <w:delText>National Parks and Wildlife Service</w:delText>
        </w:r>
        <w:r w:rsidR="004C5CD8" w:rsidDel="00013357">
          <w:delText xml:space="preserve">. </w:delText>
        </w:r>
        <w:r w:rsidR="004C5CD8" w:rsidRPr="003C3342" w:rsidDel="00013357">
          <w:delText>At the conclusion of the study, the approximate ages of the individuals on the six sites were: 1.4, 2.4, 5, 7, 9 and 31 years.</w:delText>
        </w:r>
        <w:r w:rsidR="004C5CD8" w:rsidDel="00013357">
          <w:delText xml:space="preserve"> </w:delText>
        </w:r>
      </w:del>
      <w:r w:rsidRPr="003C3342">
        <w:t xml:space="preserve">Plants were tagged during May-June 2012 and </w:t>
      </w:r>
      <w:del w:id="730" w:author="Daniel Falster" w:date="2017-06-28T22:29:00Z">
        <w:r w:rsidRPr="003C3342" w:rsidDel="00D464B9">
          <w:delText xml:space="preserve">harvested </w:delText>
        </w:r>
      </w:del>
      <w:ins w:id="731" w:author="Daniel Falster" w:date="2017-06-28T22:29:00Z">
        <w:r w:rsidR="00D464B9">
          <w:t xml:space="preserve">monitoring </w:t>
        </w:r>
        <w:r w:rsidR="0085360B">
          <w:t>through to</w:t>
        </w:r>
        <w:r w:rsidR="00D464B9">
          <w:t xml:space="preserve"> </w:t>
        </w:r>
      </w:ins>
      <w:del w:id="732" w:author="Daniel Falster" w:date="2017-06-28T22:29:00Z">
        <w:r w:rsidRPr="003C3342" w:rsidDel="0085360B">
          <w:delText xml:space="preserve">during </w:delText>
        </w:r>
      </w:del>
      <w:r w:rsidRPr="003C3342">
        <w:t>May-June 2013</w:t>
      </w:r>
      <w:del w:id="733" w:author="Daniel Falster" w:date="2017-06-28T22:29:00Z">
        <w:r w:rsidRPr="003C3342" w:rsidDel="0066760F">
          <w:delText>, with a given individual tagged and harvested within 2 weeks of the same calendar date</w:delText>
        </w:r>
      </w:del>
      <w:ins w:id="734" w:author="Daniel Falster" w:date="2017-06-28T22:30:00Z">
        <w:r w:rsidR="0085360B">
          <w:t xml:space="preserve">. We selected </w:t>
        </w:r>
        <w:r w:rsidR="0085360B" w:rsidRPr="003C3342">
          <w:t xml:space="preserve">May-June </w:t>
        </w:r>
        <w:r w:rsidR="0085360B">
          <w:t>as a started/end point a</w:t>
        </w:r>
      </w:ins>
      <w:ins w:id="735" w:author="Daniel Falster" w:date="2017-06-28T22:14:00Z">
        <w:r w:rsidR="00013357">
          <w:t xml:space="preserve">s </w:t>
        </w:r>
      </w:ins>
      <w:del w:id="736" w:author="Daniel Falster" w:date="2017-06-28T22:14:00Z">
        <w:r w:rsidRPr="003C3342" w:rsidDel="00013357">
          <w:delText xml:space="preserve">. </w:delText>
        </w:r>
      </w:del>
      <w:del w:id="737" w:author="Daniel Falster" w:date="2017-06-28T22:13:00Z">
        <w:r w:rsidR="006869F3" w:rsidRPr="003C3342" w:rsidDel="00013357">
          <w:delText xml:space="preserve">Only one species, </w:delText>
        </w:r>
        <w:r w:rsidR="006869F3" w:rsidRPr="003C3342" w:rsidDel="00013357">
          <w:rPr>
            <w:i/>
          </w:rPr>
          <w:delText>Persoonia lanceolata</w:delText>
        </w:r>
        <w:r w:rsidR="006869F3" w:rsidRPr="003C3342" w:rsidDel="00013357">
          <w:delText xml:space="preserve">, displayed any shoot extension during these months. </w:delText>
        </w:r>
      </w:del>
      <w:del w:id="738" w:author="Daniel Falster" w:date="2017-06-28T22:14:00Z">
        <w:r w:rsidR="006869F3" w:rsidRPr="003C3342" w:rsidDel="00013357">
          <w:delText>T</w:delText>
        </w:r>
      </w:del>
      <w:ins w:id="739" w:author="Daniel Falster" w:date="2017-06-28T22:14:00Z">
        <w:r w:rsidR="00013357">
          <w:t>t</w:t>
        </w:r>
      </w:ins>
      <w:r w:rsidR="006869F3" w:rsidRPr="003C3342">
        <w:t xml:space="preserve">hese months </w:t>
      </w:r>
      <w:del w:id="740" w:author="Daniel Falster" w:date="2017-06-28T22:30:00Z">
        <w:r w:rsidR="006869F3" w:rsidRPr="003C3342" w:rsidDel="00E95ACA">
          <w:delText xml:space="preserve">are </w:delText>
        </w:r>
      </w:del>
      <w:del w:id="741" w:author="Daniel Falster" w:date="2017-06-28T22:13:00Z">
        <w:r w:rsidR="006869F3" w:rsidRPr="003C3342" w:rsidDel="00013357">
          <w:delText xml:space="preserve">similarly </w:delText>
        </w:r>
      </w:del>
      <w:del w:id="742" w:author="Daniel Falster" w:date="2017-06-28T22:30:00Z">
        <w:r w:rsidR="006869F3" w:rsidRPr="003C3342" w:rsidDel="00E95ACA">
          <w:delText>a period of</w:delText>
        </w:r>
      </w:del>
      <w:ins w:id="743" w:author="Daniel Falster" w:date="2017-06-28T22:30:00Z">
        <w:r w:rsidR="00E95ACA">
          <w:t>entail</w:t>
        </w:r>
      </w:ins>
      <w:r w:rsidR="006869F3" w:rsidRPr="003C3342">
        <w:t xml:space="preserve"> </w:t>
      </w:r>
      <w:r w:rsidR="003F5336">
        <w:t>minimal reproductive activity</w:t>
      </w:r>
      <w:ins w:id="744" w:author="Daniel Falster" w:date="2017-06-28T22:13:00Z">
        <w:r w:rsidR="00013357">
          <w:t xml:space="preserve">. </w:t>
        </w:r>
      </w:ins>
      <w:del w:id="745" w:author="Daniel Falster" w:date="2017-06-28T22:14:00Z">
        <w:r w:rsidR="003F5336" w:rsidDel="00013357">
          <w:delText xml:space="preserve"> – o</w:delText>
        </w:r>
      </w:del>
      <w:ins w:id="746" w:author="Daniel Falster" w:date="2017-06-28T22:14:00Z">
        <w:r w:rsidR="00013357">
          <w:t>O</w:t>
        </w:r>
      </w:ins>
      <w:r w:rsidR="006869F3" w:rsidRPr="003C3342">
        <w:t xml:space="preserve">nly </w:t>
      </w:r>
      <w:r w:rsidR="006869F3" w:rsidRPr="003C3342">
        <w:rPr>
          <w:i/>
        </w:rPr>
        <w:t>B</w:t>
      </w:r>
      <w:ins w:id="747" w:author="Daniel Falster" w:date="2017-06-28T22:13:00Z">
        <w:r w:rsidR="00013357">
          <w:rPr>
            <w:i/>
          </w:rPr>
          <w:t>.</w:t>
        </w:r>
      </w:ins>
      <w:del w:id="748" w:author="Daniel Falster" w:date="2017-06-28T22:13:00Z">
        <w:r w:rsidR="006869F3" w:rsidRPr="003C3342" w:rsidDel="00013357">
          <w:rPr>
            <w:i/>
          </w:rPr>
          <w:delText>anksia</w:delText>
        </w:r>
      </w:del>
      <w:r w:rsidR="006869F3" w:rsidRPr="003C3342">
        <w:rPr>
          <w:i/>
        </w:rPr>
        <w:t xml:space="preserve"> </w:t>
      </w:r>
      <w:proofErr w:type="spellStart"/>
      <w:proofErr w:type="gramStart"/>
      <w:r w:rsidR="006869F3" w:rsidRPr="003C3342">
        <w:rPr>
          <w:i/>
        </w:rPr>
        <w:t>ericifolia</w:t>
      </w:r>
      <w:proofErr w:type="spellEnd"/>
      <w:proofErr w:type="gramEnd"/>
      <w:r w:rsidR="006869F3" w:rsidRPr="003C3342">
        <w:t xml:space="preserve">, </w:t>
      </w:r>
      <w:r w:rsidR="006869F3" w:rsidRPr="003C3342">
        <w:rPr>
          <w:i/>
        </w:rPr>
        <w:t>G</w:t>
      </w:r>
      <w:ins w:id="749" w:author="Daniel Falster" w:date="2017-06-28T22:13:00Z">
        <w:r w:rsidR="00013357">
          <w:rPr>
            <w:i/>
          </w:rPr>
          <w:t>.</w:t>
        </w:r>
      </w:ins>
      <w:del w:id="750" w:author="Daniel Falster" w:date="2017-06-28T22:13:00Z">
        <w:r w:rsidR="006869F3" w:rsidRPr="003C3342" w:rsidDel="00013357">
          <w:rPr>
            <w:i/>
          </w:rPr>
          <w:delText>revillea</w:delText>
        </w:r>
      </w:del>
      <w:r w:rsidR="006869F3" w:rsidRPr="003C3342">
        <w:rPr>
          <w:i/>
        </w:rPr>
        <w:t xml:space="preserve"> </w:t>
      </w:r>
      <w:proofErr w:type="spellStart"/>
      <w:proofErr w:type="gramStart"/>
      <w:r w:rsidR="006869F3" w:rsidRPr="003C3342">
        <w:rPr>
          <w:i/>
        </w:rPr>
        <w:t>speciosa</w:t>
      </w:r>
      <w:proofErr w:type="spellEnd"/>
      <w:proofErr w:type="gramEnd"/>
      <w:r w:rsidR="006869F3" w:rsidRPr="003C3342">
        <w:rPr>
          <w:i/>
        </w:rPr>
        <w:t xml:space="preserve">, </w:t>
      </w:r>
      <w:r w:rsidR="006869F3" w:rsidRPr="003C3342">
        <w:t xml:space="preserve">and </w:t>
      </w:r>
      <w:r w:rsidR="003F5336">
        <w:t>(</w:t>
      </w:r>
      <w:r w:rsidR="006869F3" w:rsidRPr="003C3342">
        <w:t>occasional</w:t>
      </w:r>
      <w:r w:rsidR="003F5336">
        <w:t>ly)</w:t>
      </w:r>
      <w:r w:rsidR="006869F3" w:rsidRPr="003C3342">
        <w:rPr>
          <w:i/>
        </w:rPr>
        <w:t xml:space="preserve"> </w:t>
      </w:r>
      <w:del w:id="751" w:author="Daniel Falster" w:date="2017-06-28T22:13:00Z">
        <w:r w:rsidR="006869F3" w:rsidRPr="003C3342" w:rsidDel="00013357">
          <w:rPr>
            <w:i/>
          </w:rPr>
          <w:delText xml:space="preserve">Hemigenia </w:delText>
        </w:r>
      </w:del>
      <w:ins w:id="752" w:author="Daniel Falster" w:date="2017-06-28T22:13:00Z">
        <w:r w:rsidR="00013357" w:rsidRPr="003C3342">
          <w:rPr>
            <w:i/>
          </w:rPr>
          <w:t>H</w:t>
        </w:r>
        <w:r w:rsidR="00013357">
          <w:rPr>
            <w:i/>
          </w:rPr>
          <w:t>.</w:t>
        </w:r>
        <w:r w:rsidR="00013357" w:rsidRPr="003C3342">
          <w:rPr>
            <w:i/>
          </w:rPr>
          <w:t xml:space="preserve"> </w:t>
        </w:r>
      </w:ins>
      <w:proofErr w:type="spellStart"/>
      <w:r w:rsidR="006869F3" w:rsidRPr="003C3342">
        <w:rPr>
          <w:i/>
        </w:rPr>
        <w:t>purpurea</w:t>
      </w:r>
      <w:proofErr w:type="spellEnd"/>
      <w:r w:rsidR="006869F3" w:rsidRPr="003C3342">
        <w:t xml:space="preserve"> flowered during </w:t>
      </w:r>
      <w:r w:rsidR="003F5336">
        <w:t>this period</w:t>
      </w:r>
      <w:ins w:id="753" w:author="Daniel Falster" w:date="2017-06-28T22:14:00Z">
        <w:r w:rsidR="00013357">
          <w:t>,</w:t>
        </w:r>
      </w:ins>
      <w:del w:id="754" w:author="Daniel Falster" w:date="2017-06-28T22:14:00Z">
        <w:r w:rsidR="003F5336" w:rsidDel="00013357">
          <w:delText xml:space="preserve"> –</w:delText>
        </w:r>
      </w:del>
      <w:r w:rsidR="003F5336">
        <w:t xml:space="preserve"> </w:t>
      </w:r>
      <w:r w:rsidR="006869F3" w:rsidRPr="003C3342">
        <w:t xml:space="preserve">although </w:t>
      </w:r>
      <w:ins w:id="755" w:author="Daniel Falster" w:date="2017-06-28T22:14:00Z">
        <w:r w:rsidR="00013357">
          <w:t xml:space="preserve">some </w:t>
        </w:r>
      </w:ins>
      <w:del w:id="756" w:author="Daniel Falster" w:date="2017-06-28T22:14:00Z">
        <w:r w:rsidR="006869F3" w:rsidRPr="003C3342" w:rsidDel="00013357">
          <w:delText xml:space="preserve">a number of </w:delText>
        </w:r>
      </w:del>
      <w:r w:rsidR="006869F3" w:rsidRPr="003C3342">
        <w:t>species had immature fruit from the previous year (</w:t>
      </w:r>
      <w:del w:id="757" w:author="Daniel Falster" w:date="2017-06-28T22:13:00Z">
        <w:r w:rsidR="006869F3" w:rsidRPr="003C3342" w:rsidDel="00013357">
          <w:rPr>
            <w:i/>
          </w:rPr>
          <w:delText xml:space="preserve">Persoonia </w:delText>
        </w:r>
      </w:del>
      <w:ins w:id="758" w:author="Daniel Falster" w:date="2017-06-28T22:13:00Z">
        <w:r w:rsidR="00013357" w:rsidRPr="003C3342">
          <w:rPr>
            <w:i/>
          </w:rPr>
          <w:t>P</w:t>
        </w:r>
        <w:r w:rsidR="00013357">
          <w:rPr>
            <w:i/>
          </w:rPr>
          <w:t>.</w:t>
        </w:r>
        <w:r w:rsidR="00013357" w:rsidRPr="003C3342">
          <w:rPr>
            <w:i/>
          </w:rPr>
          <w:t xml:space="preserve"> </w:t>
        </w:r>
      </w:ins>
      <w:proofErr w:type="spellStart"/>
      <w:r w:rsidR="006869F3" w:rsidRPr="003C3342">
        <w:rPr>
          <w:i/>
        </w:rPr>
        <w:t>lanceolata</w:t>
      </w:r>
      <w:proofErr w:type="spellEnd"/>
      <w:r w:rsidR="006869F3" w:rsidRPr="003C3342">
        <w:t xml:space="preserve">) or </w:t>
      </w:r>
      <w:r w:rsidR="00C234EC" w:rsidRPr="003C3342">
        <w:t xml:space="preserve">small </w:t>
      </w:r>
      <w:r w:rsidR="006869F3" w:rsidRPr="003C3342">
        <w:t>buds that would open in the subsequent year (</w:t>
      </w:r>
      <w:del w:id="759" w:author="Daniel Falster" w:date="2017-06-28T22:13:00Z">
        <w:r w:rsidR="006869F3" w:rsidRPr="003C3342" w:rsidDel="00013357">
          <w:rPr>
            <w:i/>
          </w:rPr>
          <w:delText xml:space="preserve">Boronia </w:delText>
        </w:r>
      </w:del>
      <w:ins w:id="760" w:author="Daniel Falster" w:date="2017-06-28T22:13:00Z">
        <w:r w:rsidR="00013357" w:rsidRPr="003C3342">
          <w:rPr>
            <w:i/>
          </w:rPr>
          <w:t>B</w:t>
        </w:r>
        <w:r w:rsidR="00013357">
          <w:rPr>
            <w:i/>
          </w:rPr>
          <w:t>.</w:t>
        </w:r>
        <w:r w:rsidR="00013357" w:rsidRPr="003C3342">
          <w:rPr>
            <w:i/>
          </w:rPr>
          <w:t xml:space="preserve"> </w:t>
        </w:r>
      </w:ins>
      <w:proofErr w:type="spellStart"/>
      <w:r w:rsidR="006869F3" w:rsidRPr="003C3342">
        <w:rPr>
          <w:i/>
        </w:rPr>
        <w:t>ledifolia</w:t>
      </w:r>
      <w:proofErr w:type="spellEnd"/>
      <w:r w:rsidR="006869F3" w:rsidRPr="003C3342">
        <w:t xml:space="preserve">, </w:t>
      </w:r>
      <w:del w:id="761" w:author="Daniel Falster" w:date="2017-06-28T22:13:00Z">
        <w:r w:rsidR="006869F3" w:rsidRPr="003C3342" w:rsidDel="00013357">
          <w:rPr>
            <w:i/>
          </w:rPr>
          <w:delText xml:space="preserve">Conospermum </w:delText>
        </w:r>
      </w:del>
      <w:ins w:id="762" w:author="Daniel Falster" w:date="2017-06-28T22:13:00Z">
        <w:r w:rsidR="00013357" w:rsidRPr="003C3342">
          <w:rPr>
            <w:i/>
          </w:rPr>
          <w:t>C</w:t>
        </w:r>
        <w:r w:rsidR="00013357">
          <w:rPr>
            <w:i/>
          </w:rPr>
          <w:t>.</w:t>
        </w:r>
        <w:r w:rsidR="00013357" w:rsidRPr="003C3342">
          <w:rPr>
            <w:i/>
          </w:rPr>
          <w:t xml:space="preserve"> </w:t>
        </w:r>
      </w:ins>
      <w:proofErr w:type="spellStart"/>
      <w:r w:rsidR="006869F3" w:rsidRPr="003C3342">
        <w:rPr>
          <w:i/>
        </w:rPr>
        <w:t>ericifolium</w:t>
      </w:r>
      <w:proofErr w:type="spellEnd"/>
      <w:r w:rsidR="006869F3" w:rsidRPr="003C3342">
        <w:t xml:space="preserve">, </w:t>
      </w:r>
      <w:del w:id="763" w:author="Daniel Falster" w:date="2017-06-28T22:13:00Z">
        <w:r w:rsidR="006869F3" w:rsidRPr="003C3342" w:rsidDel="00013357">
          <w:rPr>
            <w:i/>
          </w:rPr>
          <w:delText xml:space="preserve">Epacris </w:delText>
        </w:r>
      </w:del>
      <w:ins w:id="764" w:author="Daniel Falster" w:date="2017-06-28T22:13:00Z">
        <w:r w:rsidR="00013357" w:rsidRPr="003C3342">
          <w:rPr>
            <w:i/>
          </w:rPr>
          <w:t>E</w:t>
        </w:r>
        <w:r w:rsidR="00013357">
          <w:rPr>
            <w:i/>
          </w:rPr>
          <w:t>.</w:t>
        </w:r>
        <w:r w:rsidR="00013357" w:rsidRPr="003C3342">
          <w:rPr>
            <w:i/>
          </w:rPr>
          <w:t xml:space="preserve"> </w:t>
        </w:r>
      </w:ins>
      <w:proofErr w:type="spellStart"/>
      <w:r w:rsidR="006869F3" w:rsidRPr="003C3342">
        <w:rPr>
          <w:i/>
        </w:rPr>
        <w:t>microphylla</w:t>
      </w:r>
      <w:proofErr w:type="spellEnd"/>
      <w:r w:rsidR="006869F3" w:rsidRPr="003C3342">
        <w:t xml:space="preserve">, </w:t>
      </w:r>
      <w:del w:id="765" w:author="Daniel Falster" w:date="2017-06-28T22:13:00Z">
        <w:r w:rsidR="006869F3" w:rsidRPr="003C3342" w:rsidDel="00013357">
          <w:rPr>
            <w:i/>
          </w:rPr>
          <w:delText xml:space="preserve">Grevillea </w:delText>
        </w:r>
      </w:del>
      <w:ins w:id="766" w:author="Daniel Falster" w:date="2017-06-28T22:13:00Z">
        <w:r w:rsidR="00013357" w:rsidRPr="003C3342">
          <w:rPr>
            <w:i/>
          </w:rPr>
          <w:t>G</w:t>
        </w:r>
        <w:r w:rsidR="00013357">
          <w:rPr>
            <w:i/>
          </w:rPr>
          <w:t>.</w:t>
        </w:r>
        <w:r w:rsidR="00013357" w:rsidRPr="003C3342">
          <w:rPr>
            <w:i/>
          </w:rPr>
          <w:t xml:space="preserve"> </w:t>
        </w:r>
      </w:ins>
      <w:proofErr w:type="spellStart"/>
      <w:r w:rsidR="006869F3" w:rsidRPr="003C3342">
        <w:rPr>
          <w:i/>
        </w:rPr>
        <w:t>buxifolia</w:t>
      </w:r>
      <w:proofErr w:type="spellEnd"/>
      <w:r w:rsidR="006869F3" w:rsidRPr="003C3342">
        <w:t xml:space="preserve">, </w:t>
      </w:r>
      <w:del w:id="767" w:author="Daniel Falster" w:date="2017-06-28T22:13:00Z">
        <w:r w:rsidR="006869F3" w:rsidRPr="003C3342" w:rsidDel="00013357">
          <w:rPr>
            <w:i/>
          </w:rPr>
          <w:delText xml:space="preserve">Leucopogon </w:delText>
        </w:r>
      </w:del>
      <w:ins w:id="768" w:author="Daniel Falster" w:date="2017-06-28T22:13:00Z">
        <w:r w:rsidR="00013357" w:rsidRPr="003C3342">
          <w:rPr>
            <w:i/>
          </w:rPr>
          <w:t>L</w:t>
        </w:r>
        <w:r w:rsidR="00013357">
          <w:rPr>
            <w:i/>
          </w:rPr>
          <w:t>.</w:t>
        </w:r>
        <w:r w:rsidR="00013357" w:rsidRPr="003C3342">
          <w:rPr>
            <w:i/>
          </w:rPr>
          <w:t xml:space="preserve"> </w:t>
        </w:r>
      </w:ins>
      <w:proofErr w:type="spellStart"/>
      <w:r w:rsidR="006869F3" w:rsidRPr="003C3342">
        <w:rPr>
          <w:i/>
        </w:rPr>
        <w:t>esquamatus</w:t>
      </w:r>
      <w:proofErr w:type="spellEnd"/>
      <w:r w:rsidR="006869F3" w:rsidRPr="003C3342">
        <w:t>).</w:t>
      </w:r>
      <w:r w:rsidR="003F5336" w:rsidRPr="003F5336">
        <w:t xml:space="preserve"> </w:t>
      </w:r>
    </w:p>
    <w:p w14:paraId="15297BFE" w14:textId="36F30875" w:rsidR="009915C4" w:rsidRPr="003C3342" w:rsidDel="00013357" w:rsidRDefault="009915C4" w:rsidP="003C3342">
      <w:pPr>
        <w:rPr>
          <w:del w:id="769" w:author="Daniel Falster" w:date="2017-06-28T22:15:00Z"/>
        </w:rPr>
      </w:pPr>
      <w:r w:rsidRPr="003C3342">
        <w:t>Seven healthy individuals of each species were selected at each site</w:t>
      </w:r>
      <w:del w:id="770" w:author="Daniel Falster" w:date="2017-06-28T22:14:00Z">
        <w:r w:rsidR="003F5336" w:rsidDel="00013357">
          <w:delText xml:space="preserve"> (and thus </w:delText>
        </w:r>
        <w:r w:rsidR="00523CB1" w:rsidRPr="003C3342" w:rsidDel="00013357">
          <w:delText>age</w:delText>
        </w:r>
        <w:r w:rsidR="003F5336" w:rsidDel="00013357">
          <w:delText>)</w:delText>
        </w:r>
      </w:del>
      <w:r w:rsidRPr="003C3342">
        <w:t xml:space="preserve">. </w:t>
      </w:r>
      <w:del w:id="771" w:author="Daniel Falster" w:date="2017-06-28T22:15:00Z">
        <w:r w:rsidRPr="003C3342" w:rsidDel="00013357">
          <w:delText>At the beginning of the study year</w:delText>
        </w:r>
      </w:del>
      <w:ins w:id="772" w:author="L. Harder" w:date="2017-06-28T10:45:00Z">
        <w:del w:id="773" w:author="Daniel Falster" w:date="2017-06-28T22:15:00Z">
          <w:r w:rsidR="004C4AC5" w:rsidDel="00013357">
            <w:delText>period</w:delText>
          </w:r>
        </w:del>
      </w:ins>
      <w:del w:id="774" w:author="Daniel Falster" w:date="2017-06-28T22:15:00Z">
        <w:r w:rsidRPr="003C3342" w:rsidDel="00013357">
          <w:delText xml:space="preserve">, </w:delText>
        </w:r>
        <w:r w:rsidR="008C369F" w:rsidDel="00013357">
          <w:delText xml:space="preserve">basal diameter </w:delText>
        </w:r>
        <w:r w:rsidRPr="003C3342" w:rsidDel="00013357">
          <w:delText xml:space="preserve">was recorded approximately 10 mm above the </w:delText>
        </w:r>
        <w:r w:rsidR="008C369F" w:rsidDel="00013357">
          <w:delText xml:space="preserve">base </w:delText>
        </w:r>
        <w:r w:rsidRPr="003C3342" w:rsidDel="00013357">
          <w:delText xml:space="preserve">to avoid the </w:delText>
        </w:r>
        <w:r w:rsidR="00384C76" w:rsidDel="00013357">
          <w:delText>basal</w:delText>
        </w:r>
        <w:r w:rsidR="00384C76" w:rsidRPr="003C3342" w:rsidDel="00013357">
          <w:delText xml:space="preserve"> </w:delText>
        </w:r>
        <w:r w:rsidRPr="003C3342" w:rsidDel="00013357">
          <w:delText>swelling. At the end of the study year</w:delText>
        </w:r>
      </w:del>
      <w:ins w:id="775" w:author="L. Harder" w:date="2017-06-28T10:45:00Z">
        <w:del w:id="776" w:author="Daniel Falster" w:date="2017-06-28T22:15:00Z">
          <w:r w:rsidR="004C4AC5" w:rsidDel="00013357">
            <w:delText>period</w:delText>
          </w:r>
        </w:del>
      </w:ins>
      <w:del w:id="777" w:author="Daniel Falster" w:date="2017-06-28T22:15:00Z">
        <w:r w:rsidRPr="003C3342" w:rsidDel="00013357">
          <w:delText xml:space="preserve">, </w:delText>
        </w:r>
        <w:r w:rsidR="008C369F" w:rsidDel="00013357">
          <w:delText xml:space="preserve">diameter </w:delText>
        </w:r>
        <w:r w:rsidRPr="003C3342" w:rsidDel="00013357">
          <w:delText>was remeasured</w:delText>
        </w:r>
        <w:r w:rsidR="008C369F" w:rsidDel="00013357">
          <w:delText xml:space="preserve"> at the same location</w:delText>
        </w:r>
        <w:r w:rsidRPr="003C3342" w:rsidDel="00013357">
          <w:delText xml:space="preserve">. </w:delText>
        </w:r>
        <w:r w:rsidR="00C11A83" w:rsidDel="00013357">
          <w:delText>P</w:delText>
        </w:r>
        <w:r w:rsidRPr="003C3342" w:rsidDel="00013357">
          <w:delText>lants were then harvested at ground level</w:delText>
        </w:r>
        <w:r w:rsidR="008C369F" w:rsidDel="00013357">
          <w:delText xml:space="preserve"> and </w:delText>
        </w:r>
        <w:r w:rsidRPr="003C3342" w:rsidDel="00013357">
          <w:delText>oven dried at 60ºC for at least 1 week. Leaves and stems were separated and weighed.</w:delText>
        </w:r>
      </w:del>
    </w:p>
    <w:p w14:paraId="4356F417" w14:textId="457301B1"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w:t>
      </w:r>
      <w:del w:id="778" w:author="Daniel Falster" w:date="2017-06-28T13:53:00Z">
        <w:r w:rsidR="004C5CD8" w:rsidDel="00D76344">
          <w:delText>censuses</w:delText>
        </w:r>
      </w:del>
      <w:ins w:id="779" w:author="Daniel Falster" w:date="2017-06-28T13:53:00Z">
        <w:r w:rsidR="00D76344">
          <w:t>surveys</w:t>
        </w:r>
      </w:ins>
      <w:r w:rsidR="004C5CD8">
        <w:t xml:space="preserve">, </w:t>
      </w:r>
      <w:r w:rsidRPr="003C3342">
        <w:t xml:space="preserve">every four weeks during cooler months and every three weeks during spring and summer. </w:t>
      </w:r>
      <w:ins w:id="780" w:author="Daniel Falster" w:date="2017-06-28T13:53:00Z">
        <w:r w:rsidR="00D76344">
          <w:t>In</w:t>
        </w:r>
      </w:ins>
      <w:del w:id="781" w:author="Daniel Falster" w:date="2017-06-28T13:53:00Z">
        <w:r w:rsidRPr="003C3342" w:rsidDel="00D76344">
          <w:delText>A</w:delText>
        </w:r>
        <w:r w:rsidR="004C5CD8" w:rsidDel="00D76344">
          <w:delText>t</w:delText>
        </w:r>
      </w:del>
      <w:r w:rsidR="004C5CD8">
        <w:t xml:space="preserve"> each </w:t>
      </w:r>
      <w:ins w:id="782" w:author="Daniel Falster" w:date="2017-06-28T13:53:00Z">
        <w:r w:rsidR="00D76344">
          <w:t>survey</w:t>
        </w:r>
      </w:ins>
      <w:del w:id="783" w:author="Daniel Falster" w:date="2017-06-28T13:53:00Z">
        <w:r w:rsidR="004C5CD8" w:rsidDel="00D76344">
          <w:delText>census</w:delText>
        </w:r>
      </w:del>
      <w:r w:rsidR="004C5CD8">
        <w:t>, a</w:t>
      </w:r>
      <w:r w:rsidRPr="003C3342">
        <w:t>ll flowering parts were counted, including buds (by size class), flowers, young fruit</w:t>
      </w:r>
      <w:r w:rsidR="00E23CCC">
        <w:t xml:space="preserve"> (by size class)</w:t>
      </w:r>
      <w:r w:rsidRPr="003C3342">
        <w:t xml:space="preserve">,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302CA1">
        <w:t>Online Appendix</w:t>
      </w:r>
      <w:r w:rsidR="00261620">
        <w:t xml:space="preserve"> </w:t>
      </w:r>
      <w:r w:rsidR="00302CA1">
        <w:t xml:space="preserve">- </w:t>
      </w:r>
      <w:r w:rsidR="00261620">
        <w:t>Tables S</w:t>
      </w:r>
      <w:r w:rsidR="00E23CCC">
        <w:t>5</w:t>
      </w:r>
      <w:r w:rsidR="00261620">
        <w:t>-S1</w:t>
      </w:r>
      <w:r w:rsidR="00E23CCC">
        <w:t>8</w:t>
      </w:r>
      <w:r w:rsidR="00261620">
        <w:t xml:space="preserve"> and Figures S1-S14</w:t>
      </w:r>
      <w:r w:rsidRPr="003C3342">
        <w:t xml:space="preserve">. </w:t>
      </w:r>
      <w:r w:rsidR="00384C76">
        <w:t xml:space="preserve">The </w:t>
      </w:r>
      <w:r w:rsidR="00302CA1">
        <w:t xml:space="preserve">Online Appendix </w:t>
      </w:r>
      <w:r w:rsidRPr="003C3342">
        <w:t xml:space="preserve">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lastRenderedPageBreak/>
        <w:t xml:space="preserve">Calculating reproductive </w:t>
      </w:r>
      <w:r w:rsidR="00A214E8">
        <w:t>investment and cost components</w:t>
      </w:r>
    </w:p>
    <w:p w14:paraId="65B3DA95" w14:textId="650E8F63" w:rsidR="00944994" w:rsidRDefault="006869F3" w:rsidP="00944994">
      <w:r w:rsidRPr="003C3342">
        <w:t xml:space="preserve">Total reproductive </w:t>
      </w:r>
      <w:del w:id="784" w:author="Daniel Falster" w:date="2017-06-28T22:15:00Z">
        <w:r w:rsidR="00DD6AD7" w:rsidDel="00013357">
          <w:delText xml:space="preserve">effort </w:delText>
        </w:r>
      </w:del>
      <w:ins w:id="785" w:author="Daniel Falster" w:date="2017-06-28T22:15:00Z">
        <w:r w:rsidR="00013357">
          <w:t>investment</w:t>
        </w:r>
      </w:ins>
      <w:del w:id="786" w:author="Daniel Falster" w:date="2017-06-28T22:15:00Z">
        <w:r w:rsidR="00DD6AD7" w:rsidDel="00013357">
          <w:delText>(RE)</w:delText>
        </w:r>
      </w:del>
      <w:r w:rsidR="00DD6AD7">
        <w:t xml:space="preserve"> </w:t>
      </w:r>
      <w:ins w:id="787" w:author="Daniel Falster" w:date="2017-06-28T22:15:00Z">
        <w:r w:rsidR="00013357">
          <w:t xml:space="preserve">was calculated as </w:t>
        </w:r>
      </w:ins>
      <w:del w:id="788" w:author="Daniel Falster" w:date="2017-06-28T22:15:00Z">
        <w:r w:rsidRPr="003C3342" w:rsidDel="00013357">
          <w:delText xml:space="preserve">is </w:delText>
        </w:r>
      </w:del>
      <w:r w:rsidRPr="003C3342">
        <w:t>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rsidRPr="00013357">
        <w:rPr>
          <w:highlight w:val="yellow"/>
        </w:rPr>
        <w:t>All calculations were made on an individual basis, although the</w:t>
      </w:r>
      <w:r w:rsidR="00524161" w:rsidRPr="00013357">
        <w:rPr>
          <w:highlight w:val="yellow"/>
        </w:rPr>
        <w:t xml:space="preserve"> average </w:t>
      </w:r>
      <w:proofErr w:type="gramStart"/>
      <w:r w:rsidR="00C11A83" w:rsidRPr="00013357">
        <w:rPr>
          <w:highlight w:val="yellow"/>
        </w:rPr>
        <w:t xml:space="preserve">mass </w:t>
      </w:r>
      <w:r w:rsidR="00944994" w:rsidRPr="00013357">
        <w:rPr>
          <w:highlight w:val="yellow"/>
        </w:rPr>
        <w:t>of many plant parts</w:t>
      </w:r>
      <w:r w:rsidR="00944994">
        <w:t xml:space="preserve"> </w:t>
      </w:r>
      <w:r w:rsidR="00944994" w:rsidRPr="00013357">
        <w:rPr>
          <w:highlight w:val="yellow"/>
        </w:rPr>
        <w:t>are</w:t>
      </w:r>
      <w:proofErr w:type="gramEnd"/>
      <w:r w:rsidR="00944994" w:rsidRPr="00013357">
        <w:rPr>
          <w:highlight w:val="yellow"/>
        </w:rPr>
        <w:t xml:space="preserve"> based on species</w:t>
      </w:r>
      <w:r w:rsidR="001F7ACB" w:rsidRPr="00013357">
        <w:rPr>
          <w:highlight w:val="yellow"/>
        </w:rPr>
        <w:t>-</w:t>
      </w:r>
      <w:r w:rsidR="00944994" w:rsidRPr="00013357">
        <w:rPr>
          <w:highlight w:val="yellow"/>
        </w:rPr>
        <w:t>level measurements</w:t>
      </w:r>
      <w:r w:rsidR="00944994">
        <w:t>.</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590D9D7D" w:rsidR="00A214E8" w:rsidRPr="00DF0E4D" w:rsidRDefault="000D0446" w:rsidP="003C3342">
      <w:pPr>
        <w:rPr>
          <w:highlight w:val="yellow"/>
        </w:rPr>
      </w:pPr>
      <w:commentRangeStart w:id="789"/>
      <w:r w:rsidRPr="00DF0E4D">
        <w:rPr>
          <w:highlight w:val="yellow"/>
        </w:rPr>
        <w:t xml:space="preserve">To calculate the three </w:t>
      </w:r>
      <w:proofErr w:type="gramStart"/>
      <w:r w:rsidRPr="00DF0E4D">
        <w:rPr>
          <w:highlight w:val="yellow"/>
        </w:rPr>
        <w:t>success</w:t>
      </w:r>
      <w:proofErr w:type="gramEnd"/>
      <w:r w:rsidRPr="00DF0E4D">
        <w:rPr>
          <w:highlight w:val="yellow"/>
        </w:rPr>
        <w:t xml:space="preserve"> cost components</w:t>
      </w:r>
      <w:commentRangeEnd w:id="789"/>
      <w:r w:rsidR="00DF0E4D">
        <w:rPr>
          <w:rStyle w:val="CommentReference"/>
        </w:rPr>
        <w:commentReference w:id="789"/>
      </w:r>
      <w:r w:rsidRPr="00DF0E4D">
        <w:rPr>
          <w:highlight w:val="yellow"/>
        </w:rPr>
        <w:t xml:space="preserve">, pollen-attraction costs, packaging and dispersal costs, and seed </w:t>
      </w:r>
      <w:r w:rsidR="00C11A83" w:rsidRPr="00DF0E4D">
        <w:rPr>
          <w:highlight w:val="yellow"/>
        </w:rPr>
        <w:t>mass</w:t>
      </w:r>
      <w:r w:rsidR="0070304C" w:rsidRPr="00DF0E4D">
        <w:rPr>
          <w:highlight w:val="yellow"/>
        </w:rPr>
        <w:t>,</w:t>
      </w:r>
      <w:r w:rsidRPr="00DF0E4D">
        <w:rPr>
          <w:highlight w:val="yellow"/>
        </w:rPr>
        <w:t xml:space="preserve"> the unit </w:t>
      </w:r>
      <w:r w:rsidR="00C11A83" w:rsidRPr="00DF0E4D">
        <w:rPr>
          <w:highlight w:val="yellow"/>
        </w:rPr>
        <w:t xml:space="preserve">mass </w:t>
      </w:r>
      <w:r w:rsidRPr="00DF0E4D">
        <w:rPr>
          <w:highlight w:val="yellow"/>
        </w:rPr>
        <w:t xml:space="preserve">of reproductive parts required for the successful creation and provisioning of a single </w:t>
      </w:r>
      <w:proofErr w:type="spellStart"/>
      <w:r w:rsidRPr="00DF0E4D">
        <w:rPr>
          <w:highlight w:val="yellow"/>
        </w:rPr>
        <w:t>propagule</w:t>
      </w:r>
      <w:proofErr w:type="spellEnd"/>
      <w:r w:rsidRPr="00DF0E4D">
        <w:rPr>
          <w:highlight w:val="yellow"/>
        </w:rPr>
        <w:t xml:space="preserve"> were summed together. For pollen-attraction tissues, unit </w:t>
      </w:r>
      <w:r w:rsidR="00C11A83" w:rsidRPr="00DF0E4D">
        <w:rPr>
          <w:highlight w:val="yellow"/>
        </w:rPr>
        <w:t xml:space="preserve">mass </w:t>
      </w:r>
      <w:r w:rsidRPr="00DF0E4D">
        <w:rPr>
          <w:highlight w:val="yellow"/>
        </w:rPr>
        <w:t xml:space="preserve">was determined by dividing the mass of the part at the time of pollination by the number of ovules it supported. </w:t>
      </w:r>
      <w:r w:rsidR="00944994" w:rsidRPr="00DF0E4D">
        <w:rPr>
          <w:highlight w:val="yellow"/>
        </w:rPr>
        <w:t>All calculations make the assumption that each species produces a fix</w:t>
      </w:r>
      <w:r w:rsidR="00C11A83" w:rsidRPr="00DF0E4D">
        <w:rPr>
          <w:highlight w:val="yellow"/>
        </w:rPr>
        <w:t>ed (average)</w:t>
      </w:r>
      <w:r w:rsidR="00944994" w:rsidRPr="00DF0E4D">
        <w:rPr>
          <w:highlight w:val="yellow"/>
        </w:rPr>
        <w:t xml:space="preserve"> number of ovules per flower</w:t>
      </w:r>
      <w:r w:rsidR="0070304C" w:rsidRPr="00DF0E4D">
        <w:rPr>
          <w:highlight w:val="yellow"/>
        </w:rPr>
        <w:t>, but individual-level calculations are made for cones or inflorescence stalks which support variable numbers of flowers and hence ovules</w:t>
      </w:r>
      <w:r w:rsidR="00944994" w:rsidRPr="00DF0E4D">
        <w:rPr>
          <w:highlight w:val="yellow"/>
        </w:rPr>
        <w:t xml:space="preserve">. </w:t>
      </w:r>
      <w:r w:rsidRPr="00DF0E4D">
        <w:rPr>
          <w:highlight w:val="yellow"/>
        </w:rPr>
        <w:t xml:space="preserve">For packaging and dispersal tissues, the unit </w:t>
      </w:r>
      <w:r w:rsidR="00C11A83" w:rsidRPr="00DF0E4D">
        <w:rPr>
          <w:highlight w:val="yellow"/>
        </w:rPr>
        <w:t xml:space="preserve">mass </w:t>
      </w:r>
      <w:r w:rsidRPr="00DF0E4D">
        <w:rPr>
          <w:highlight w:val="yellow"/>
        </w:rPr>
        <w:t xml:space="preserve">was calculated by dividing the mass of the part at seed maturity by the number of seeds it supported. </w:t>
      </w:r>
      <w:r w:rsidR="000611F0" w:rsidRPr="00DF0E4D">
        <w:rPr>
          <w:highlight w:val="yellow"/>
        </w:rPr>
        <w:t xml:space="preserve">For seed </w:t>
      </w:r>
      <w:r w:rsidR="00C11A83" w:rsidRPr="00DF0E4D">
        <w:rPr>
          <w:highlight w:val="yellow"/>
        </w:rPr>
        <w:t>mass</w:t>
      </w:r>
      <w:r w:rsidR="000611F0" w:rsidRPr="00DF0E4D">
        <w:rPr>
          <w:highlight w:val="yellow"/>
        </w:rPr>
        <w:t xml:space="preserve">, we chose to designate the endosperm and embryo as the primary reproductive unit, for it provides a consistent comparison of tissue </w:t>
      </w:r>
      <w:r w:rsidR="00C11A83" w:rsidRPr="00DF0E4D">
        <w:rPr>
          <w:highlight w:val="yellow"/>
        </w:rPr>
        <w:t xml:space="preserve">mass </w:t>
      </w:r>
      <w:r w:rsidR="000611F0" w:rsidRPr="00DF0E4D">
        <w:rPr>
          <w:highlight w:val="yellow"/>
        </w:rPr>
        <w:t xml:space="preserve">across species. It is hereafter referred to as </w:t>
      </w:r>
      <w:r w:rsidR="000611F0" w:rsidRPr="00DF0E4D">
        <w:rPr>
          <w:i/>
          <w:highlight w:val="yellow"/>
        </w:rPr>
        <w:t>seed size</w:t>
      </w:r>
      <w:r w:rsidR="000611F0" w:rsidRPr="00DF0E4D">
        <w:rPr>
          <w:highlight w:val="yellow"/>
        </w:rPr>
        <w:t xml:space="preserve">. In contrast, the </w:t>
      </w:r>
      <w:proofErr w:type="spellStart"/>
      <w:r w:rsidR="000611F0" w:rsidRPr="00DF0E4D">
        <w:rPr>
          <w:highlight w:val="yellow"/>
        </w:rPr>
        <w:t>propagule</w:t>
      </w:r>
      <w:proofErr w:type="spellEnd"/>
      <w:r w:rsidR="000611F0" w:rsidRPr="00DF0E4D">
        <w:rPr>
          <w:highlight w:val="yellow"/>
        </w:rPr>
        <w:t xml:space="preserve"> includes the seed coat</w:t>
      </w:r>
      <w:r w:rsidR="00C11A83" w:rsidRPr="00DF0E4D">
        <w:rPr>
          <w:highlight w:val="yellow"/>
        </w:rPr>
        <w:t>,</w:t>
      </w:r>
      <w:r w:rsidR="000611F0" w:rsidRPr="00DF0E4D">
        <w:rPr>
          <w:highlight w:val="yellow"/>
        </w:rPr>
        <w:t xml:space="preserve"> and additional dispersal tissues in some species, but not others. </w:t>
      </w:r>
      <w:r w:rsidRPr="00DF0E4D">
        <w:rPr>
          <w:highlight w:val="yellow"/>
        </w:rPr>
        <w:t xml:space="preserve">See the </w:t>
      </w:r>
      <w:r w:rsidR="00302CA1" w:rsidRPr="00DF0E4D">
        <w:rPr>
          <w:highlight w:val="yellow"/>
        </w:rPr>
        <w:t xml:space="preserve">Online Appendix </w:t>
      </w:r>
      <w:r w:rsidRPr="00DF0E4D">
        <w:rPr>
          <w:highlight w:val="yellow"/>
        </w:rPr>
        <w:t>for a depiction of the parts for each species</w:t>
      </w:r>
      <w:r w:rsidR="0070304C" w:rsidRPr="00DF0E4D">
        <w:rPr>
          <w:highlight w:val="yellow"/>
        </w:rPr>
        <w:t xml:space="preserve"> and the number of ovules in each part</w:t>
      </w:r>
      <w:r w:rsidRPr="00DF0E4D">
        <w:rPr>
          <w:highlight w:val="yellow"/>
        </w:rPr>
        <w:t>.</w:t>
      </w:r>
    </w:p>
    <w:p w14:paraId="08C1D1D9" w14:textId="29C2833B" w:rsidR="000D0446" w:rsidRPr="00DF0E4D" w:rsidRDefault="000D0446" w:rsidP="003C3342">
      <w:pPr>
        <w:rPr>
          <w:highlight w:val="yellow"/>
        </w:rPr>
      </w:pPr>
      <w:r w:rsidRPr="00DF0E4D">
        <w:rPr>
          <w:highlight w:val="yellow"/>
        </w:rPr>
        <w:lastRenderedPageBreak/>
        <w:t xml:space="preserve">Discarded pollen-attraction tissue costs were </w:t>
      </w:r>
      <w:r w:rsidR="00944994" w:rsidRPr="00DF0E4D">
        <w:rPr>
          <w:highlight w:val="yellow"/>
        </w:rPr>
        <w:t xml:space="preserve">then </w:t>
      </w:r>
      <w:r w:rsidRPr="00DF0E4D">
        <w:rPr>
          <w:highlight w:val="yellow"/>
        </w:rPr>
        <w:t xml:space="preserve">determined </w:t>
      </w:r>
      <w:r w:rsidR="001F7ACB" w:rsidRPr="00DF0E4D">
        <w:rPr>
          <w:highlight w:val="yellow"/>
        </w:rPr>
        <w:t>as</w:t>
      </w:r>
      <w:r w:rsidR="00944994" w:rsidRPr="00DF0E4D">
        <w:rPr>
          <w:highlight w:val="yellow"/>
        </w:rPr>
        <w:t>:</w:t>
      </w:r>
    </w:p>
    <w:p w14:paraId="5A636194" w14:textId="5C0EC1D0" w:rsidR="00944994" w:rsidRPr="00DF0E4D" w:rsidRDefault="00944994" w:rsidP="003C3342">
      <w:pPr>
        <w:rPr>
          <w:highlight w:val="yellow"/>
        </w:rPr>
      </w:pPr>
      <w:proofErr w:type="gramStart"/>
      <w:r w:rsidRPr="00DF0E4D">
        <w:rPr>
          <w:highlight w:val="yellow"/>
        </w:rPr>
        <w:t xml:space="preserve">Total pollen-attraction </w:t>
      </w:r>
      <w:r w:rsidR="0070304C" w:rsidRPr="00DF0E4D">
        <w:rPr>
          <w:highlight w:val="yellow"/>
        </w:rPr>
        <w:t>costs</w:t>
      </w:r>
      <w:r w:rsidRPr="00DF0E4D">
        <w:rPr>
          <w:highlight w:val="yellow"/>
        </w:rPr>
        <w:t xml:space="preserve"> – Successful pollen-attraction costs</w:t>
      </w:r>
      <w:r w:rsidR="001F7ACB" w:rsidRPr="00DF0E4D">
        <w:rPr>
          <w:highlight w:val="yellow"/>
        </w:rPr>
        <w:t>.</w:t>
      </w:r>
      <w:proofErr w:type="gramEnd"/>
    </w:p>
    <w:p w14:paraId="59B009C6" w14:textId="5E40C897" w:rsidR="00944994" w:rsidRPr="00DF0E4D" w:rsidRDefault="00944994" w:rsidP="00944994">
      <w:pPr>
        <w:rPr>
          <w:highlight w:val="yellow"/>
        </w:rPr>
      </w:pPr>
      <w:r w:rsidRPr="00DF0E4D">
        <w:rPr>
          <w:highlight w:val="yellow"/>
        </w:rPr>
        <w:t>Discarded provisioning tissue costs were then determined by the following formula, where successful provisioning costs is the sum of seed size and successful packaging and dispersal costs</w:t>
      </w:r>
      <w:r w:rsidR="0070304C" w:rsidRPr="00DF0E4D">
        <w:rPr>
          <w:highlight w:val="yellow"/>
        </w:rPr>
        <w:t>:</w:t>
      </w:r>
    </w:p>
    <w:p w14:paraId="0E90F8DA" w14:textId="492464A6" w:rsidR="00944994" w:rsidRPr="00DF0E4D" w:rsidRDefault="00944994" w:rsidP="00944994">
      <w:pPr>
        <w:rPr>
          <w:highlight w:val="yellow"/>
        </w:rPr>
      </w:pPr>
      <w:r w:rsidRPr="00DF0E4D">
        <w:rPr>
          <w:highlight w:val="yellow"/>
        </w:rPr>
        <w:t xml:space="preserve">Total provisioning </w:t>
      </w:r>
      <w:r w:rsidR="0070304C" w:rsidRPr="00DF0E4D">
        <w:rPr>
          <w:highlight w:val="yellow"/>
        </w:rPr>
        <w:t xml:space="preserve">costs </w:t>
      </w:r>
      <w:r w:rsidRPr="00DF0E4D">
        <w:rPr>
          <w:highlight w:val="yellow"/>
        </w:rPr>
        <w:t>– Successful provisioning costs</w:t>
      </w:r>
      <w:r w:rsidR="001F7ACB" w:rsidRPr="00DF0E4D">
        <w:rPr>
          <w:highlight w:val="yellow"/>
        </w:rPr>
        <w:t>.</w:t>
      </w:r>
    </w:p>
    <w:p w14:paraId="311D4BB2" w14:textId="1980F7EE" w:rsidR="00A214E8" w:rsidRDefault="000611F0" w:rsidP="003C3342">
      <w:r w:rsidRPr="00DF0E4D">
        <w:rPr>
          <w:highlight w:val="yellow"/>
        </w:rPr>
        <w:t xml:space="preserve">Reproductive count values used in the manuscript are defined </w:t>
      </w:r>
      <w:r w:rsidR="00944994" w:rsidRPr="00DF0E4D">
        <w:rPr>
          <w:highlight w:val="yellow"/>
        </w:rPr>
        <w:t xml:space="preserve">as follows: </w:t>
      </w:r>
      <w:r w:rsidR="00944994" w:rsidRPr="00DF0E4D">
        <w:rPr>
          <w:i/>
          <w:highlight w:val="yellow"/>
        </w:rPr>
        <w:t>Ovule count</w:t>
      </w:r>
      <w:r w:rsidR="00944994" w:rsidRPr="00DF0E4D">
        <w:rPr>
          <w:highlight w:val="yellow"/>
        </w:rPr>
        <w:t xml:space="preserve"> indicates the count of all ovules ini</w:t>
      </w:r>
      <w:r w:rsidR="00591E71" w:rsidRPr="00DF0E4D">
        <w:rPr>
          <w:highlight w:val="yellow"/>
        </w:rPr>
        <w:t>ti</w:t>
      </w:r>
      <w:r w:rsidR="00944994" w:rsidRPr="00DF0E4D">
        <w:rPr>
          <w:highlight w:val="yellow"/>
        </w:rPr>
        <w:t xml:space="preserve">ated by the plant. </w:t>
      </w:r>
      <w:r w:rsidR="00944994" w:rsidRPr="00DF0E4D">
        <w:rPr>
          <w:i/>
          <w:highlight w:val="yellow"/>
        </w:rPr>
        <w:t>Reach flowering count</w:t>
      </w:r>
      <w:r w:rsidR="00944994" w:rsidRPr="00DF0E4D">
        <w:rPr>
          <w:highlight w:val="yellow"/>
        </w:rPr>
        <w:t xml:space="preserve"> indicates the count of ovules that developed to maturity and were presented to pollinators. </w:t>
      </w:r>
      <w:r w:rsidR="00944994" w:rsidRPr="00DF0E4D">
        <w:rPr>
          <w:i/>
          <w:highlight w:val="yellow"/>
        </w:rPr>
        <w:t xml:space="preserve">Post-pollen count </w:t>
      </w:r>
      <w:r w:rsidR="00944994" w:rsidRPr="00DF0E4D">
        <w:rPr>
          <w:highlight w:val="yellow"/>
        </w:rPr>
        <w:t xml:space="preserve">indicates the count of ovules that experienced at least some provisioning and is divided into </w:t>
      </w:r>
      <w:r w:rsidR="00944994" w:rsidRPr="00DF0E4D">
        <w:rPr>
          <w:i/>
          <w:highlight w:val="yellow"/>
        </w:rPr>
        <w:t>seed count</w:t>
      </w:r>
      <w:r w:rsidR="00944994" w:rsidRPr="00DF0E4D">
        <w:rPr>
          <w:highlight w:val="yellow"/>
        </w:rPr>
        <w:t xml:space="preserve">, the count of mature seeds formed, and </w:t>
      </w:r>
      <w:r w:rsidR="00944994" w:rsidRPr="00DF0E4D">
        <w:rPr>
          <w:i/>
          <w:highlight w:val="yellow"/>
        </w:rPr>
        <w:t xml:space="preserve">post-pollen aborted count, </w:t>
      </w:r>
      <w:r w:rsidR="00944994" w:rsidRPr="00DF0E4D">
        <w:rPr>
          <w:highlight w:val="yellow"/>
        </w:rPr>
        <w:t xml:space="preserve">the count of zygotes that aborted </w:t>
      </w:r>
      <w:r w:rsidR="00591E71" w:rsidRPr="00DF0E4D">
        <w:rPr>
          <w:highlight w:val="yellow"/>
        </w:rPr>
        <w:t xml:space="preserve">after provisioning had commenced. All counts are for a one-year time </w:t>
      </w:r>
      <w:r w:rsidRPr="00DF0E4D">
        <w:rPr>
          <w:highlight w:val="yellow"/>
        </w:rPr>
        <w:t>period</w:t>
      </w:r>
      <w:r w:rsidR="00591E71" w:rsidRPr="00DF0E4D">
        <w:rPr>
          <w:highlight w:val="yellow"/>
        </w:rPr>
        <w:t>.</w:t>
      </w:r>
      <w:r w:rsidR="00591E71">
        <w:t xml:space="preserve"> </w:t>
      </w:r>
    </w:p>
    <w:p w14:paraId="1DB1931C" w14:textId="6E2B9967" w:rsidR="00D221B7" w:rsidRDefault="00D221B7" w:rsidP="003C3342">
      <w:r>
        <w:t xml:space="preserve">Further detailed information on the calculation of all reproductive tissues is provided in the </w:t>
      </w:r>
      <w:r w:rsidR="00302CA1">
        <w:t>Online Appendix</w:t>
      </w:r>
      <w:r>
        <w:t>.</w:t>
      </w:r>
    </w:p>
    <w:p w14:paraId="2296AC1C" w14:textId="31C2DDB8" w:rsidR="00591E71" w:rsidRPr="00013357" w:rsidRDefault="00591E71" w:rsidP="003C3342">
      <w:pPr>
        <w:pStyle w:val="Heading2"/>
        <w:rPr>
          <w:highlight w:val="yellow"/>
        </w:rPr>
      </w:pPr>
      <w:r w:rsidRPr="00013357">
        <w:rPr>
          <w:highlight w:val="yellow"/>
        </w:rPr>
        <w:t>Statistical methods</w:t>
      </w:r>
    </w:p>
    <w:p w14:paraId="30565EEF" w14:textId="77A69353" w:rsidR="00416F1E" w:rsidRDefault="00D221B7" w:rsidP="003C3342">
      <w:pPr>
        <w:rPr>
          <w:ins w:id="790" w:author="Daniel Falster" w:date="2017-06-28T22:19:00Z"/>
          <w:highlight w:val="yellow"/>
        </w:rPr>
      </w:pPr>
      <w:r w:rsidRPr="00013357">
        <w:rPr>
          <w:highlight w:val="yellow"/>
        </w:rPr>
        <w:t>Bivariate relationships among the variables were quantified using two methods. When testing for a significant correlation between two variables we report the r</w:t>
      </w:r>
      <w:r w:rsidRPr="00013357">
        <w:rPr>
          <w:highlight w:val="yellow"/>
          <w:vertAlign w:val="superscript"/>
        </w:rPr>
        <w:t>2</w:t>
      </w:r>
      <w:r w:rsidRPr="00013357">
        <w:rPr>
          <w:highlight w:val="yellow"/>
        </w:rPr>
        <w:t xml:space="preserve"> and p-value of </w:t>
      </w:r>
      <w:proofErr w:type="gramStart"/>
      <w:r w:rsidRPr="00013357">
        <w:rPr>
          <w:highlight w:val="yellow"/>
        </w:rPr>
        <w:t>an</w:t>
      </w:r>
      <w:proofErr w:type="gramEnd"/>
      <w:r w:rsidRPr="00013357">
        <w:rPr>
          <w:highlight w:val="yellow"/>
        </w:rPr>
        <w:t xml:space="preserve"> </w:t>
      </w:r>
      <w:ins w:id="791" w:author="Daniel Falster" w:date="2017-06-28T22:18:00Z">
        <w:r w:rsidR="00013357">
          <w:rPr>
            <w:highlight w:val="yellow"/>
          </w:rPr>
          <w:t>general linear</w:t>
        </w:r>
        <w:r w:rsidR="00416F1E">
          <w:rPr>
            <w:highlight w:val="yellow"/>
          </w:rPr>
          <w:t xml:space="preserve"> model</w:t>
        </w:r>
      </w:ins>
      <w:del w:id="792" w:author="Daniel Falster" w:date="2017-06-28T22:18:00Z">
        <w:r w:rsidRPr="00013357" w:rsidDel="00013357">
          <w:rPr>
            <w:highlight w:val="yellow"/>
          </w:rPr>
          <w:delText>ordinary linear regression</w:delText>
        </w:r>
      </w:del>
      <w:r w:rsidRPr="00013357">
        <w:rPr>
          <w:highlight w:val="yellow"/>
        </w:rPr>
        <w:t xml:space="preserve">. </w:t>
      </w:r>
      <w:ins w:id="793" w:author="Daniel Falster" w:date="2017-06-28T22:18:00Z">
        <w:r w:rsidR="00416F1E">
          <w:rPr>
            <w:highlight w:val="yellow"/>
          </w:rPr>
          <w:t xml:space="preserve">For proportional data we </w:t>
        </w:r>
        <w:proofErr w:type="gramStart"/>
        <w:r w:rsidR="00416F1E">
          <w:rPr>
            <w:highlight w:val="yellow"/>
          </w:rPr>
          <w:t>fit ….</w:t>
        </w:r>
      </w:ins>
      <w:proofErr w:type="gramEnd"/>
      <w:ins w:id="794" w:author="Daniel Falster" w:date="2017-06-28T22:19:00Z">
        <w:r w:rsidR="00416F1E">
          <w:rPr>
            <w:highlight w:val="yellow"/>
          </w:rPr>
          <w:t xml:space="preserve">, otherwise we assumed … </w:t>
        </w:r>
      </w:ins>
    </w:p>
    <w:p w14:paraId="057514AB" w14:textId="77777777" w:rsidR="00416F1E" w:rsidRDefault="00416F1E" w:rsidP="003C3342">
      <w:pPr>
        <w:rPr>
          <w:ins w:id="795" w:author="Daniel Falster" w:date="2017-06-28T22:18:00Z"/>
          <w:highlight w:val="yellow"/>
        </w:rPr>
      </w:pPr>
    </w:p>
    <w:p w14:paraId="0D9B0C34" w14:textId="7C84B370" w:rsidR="00D221B7" w:rsidRDefault="00D221B7" w:rsidP="003C3342">
      <w:pPr>
        <w:rPr>
          <w:ins w:id="796" w:author="Daniel Falster" w:date="2017-06-28T22:19:00Z"/>
        </w:rPr>
      </w:pPr>
      <w:r w:rsidRPr="00013357">
        <w:rPr>
          <w:highlight w:val="yellow"/>
        </w:rPr>
        <w:t xml:space="preserve">When testing whether the slope of a particular trade-off or relationship differs from a specified value, we report the slope of the Standardised Major Axis line fit to the data </w:t>
      </w:r>
      <w:r w:rsidR="005763FB" w:rsidRPr="00013357">
        <w:rPr>
          <w:highlight w:val="yellow"/>
        </w:rPr>
        <w:fldChar w:fldCharType="begin"/>
      </w:r>
      <w:r w:rsidR="005763FB" w:rsidRPr="00013357">
        <w:rPr>
          <w:highlight w:val="yellow"/>
        </w:rPr>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rsidRPr="00013357">
        <w:rPr>
          <w:highlight w:val="yellow"/>
        </w:rPr>
        <w:fldChar w:fldCharType="separate"/>
      </w:r>
      <w:r w:rsidR="00A231E0" w:rsidRPr="00013357">
        <w:rPr>
          <w:rFonts w:cs="Times New Roman"/>
          <w:highlight w:val="yellow"/>
        </w:rPr>
        <w:t xml:space="preserve">(Warton </w:t>
      </w:r>
      <w:r w:rsidR="00A231E0" w:rsidRPr="00013357">
        <w:rPr>
          <w:rFonts w:cs="Times New Roman"/>
          <w:i/>
          <w:iCs/>
          <w:highlight w:val="yellow"/>
        </w:rPr>
        <w:t>et al.</w:t>
      </w:r>
      <w:r w:rsidR="00A231E0" w:rsidRPr="00013357">
        <w:rPr>
          <w:rFonts w:cs="Times New Roman"/>
          <w:highlight w:val="yellow"/>
        </w:rPr>
        <w:t xml:space="preserve"> 2006)</w:t>
      </w:r>
      <w:r w:rsidR="005763FB" w:rsidRPr="00013357">
        <w:rPr>
          <w:highlight w:val="yellow"/>
        </w:rPr>
        <w:fldChar w:fldCharType="end"/>
      </w:r>
      <w:r w:rsidRPr="00013357">
        <w:rPr>
          <w:highlight w:val="yellow"/>
        </w:rPr>
        <w:t>. All analyses were conducted in R 3.2.4</w:t>
      </w:r>
      <w:r w:rsidR="004141F1" w:rsidRPr="00013357">
        <w:rPr>
          <w:highlight w:val="yellow"/>
        </w:rPr>
        <w:t xml:space="preserve"> </w:t>
      </w:r>
      <w:r w:rsidR="004141F1" w:rsidRPr="00013357">
        <w:rPr>
          <w:highlight w:val="yellow"/>
        </w:rPr>
        <w:fldChar w:fldCharType="begin"/>
      </w:r>
      <w:r w:rsidR="004141F1" w:rsidRPr="00013357">
        <w:rPr>
          <w:highlight w:val="yellow"/>
        </w:rPr>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rsidRPr="00013357">
        <w:rPr>
          <w:highlight w:val="yellow"/>
        </w:rPr>
        <w:fldChar w:fldCharType="separate"/>
      </w:r>
      <w:r w:rsidR="00A231E0" w:rsidRPr="00013357">
        <w:rPr>
          <w:rFonts w:cs="Times New Roman"/>
          <w:highlight w:val="yellow"/>
        </w:rPr>
        <w:t>(R Core Team 2015)</w:t>
      </w:r>
      <w:r w:rsidR="004141F1" w:rsidRPr="00013357">
        <w:rPr>
          <w:highlight w:val="yellow"/>
        </w:rPr>
        <w:fldChar w:fldCharType="end"/>
      </w:r>
      <w:r w:rsidR="004141F1" w:rsidRPr="00013357">
        <w:rPr>
          <w:highlight w:val="yellow"/>
        </w:rPr>
        <w:t xml:space="preserve"> </w:t>
      </w:r>
      <w:r w:rsidRPr="00013357">
        <w:rPr>
          <w:highlight w:val="yellow"/>
        </w:rPr>
        <w:t>using the package `</w:t>
      </w:r>
      <w:proofErr w:type="spellStart"/>
      <w:r w:rsidRPr="00013357">
        <w:rPr>
          <w:highlight w:val="yellow"/>
        </w:rPr>
        <w:t>smatr</w:t>
      </w:r>
      <w:proofErr w:type="spellEnd"/>
      <w:r w:rsidRPr="00013357">
        <w:rPr>
          <w:highlight w:val="yellow"/>
        </w:rPr>
        <w:t xml:space="preserve">` for </w:t>
      </w:r>
      <w:r w:rsidRPr="00013357">
        <w:rPr>
          <w:highlight w:val="yellow"/>
        </w:rPr>
        <w:lastRenderedPageBreak/>
        <w:t>comparing slopes of SMA lines</w:t>
      </w:r>
      <w:r w:rsidR="005763FB" w:rsidRPr="00013357">
        <w:rPr>
          <w:highlight w:val="yellow"/>
        </w:rPr>
        <w:t xml:space="preserve"> </w:t>
      </w:r>
      <w:r w:rsidR="005763FB" w:rsidRPr="00013357">
        <w:rPr>
          <w:highlight w:val="yellow"/>
        </w:rPr>
        <w:fldChar w:fldCharType="begin"/>
      </w:r>
      <w:r w:rsidR="005763FB" w:rsidRPr="00013357">
        <w:rPr>
          <w:highlight w:val="yellow"/>
        </w:rPr>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rsidRPr="00013357">
        <w:rPr>
          <w:highlight w:val="yellow"/>
        </w:rPr>
        <w:fldChar w:fldCharType="separate"/>
      </w:r>
      <w:r w:rsidR="00A231E0" w:rsidRPr="00013357">
        <w:rPr>
          <w:rFonts w:cs="Times New Roman"/>
          <w:highlight w:val="yellow"/>
        </w:rPr>
        <w:t xml:space="preserve">(Warton </w:t>
      </w:r>
      <w:r w:rsidR="00A231E0" w:rsidRPr="00013357">
        <w:rPr>
          <w:rFonts w:cs="Times New Roman"/>
          <w:i/>
          <w:iCs/>
          <w:highlight w:val="yellow"/>
        </w:rPr>
        <w:t>et al.</w:t>
      </w:r>
      <w:r w:rsidR="00A231E0" w:rsidRPr="00013357">
        <w:rPr>
          <w:rFonts w:cs="Times New Roman"/>
          <w:highlight w:val="yellow"/>
        </w:rPr>
        <w:t xml:space="preserve"> 2012)</w:t>
      </w:r>
      <w:r w:rsidR="005763FB" w:rsidRPr="00013357">
        <w:rPr>
          <w:highlight w:val="yellow"/>
        </w:rPr>
        <w:fldChar w:fldCharType="end"/>
      </w:r>
      <w:r w:rsidRPr="00013357">
        <w:rPr>
          <w:highlight w:val="yellow"/>
        </w:rPr>
        <w:t>. In addition, the code replicating this analysis (and all figures) is available at https://github.com/</w:t>
      </w:r>
      <w:r w:rsidR="00CE4532" w:rsidRPr="00013357">
        <w:rPr>
          <w:highlight w:val="yellow"/>
        </w:rPr>
        <w:t>traitecoevo</w:t>
      </w:r>
      <w:r w:rsidRPr="00013357">
        <w:rPr>
          <w:highlight w:val="yellow"/>
        </w:rPr>
        <w:t>/reproductive_allocation_kuringgai (</w:t>
      </w:r>
      <w:proofErr w:type="spellStart"/>
      <w:r w:rsidRPr="00013357">
        <w:rPr>
          <w:highlight w:val="yellow"/>
        </w:rPr>
        <w:t>doi</w:t>
      </w:r>
      <w:proofErr w:type="spellEnd"/>
      <w:r w:rsidRPr="00013357">
        <w:rPr>
          <w:highlight w:val="yellow"/>
        </w:rPr>
        <w:t>: will be added at proof stage).</w:t>
      </w:r>
    </w:p>
    <w:p w14:paraId="427FF26C" w14:textId="016CA067" w:rsidR="00416F1E" w:rsidRDefault="00416F1E" w:rsidP="003C3342">
      <w:pPr>
        <w:rPr>
          <w:ins w:id="797" w:author="Daniel Falster" w:date="2017-06-28T22:19:00Z"/>
        </w:rPr>
      </w:pPr>
      <w:ins w:id="798" w:author="Daniel Falster" w:date="2017-06-28T22:19:00Z">
        <w:r>
          <w:t xml:space="preserve">Most analysis on </w:t>
        </w:r>
        <w:r w:rsidRPr="00416F1E">
          <w:t>species</w:t>
        </w:r>
        <w:r>
          <w:t xml:space="preserve"> averages….</w:t>
        </w:r>
      </w:ins>
    </w:p>
    <w:p w14:paraId="23D44396" w14:textId="2BD94F3D" w:rsidR="000C54BB" w:rsidRDefault="000C54BB" w:rsidP="003C3342">
      <w:ins w:id="799" w:author="Daniel Falster" w:date="2017-06-28T22:19:00Z">
        <w:r>
          <w:t xml:space="preserve">Did not consider phylogeny </w:t>
        </w:r>
        <w:r w:rsidRPr="000C54BB">
          <w:t>because</w:t>
        </w:r>
        <w:r>
          <w:t>….</w:t>
        </w:r>
      </w:ins>
    </w:p>
    <w:p w14:paraId="6CEF6DB7" w14:textId="77777777" w:rsidR="00F66AAF" w:rsidRPr="003C3342" w:rsidRDefault="00F66AAF" w:rsidP="008F7743">
      <w:pPr>
        <w:pStyle w:val="Heading1"/>
      </w:pPr>
      <w:r w:rsidRPr="003C3342">
        <w:t>Results</w:t>
      </w:r>
    </w:p>
    <w:p w14:paraId="6711B244" w14:textId="6FB28C2B" w:rsidR="00717B9E" w:rsidRPr="003C3342" w:rsidRDefault="00EA13E4" w:rsidP="003C3342">
      <w:pPr>
        <w:pStyle w:val="Heading2"/>
      </w:pPr>
      <w:r w:rsidRPr="003C3342">
        <w:t>Accessory costs and accessory cost components</w:t>
      </w:r>
    </w:p>
    <w:p w14:paraId="0C8FFF53" w14:textId="6240762B" w:rsidR="008F4107" w:rsidRPr="003C3342" w:rsidRDefault="00FE3EB9" w:rsidP="007444C4">
      <w:pPr>
        <w:rPr>
          <w:del w:id="800" w:author="L. Harder" w:date="2017-06-28T10:45:00Z"/>
        </w:rPr>
      </w:pPr>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xml:space="preserve">. </w:t>
      </w:r>
      <w:del w:id="801" w:author="L. Harder" w:date="2017-06-28T10:45:00Z">
        <w:r w:rsidRPr="003C3342">
          <w:delText>Across</w:delText>
        </w:r>
      </w:del>
      <w:ins w:id="802" w:author="L. Harder" w:date="2017-06-28T10:45:00Z">
        <w:r w:rsidR="00275E6D">
          <w:t>On average for</w:t>
        </w:r>
      </w:ins>
      <w:r w:rsidR="00275E6D" w:rsidRPr="003C3342">
        <w:t xml:space="preserve"> </w:t>
      </w:r>
      <w:r w:rsidRPr="003C3342">
        <w:t>these individuals</w:t>
      </w:r>
      <w:r w:rsidR="004561D9" w:rsidRPr="003C3342">
        <w:t>,</w:t>
      </w:r>
      <w:del w:id="803" w:author="L. Harder" w:date="2017-06-28T10:45:00Z">
        <w:r w:rsidR="004561D9" w:rsidRPr="003C3342">
          <w:delText xml:space="preserve"> </w:delText>
        </w:r>
        <w:r w:rsidR="00730CEF" w:rsidRPr="003C3342">
          <w:delText>on average</w:delText>
        </w:r>
      </w:del>
      <w:r w:rsidR="004561D9" w:rsidRPr="003C3342">
        <w:t xml:space="preserv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w:t>
      </w:r>
      <w:commentRangeStart w:id="804"/>
      <w:proofErr w:type="spellStart"/>
      <w:r w:rsidR="009A035F">
        <w:t>propagule</w:t>
      </w:r>
      <w:proofErr w:type="spellEnd"/>
      <w:r w:rsidR="009A035F">
        <w:t xml:space="preserve"> </w:t>
      </w:r>
      <w:r w:rsidR="00C11A83">
        <w:t>mass</w:t>
      </w:r>
      <w:r w:rsidR="009A035F">
        <w:t xml:space="preserve"> </w:t>
      </w:r>
      <w:ins w:id="805" w:author="Daniel Falster" w:date="2017-06-28T22:20:00Z">
        <w:r w:rsidR="00A647D5">
          <w:t>(embryo, endosperm, dispersal tissues???)</w:t>
        </w:r>
        <w:r w:rsidR="00A647D5" w:rsidRPr="003C3342">
          <w:t>.</w:t>
        </w:r>
        <w:commentRangeEnd w:id="804"/>
        <w:r w:rsidR="00A647D5">
          <w:rPr>
            <w:rStyle w:val="CommentReference"/>
          </w:rPr>
          <w:commentReference w:id="804"/>
        </w:r>
      </w:ins>
      <w:del w:id="807" w:author="L. Harder" w:date="2017-06-28T10:45:00Z">
        <w:r w:rsidR="009A035F">
          <w:delText>was</w:delText>
        </w:r>
      </w:del>
      <w:proofErr w:type="gramStart"/>
      <w:ins w:id="808" w:author="L. Harder" w:date="2017-06-28T10:45:00Z">
        <w:r w:rsidR="00275E6D">
          <w:t>is</w:t>
        </w:r>
      </w:ins>
      <w:proofErr w:type="gramEnd"/>
      <w:r w:rsidR="00275E6D">
        <w:t xml:space="preserve"> </w:t>
      </w:r>
      <w:r w:rsidR="009A035F">
        <w:t xml:space="preserve">treated </w:t>
      </w:r>
      <w:r w:rsidR="00E40602" w:rsidRPr="003C3342">
        <w:t>as direct investment in offspring</w:t>
      </w:r>
      <w:r w:rsidR="009A035F">
        <w:t xml:space="preserve"> </w:t>
      </w:r>
      <w:del w:id="809" w:author="L. Harder" w:date="2017-06-28T10:45:00Z">
        <w:r w:rsidR="009A035F">
          <w:delText>instead of</w:delText>
        </w:r>
      </w:del>
      <w:ins w:id="810" w:author="L. Harder" w:date="2017-06-28T10:45:00Z">
        <w:r w:rsidR="00275E6D">
          <w:t>rather than</w:t>
        </w:r>
      </w:ins>
      <w:r w:rsidR="00275E6D">
        <w:t xml:space="preserve"> just </w:t>
      </w:r>
      <w:r w:rsidR="009A035F">
        <w:t xml:space="preserve">the </w:t>
      </w:r>
      <w:ins w:id="811" w:author="Daniel Falster" w:date="2017-06-28T13:44:00Z">
        <w:r w:rsidR="005E298C">
          <w:t>seed (</w:t>
        </w:r>
      </w:ins>
      <w:r w:rsidR="009A035F">
        <w:t>embryo and endosperm</w:t>
      </w:r>
      <w:ins w:id="812" w:author="Daniel Falster" w:date="2017-06-28T13:44:00Z">
        <w:r w:rsidR="005E298C">
          <w:t>)</w:t>
        </w:r>
      </w:ins>
      <w:del w:id="813" w:author="L. Harder" w:date="2017-06-28T10:45:00Z">
        <w:r w:rsidR="009A035F">
          <w:delText xml:space="preserve"> components</w:delText>
        </w:r>
      </w:del>
      <w:r w:rsidR="00FF087A" w:rsidRPr="003C3342">
        <w:t>.</w:t>
      </w:r>
      <w:ins w:id="814" w:author="Daniel Falster" w:date="2017-06-28T13:46:00Z">
        <w:r w:rsidR="00081707">
          <w:t xml:space="preserve"> </w:t>
        </w:r>
        <w:proofErr w:type="gramStart"/>
        <w:r w:rsidR="00081707">
          <w:t>A</w:t>
        </w:r>
      </w:ins>
      <w:proofErr w:type="gramEnd"/>
      <w:del w:id="815" w:author="Daniel Falster" w:date="2017-06-28T13:46:00Z">
        <w:r w:rsidR="00FF087A" w:rsidRPr="003C3342" w:rsidDel="00081707">
          <w:delText xml:space="preserve"> </w:delText>
        </w:r>
        <w:r w:rsidR="0058534D" w:rsidDel="00081707">
          <w:delText>Hereafter, a</w:delText>
        </w:r>
      </w:del>
      <w:r w:rsidR="0058534D">
        <w:t>ll results report</w:t>
      </w:r>
      <w:ins w:id="816" w:author="Daniel Falster" w:date="2017-06-28T13:45:00Z">
        <w:r w:rsidR="005E298C">
          <w:t xml:space="preserve">ed </w:t>
        </w:r>
      </w:ins>
      <w:ins w:id="817" w:author="Daniel Falster" w:date="2017-06-28T13:47:00Z">
        <w:r w:rsidR="00081707" w:rsidRPr="00081707">
          <w:t xml:space="preserve">hereafter </w:t>
        </w:r>
      </w:ins>
      <w:ins w:id="818" w:author="Daniel Falster" w:date="2017-06-28T13:45:00Z">
        <w:r w:rsidR="005E298C">
          <w:t xml:space="preserve">treat </w:t>
        </w:r>
      </w:ins>
      <w:del w:id="819" w:author="Daniel Falster" w:date="2017-06-28T13:45:00Z">
        <w:r w:rsidR="0058534D" w:rsidDel="005E298C">
          <w:delText xml:space="preserve"> results for the</w:delText>
        </w:r>
      </w:del>
      <w:r w:rsidR="0058534D">
        <w:t xml:space="preserve"> embryo and endosperm </w:t>
      </w:r>
      <w:del w:id="820" w:author="Daniel Falster" w:date="2017-06-28T13:46:00Z">
        <w:r w:rsidR="0058534D" w:rsidDel="00081707">
          <w:delText>component</w:delText>
        </w:r>
      </w:del>
      <w:del w:id="821" w:author="Daniel Falster" w:date="2017-06-28T13:45:00Z">
        <w:r w:rsidR="0058534D" w:rsidDel="005E298C">
          <w:delText>, designating them</w:delText>
        </w:r>
      </w:del>
      <w:del w:id="822" w:author="Daniel Falster" w:date="2017-06-28T13:46:00Z">
        <w:r w:rsidR="0058534D" w:rsidDel="00081707">
          <w:delText xml:space="preserve"> </w:delText>
        </w:r>
      </w:del>
      <w:r w:rsidR="0058534D">
        <w:t xml:space="preserve">as </w:t>
      </w:r>
      <w:ins w:id="823" w:author="Daniel Falster" w:date="2017-06-28T13:45:00Z">
        <w:r w:rsidR="005E298C">
          <w:t>“</w:t>
        </w:r>
      </w:ins>
      <w:r w:rsidR="0058534D">
        <w:t>seed</w:t>
      </w:r>
      <w:ins w:id="824" w:author="Daniel Falster" w:date="2017-06-28T13:45:00Z">
        <w:r w:rsidR="005E298C">
          <w:t xml:space="preserve"> </w:t>
        </w:r>
      </w:ins>
      <w:ins w:id="825" w:author="Daniel Falster" w:date="2017-06-28T13:46:00Z">
        <w:r w:rsidR="005E298C">
          <w:t>size</w:t>
        </w:r>
      </w:ins>
      <w:ins w:id="826" w:author="Daniel Falster" w:date="2017-06-28T13:45:00Z">
        <w:r w:rsidR="005E298C">
          <w:t>”</w:t>
        </w:r>
      </w:ins>
      <w:del w:id="827" w:author="Daniel Falster" w:date="2017-06-28T13:45:00Z">
        <w:r w:rsidR="0058534D" w:rsidDel="005E298C">
          <w:delText xml:space="preserve"> size</w:delText>
        </w:r>
      </w:del>
      <w:r w:rsidR="0058534D">
        <w:t xml:space="preserve">. </w:t>
      </w:r>
      <w:del w:id="828" w:author="L. Harder" w:date="2017-06-28T10:45:00Z">
        <w:r w:rsidR="00EA13E4" w:rsidRPr="003C3342">
          <w:delText>Across</w:delText>
        </w:r>
      </w:del>
      <w:ins w:id="829" w:author="L. Harder" w:date="2017-06-28T10:45:00Z">
        <w:r w:rsidR="00275E6D">
          <w:t>Among</w:t>
        </w:r>
      </w:ins>
      <w:r w:rsidR="00275E6D">
        <w:t xml:space="preserve"> </w:t>
      </w:r>
      <w:r w:rsidR="00EA13E4" w:rsidRPr="003C3342">
        <w:t xml:space="preserve">species, </w:t>
      </w:r>
      <w:ins w:id="830" w:author="Daniel Falster" w:date="2017-06-28T13:47:00Z">
        <w:r w:rsidR="00081707">
          <w:t xml:space="preserve">the proportion of mass allocated to </w:t>
        </w:r>
      </w:ins>
      <w:r w:rsidR="00EA13E4" w:rsidRPr="003C3342">
        <w:t xml:space="preserve">accessory costs ranged from a low of </w:t>
      </w:r>
      <w:r w:rsidR="009A035F">
        <w:t>95.8</w:t>
      </w:r>
      <w:r w:rsidR="00EA13E4" w:rsidRPr="003C3342">
        <w:t xml:space="preserve">% </w:t>
      </w:r>
      <w:r w:rsidR="006722D0" w:rsidRPr="003C3342">
        <w:t xml:space="preserve">for </w:t>
      </w:r>
      <w:del w:id="831" w:author="L. Harder" w:date="2017-06-28T10:45:00Z">
        <w:r w:rsidR="009A035F">
          <w:rPr>
            <w:i/>
          </w:rPr>
          <w:delText xml:space="preserve">Epacris </w:delText>
        </w:r>
      </w:del>
      <w:proofErr w:type="spellStart"/>
      <w:ins w:id="832" w:author="L. Harder" w:date="2017-06-28T10:45:00Z">
        <w:r w:rsidR="009A035F">
          <w:rPr>
            <w:i/>
          </w:rPr>
          <w:t>E</w:t>
        </w:r>
        <w:r w:rsidR="00275E6D">
          <w:rPr>
            <w:i/>
          </w:rPr>
          <w:t>.</w:t>
        </w:r>
      </w:ins>
      <w:r w:rsidR="009A035F">
        <w:rPr>
          <w:i/>
        </w:rPr>
        <w:t>microphylla</w:t>
      </w:r>
      <w:proofErr w:type="spellEnd"/>
      <w:r w:rsidR="009A035F">
        <w:rPr>
          <w:i/>
        </w:rPr>
        <w:t xml:space="preserve"> </w:t>
      </w:r>
      <w:r w:rsidR="00EA13E4" w:rsidRPr="003C3342">
        <w:t>to a high of 99</w:t>
      </w:r>
      <w:r w:rsidR="002A5C83" w:rsidRPr="003C3342">
        <w:t>.8</w:t>
      </w:r>
      <w:r w:rsidR="00EA13E4" w:rsidRPr="003C3342">
        <w:t xml:space="preserve">% for </w:t>
      </w:r>
      <w:del w:id="833" w:author="L. Harder" w:date="2017-06-28T10:45:00Z">
        <w:r w:rsidR="00EA13E4" w:rsidRPr="003C3342">
          <w:rPr>
            <w:i/>
          </w:rPr>
          <w:delText xml:space="preserve">Hakea </w:delText>
        </w:r>
      </w:del>
      <w:ins w:id="834" w:author="L. Harder" w:date="2017-06-28T10:45:00Z">
        <w:r w:rsidR="00EA13E4" w:rsidRPr="003C3342">
          <w:rPr>
            <w:i/>
          </w:rPr>
          <w:t>H</w:t>
        </w:r>
        <w:r w:rsidR="00275E6D">
          <w:rPr>
            <w:i/>
          </w:rPr>
          <w:t>.</w:t>
        </w:r>
      </w:ins>
      <w:ins w:id="835" w:author="Daniel Falster" w:date="2017-06-28T22:32:00Z">
        <w:r w:rsidR="00DF0E4D">
          <w:rPr>
            <w:i/>
          </w:rPr>
          <w:t xml:space="preserve"> </w:t>
        </w:r>
      </w:ins>
      <w:proofErr w:type="spellStart"/>
      <w:r w:rsidR="00EA13E4" w:rsidRPr="003C3342">
        <w:rPr>
          <w:i/>
        </w:rPr>
        <w:t>teretifolia</w:t>
      </w:r>
      <w:proofErr w:type="spellEnd"/>
      <w:r w:rsidR="00EA13E4" w:rsidRPr="003C3342">
        <w:rPr>
          <w:i/>
        </w:rPr>
        <w:t xml:space="preserve"> </w:t>
      </w:r>
      <w:r w:rsidR="00EA13E4" w:rsidRPr="003C3342">
        <w:t>(</w:t>
      </w:r>
      <w:r w:rsidR="00BD71EC">
        <w:t xml:space="preserve">Table </w:t>
      </w:r>
      <w:r w:rsidR="003F6B29">
        <w:t>1</w:t>
      </w:r>
      <w:r w:rsidR="00EA13E4" w:rsidRPr="003C3342">
        <w:t xml:space="preserve">). </w:t>
      </w:r>
    </w:p>
    <w:p w14:paraId="424803E2" w14:textId="18258ADC" w:rsidR="00C11A83" w:rsidRPr="003C3342" w:rsidRDefault="008F4107" w:rsidP="00C11A83">
      <w:pPr>
        <w:rPr>
          <w:color w:val="FF0000"/>
        </w:rPr>
      </w:pPr>
      <w:del w:id="836" w:author="L. Harder" w:date="2017-06-28T10:45:00Z">
        <w:r w:rsidRPr="003C3342">
          <w:delText xml:space="preserve">Total </w:delText>
        </w:r>
        <w:r w:rsidR="00155B47">
          <w:delText xml:space="preserve">reproductive </w:delText>
        </w:r>
        <w:r w:rsidR="00EA13E4" w:rsidRPr="003C3342">
          <w:delText xml:space="preserve">costs </w:delText>
        </w:r>
        <w:r w:rsidR="00B3291A" w:rsidRPr="003C3342">
          <w:delText xml:space="preserve">can be divided </w:delText>
        </w:r>
        <w:r w:rsidR="00EA13E4" w:rsidRPr="003C3342">
          <w:delText xml:space="preserve">into </w:delText>
        </w:r>
        <w:r w:rsidR="009A035F">
          <w:delText xml:space="preserve">discarded </w:delText>
        </w:r>
        <w:r w:rsidR="00F51179">
          <w:delText xml:space="preserve">tissue costs </w:delText>
        </w:r>
        <w:r w:rsidR="00EA13E4" w:rsidRPr="003C3342">
          <w:delText xml:space="preserve">(the </w:delText>
        </w:r>
        <w:r w:rsidR="00C11A83">
          <w:delText>mass</w:delText>
        </w:r>
        <w:r w:rsidR="00EA13E4" w:rsidRPr="003C3342">
          <w:delText xml:space="preserve"> of all aborted</w:delText>
        </w:r>
        <w:r w:rsidR="009A035F">
          <w:delText xml:space="preserve"> and discarded</w:delText>
        </w:r>
        <w:r w:rsidR="00EA13E4" w:rsidRPr="003C3342">
          <w:delText xml:space="preserve"> parts, </w:delText>
        </w:r>
        <w:r w:rsidR="00CF2A78" w:rsidRPr="003C3342">
          <w:delText xml:space="preserve">including </w:delText>
        </w:r>
        <w:r w:rsidR="00EA13E4" w:rsidRPr="003C3342">
          <w:delText xml:space="preserve">mature flowers that fail to set seed) </w:delText>
        </w:r>
        <w:r w:rsidR="00B3291A" w:rsidRPr="003C3342">
          <w:delText>versus</w:delText>
        </w:r>
        <w:r w:rsidR="00EA13E4" w:rsidRPr="003C3342">
          <w:delText xml:space="preserve"> </w:delText>
        </w:r>
        <w:r w:rsidR="002D634E">
          <w:delText xml:space="preserve">reproductive </w:delText>
        </w:r>
        <w:r w:rsidR="009A035F">
          <w:delText xml:space="preserve">success </w:delText>
        </w:r>
        <w:r w:rsidR="00F51179">
          <w:delText>costs</w:delText>
        </w:r>
        <w:r w:rsidR="00EA13E4" w:rsidRPr="003C3342">
          <w:delText xml:space="preserve"> (seed</w:delText>
        </w:r>
        <w:r w:rsidR="00B3291A" w:rsidRPr="003C3342">
          <w:delText xml:space="preserve"> </w:delText>
        </w:r>
        <w:r w:rsidR="00C11A83">
          <w:delText>mass</w:delText>
        </w:r>
        <w:r w:rsidR="00EC6388" w:rsidRPr="003C3342">
          <w:delText xml:space="preserve"> </w:delText>
        </w:r>
        <w:r w:rsidR="00B3291A" w:rsidRPr="003C3342">
          <w:delText>plus</w:delText>
        </w:r>
        <w:r w:rsidR="00EA13E4" w:rsidRPr="003C3342">
          <w:delText xml:space="preserve"> the total per ovule cost</w:delText>
        </w:r>
        <w:r w:rsidR="00482BA4" w:rsidRPr="003C3342">
          <w:delText xml:space="preserve"> of required floral parts, both </w:delText>
        </w:r>
        <w:r w:rsidR="009A035F">
          <w:delText xml:space="preserve">before </w:delText>
        </w:r>
        <w:r w:rsidR="00482BA4" w:rsidRPr="003C3342">
          <w:delText>pollination</w:delText>
        </w:r>
        <w:r w:rsidR="009A035F">
          <w:delText xml:space="preserve"> and during seed provisioning</w:delText>
        </w:r>
        <w:r w:rsidR="00482BA4" w:rsidRPr="003C3342">
          <w:delText>).</w:delText>
        </w:r>
      </w:del>
      <w:r w:rsidR="00275E6D">
        <w:t xml:space="preserve"> </w:t>
      </w:r>
      <w:r w:rsidR="00504650" w:rsidRPr="003C3342">
        <w:t xml:space="preserve">Only </w:t>
      </w:r>
      <w:del w:id="837" w:author="Daniel Falster" w:date="2017-06-28T13:48:00Z">
        <w:r w:rsidR="002A5C83" w:rsidRPr="003C3342" w:rsidDel="00081707">
          <w:delText>the two cone-bearing species</w:delText>
        </w:r>
        <w:r w:rsidR="00C402EE" w:rsidDel="00081707">
          <w:delText xml:space="preserve"> – </w:delText>
        </w:r>
      </w:del>
      <w:del w:id="838" w:author="L. Harder" w:date="2017-06-28T10:45:00Z">
        <w:r w:rsidR="002A5C83" w:rsidRPr="003C3342">
          <w:rPr>
            <w:i/>
          </w:rPr>
          <w:delText>Banksia</w:delText>
        </w:r>
      </w:del>
      <w:ins w:id="839" w:author="L. Harder" w:date="2017-06-28T10:45:00Z">
        <w:r w:rsidR="002A5C83" w:rsidRPr="003C3342">
          <w:rPr>
            <w:i/>
          </w:rPr>
          <w:t>B</w:t>
        </w:r>
        <w:r w:rsidR="00275E6D">
          <w:rPr>
            <w:i/>
          </w:rPr>
          <w:t>.</w:t>
        </w:r>
      </w:ins>
      <w:r w:rsidR="002A5C83" w:rsidRPr="003C3342">
        <w:rPr>
          <w:i/>
        </w:rPr>
        <w:t xml:space="preserve"> </w:t>
      </w:r>
      <w:proofErr w:type="spellStart"/>
      <w:r w:rsidR="002A5C83" w:rsidRPr="003C3342">
        <w:rPr>
          <w:i/>
        </w:rPr>
        <w:t>ericifolia</w:t>
      </w:r>
      <w:proofErr w:type="spellEnd"/>
      <w:r w:rsidR="002A5C83" w:rsidRPr="003C3342">
        <w:rPr>
          <w:i/>
        </w:rPr>
        <w:t xml:space="preserve"> </w:t>
      </w:r>
      <w:r w:rsidR="00482BA4" w:rsidRPr="003C3342">
        <w:t xml:space="preserve">and </w:t>
      </w:r>
      <w:del w:id="840" w:author="L. Harder" w:date="2017-06-28T10:45:00Z">
        <w:r w:rsidR="00482BA4" w:rsidRPr="003C3342">
          <w:rPr>
            <w:i/>
          </w:rPr>
          <w:delText>Petrophile</w:delText>
        </w:r>
      </w:del>
      <w:ins w:id="841" w:author="L. Harder" w:date="2017-06-28T10:45:00Z">
        <w:r w:rsidR="00482BA4" w:rsidRPr="003C3342">
          <w:rPr>
            <w:i/>
          </w:rPr>
          <w:t>P</w:t>
        </w:r>
        <w:r w:rsidR="00275E6D">
          <w:rPr>
            <w:i/>
          </w:rPr>
          <w:t>.</w:t>
        </w:r>
      </w:ins>
      <w:r w:rsidR="00482BA4" w:rsidRPr="003C3342">
        <w:rPr>
          <w:i/>
        </w:rPr>
        <w:t xml:space="preserve"> </w:t>
      </w:r>
      <w:proofErr w:type="spellStart"/>
      <w:r w:rsidR="00482BA4" w:rsidRPr="003C3342">
        <w:rPr>
          <w:i/>
        </w:rPr>
        <w:t>pu</w:t>
      </w:r>
      <w:r w:rsidR="00B36621" w:rsidRPr="003C3342">
        <w:rPr>
          <w:i/>
        </w:rPr>
        <w:t>l</w:t>
      </w:r>
      <w:r w:rsidR="00482BA4" w:rsidRPr="003C3342">
        <w:rPr>
          <w:i/>
        </w:rPr>
        <w:t>chella</w:t>
      </w:r>
      <w:proofErr w:type="spellEnd"/>
      <w:r w:rsidR="00C402EE">
        <w:rPr>
          <w:i/>
        </w:rPr>
        <w:t xml:space="preserve"> </w:t>
      </w:r>
      <w:r w:rsidR="00C402EE">
        <w:t>–</w:t>
      </w:r>
      <w:r w:rsidR="00482BA4" w:rsidRPr="003C3342">
        <w:t xml:space="preserve"> </w:t>
      </w:r>
      <w:ins w:id="842" w:author="Daniel Falster" w:date="2017-06-28T13:48:00Z">
        <w:r w:rsidR="00081707" w:rsidRPr="003C3342">
          <w:t>the two cone-bearing species</w:t>
        </w:r>
        <w:r w:rsidR="00081707">
          <w:t xml:space="preserve"> – </w:t>
        </w:r>
      </w:ins>
      <w:del w:id="843" w:author="Daniel Falster" w:date="2017-06-28T22:21:00Z">
        <w:r w:rsidR="00482BA4" w:rsidRPr="003C3342" w:rsidDel="00A647D5">
          <w:delText xml:space="preserve">had </w:delText>
        </w:r>
      </w:del>
      <w:ins w:id="844" w:author="Daniel Falster" w:date="2017-06-28T22:21:00Z">
        <w:r w:rsidR="00A647D5">
          <w:t>invested more in</w:t>
        </w:r>
        <w:r w:rsidR="00A647D5" w:rsidRPr="003C3342">
          <w:t xml:space="preserve"> </w:t>
        </w:r>
        <w:r w:rsidR="00A647D5">
          <w:t xml:space="preserve">successful ovules </w:t>
        </w:r>
      </w:ins>
      <w:del w:id="845" w:author="Daniel Falster" w:date="2017-06-28T22:21:00Z">
        <w:r w:rsidR="009A035F" w:rsidRPr="00A647D5" w:rsidDel="00A647D5">
          <w:rPr>
            <w:highlight w:val="yellow"/>
          </w:rPr>
          <w:delText xml:space="preserve">success </w:delText>
        </w:r>
        <w:r w:rsidR="00F51179" w:rsidRPr="00A647D5" w:rsidDel="00A647D5">
          <w:rPr>
            <w:highlight w:val="yellow"/>
          </w:rPr>
          <w:delText>costs</w:delText>
        </w:r>
        <w:r w:rsidR="00F51179" w:rsidDel="00A647D5">
          <w:delText xml:space="preserve"> that</w:delText>
        </w:r>
      </w:del>
      <w:ins w:id="846" w:author="Daniel Falster" w:date="2017-06-28T22:21:00Z">
        <w:r w:rsidR="00A647D5">
          <w:t>than</w:t>
        </w:r>
      </w:ins>
      <w:r w:rsidR="00F51179">
        <w:t xml:space="preserve"> </w:t>
      </w:r>
      <w:del w:id="847" w:author="Daniel Falster" w:date="2017-06-28T22:21:00Z">
        <w:r w:rsidR="00F51179" w:rsidDel="00A647D5">
          <w:delText>were higher</w:delText>
        </w:r>
      </w:del>
      <w:ins w:id="848" w:author="L. Harder" w:date="2017-06-28T10:45:00Z">
        <w:del w:id="849" w:author="Daniel Falster" w:date="2017-06-28T22:21:00Z">
          <w:r w:rsidR="00275E6D" w:rsidDel="00A647D5">
            <w:delText>greater</w:delText>
          </w:r>
        </w:del>
      </w:ins>
      <w:del w:id="850" w:author="Daniel Falster" w:date="2017-06-28T22:21:00Z">
        <w:r w:rsidR="00275E6D" w:rsidDel="00A647D5">
          <w:delText xml:space="preserve"> </w:delText>
        </w:r>
        <w:r w:rsidR="00F51179" w:rsidDel="00A647D5">
          <w:delText xml:space="preserve">than </w:delText>
        </w:r>
      </w:del>
      <w:r w:rsidR="009A035F">
        <w:t xml:space="preserve">discarded </w:t>
      </w:r>
      <w:r w:rsidR="00F51179">
        <w:t>tissue</w:t>
      </w:r>
      <w:ins w:id="851" w:author="Daniel Falster" w:date="2017-06-28T22:21:00Z">
        <w:r w:rsidR="00A647D5">
          <w:t>s</w:t>
        </w:r>
      </w:ins>
      <w:r w:rsidR="00F51179">
        <w:t xml:space="preserve"> </w:t>
      </w:r>
      <w:del w:id="852" w:author="Daniel Falster" w:date="2017-06-28T22:21:00Z">
        <w:r w:rsidR="00F51179" w:rsidDel="00A647D5">
          <w:delText>costs</w:delText>
        </w:r>
        <w:r w:rsidR="006B486D" w:rsidDel="00A647D5">
          <w:delText xml:space="preserve"> </w:delText>
        </w:r>
      </w:del>
      <w:r w:rsidR="006B486D">
        <w:t>(Table 1)</w:t>
      </w:r>
      <w:r w:rsidR="00B36621" w:rsidRPr="003C3342">
        <w:t xml:space="preserve">. </w:t>
      </w:r>
      <w:del w:id="853" w:author="L. Harder" w:date="2017-06-28T10:45:00Z">
        <w:r w:rsidR="00B36621" w:rsidRPr="003C3342">
          <w:delText>T</w:delText>
        </w:r>
        <w:r w:rsidR="00482BA4" w:rsidRPr="003C3342">
          <w:delText>hree species</w:delText>
        </w:r>
        <w:r w:rsidR="00C402EE">
          <w:delText xml:space="preserve"> –</w:delText>
        </w:r>
        <w:r w:rsidR="00482BA4" w:rsidRPr="003C3342">
          <w:delText xml:space="preserve"> </w:delText>
        </w:r>
        <w:r w:rsidR="002A5C83" w:rsidRPr="003C3342">
          <w:rPr>
            <w:i/>
          </w:rPr>
          <w:delText>Hakea</w:delText>
        </w:r>
      </w:del>
      <w:ins w:id="854" w:author="L. Harder" w:date="2017-06-28T10:45:00Z">
        <w:r w:rsidR="002A5C83" w:rsidRPr="003C3342">
          <w:rPr>
            <w:i/>
          </w:rPr>
          <w:t>H</w:t>
        </w:r>
        <w:r w:rsidR="00275E6D">
          <w:rPr>
            <w:i/>
          </w:rPr>
          <w:t>.</w:t>
        </w:r>
      </w:ins>
      <w:r w:rsidR="002A5C83" w:rsidRPr="003C3342">
        <w:rPr>
          <w:i/>
        </w:rPr>
        <w:t xml:space="preserve"> </w:t>
      </w:r>
      <w:proofErr w:type="spellStart"/>
      <w:proofErr w:type="gramStart"/>
      <w:r w:rsidR="002A5C83" w:rsidRPr="003C3342">
        <w:rPr>
          <w:i/>
        </w:rPr>
        <w:t>teretifolia</w:t>
      </w:r>
      <w:proofErr w:type="spellEnd"/>
      <w:proofErr w:type="gramEnd"/>
      <w:r w:rsidR="00482BA4" w:rsidRPr="003C3342">
        <w:t xml:space="preserve">, </w:t>
      </w:r>
      <w:del w:id="855" w:author="L. Harder" w:date="2017-06-28T10:45:00Z">
        <w:r w:rsidR="00482BA4" w:rsidRPr="003C3342">
          <w:rPr>
            <w:i/>
          </w:rPr>
          <w:delText>Phyllota</w:delText>
        </w:r>
      </w:del>
      <w:ins w:id="856" w:author="L. Harder" w:date="2017-06-28T10:45:00Z">
        <w:r w:rsidR="00482BA4" w:rsidRPr="003C3342">
          <w:rPr>
            <w:i/>
          </w:rPr>
          <w:t>P</w:t>
        </w:r>
        <w:r w:rsidR="00275E6D">
          <w:rPr>
            <w:i/>
          </w:rPr>
          <w:t>.</w:t>
        </w:r>
      </w:ins>
      <w:r w:rsidR="00482BA4" w:rsidRPr="003C3342">
        <w:rPr>
          <w:i/>
        </w:rPr>
        <w:t xml:space="preserve"> </w:t>
      </w:r>
      <w:proofErr w:type="spellStart"/>
      <w:r w:rsidR="00482BA4" w:rsidRPr="003C3342">
        <w:rPr>
          <w:i/>
        </w:rPr>
        <w:t>phylicoides</w:t>
      </w:r>
      <w:proofErr w:type="spellEnd"/>
      <w:r w:rsidR="00482BA4" w:rsidRPr="003C3342">
        <w:t xml:space="preserve">, and </w:t>
      </w:r>
      <w:del w:id="857" w:author="L. Harder" w:date="2017-06-28T10:45:00Z">
        <w:r w:rsidR="002A5C83" w:rsidRPr="003C3342">
          <w:rPr>
            <w:i/>
          </w:rPr>
          <w:delText xml:space="preserve">Pultenaea </w:delText>
        </w:r>
      </w:del>
      <w:proofErr w:type="spellStart"/>
      <w:ins w:id="858" w:author="L. Harder" w:date="2017-06-28T10:45:00Z">
        <w:r w:rsidR="002A5C83" w:rsidRPr="003C3342">
          <w:rPr>
            <w:i/>
          </w:rPr>
          <w:t>P</w:t>
        </w:r>
        <w:r w:rsidR="00275E6D">
          <w:rPr>
            <w:i/>
          </w:rPr>
          <w:t>.</w:t>
        </w:r>
      </w:ins>
      <w:r w:rsidR="002A5C83" w:rsidRPr="003C3342">
        <w:rPr>
          <w:i/>
        </w:rPr>
        <w:t>tuberculata</w:t>
      </w:r>
      <w:proofErr w:type="spellEnd"/>
      <w:del w:id="859" w:author="L. Harder" w:date="2017-06-28T10:45:00Z">
        <w:r w:rsidR="002A5C83" w:rsidRPr="003C3342">
          <w:delText xml:space="preserve"> </w:delText>
        </w:r>
        <w:r w:rsidR="00C402EE">
          <w:delText>–</w:delText>
        </w:r>
      </w:del>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w:t>
      </w:r>
      <w:del w:id="860" w:author="L. Harder" w:date="2017-06-28T10:45:00Z">
        <w:r w:rsidR="00482BA4" w:rsidRPr="003C3342">
          <w:delText xml:space="preserve">these </w:delText>
        </w:r>
      </w:del>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w:t>
      </w:r>
      <w:del w:id="861" w:author="L. Harder" w:date="2017-06-28T10:45:00Z">
        <w:r w:rsidR="00C11A83" w:rsidRPr="003C3342">
          <w:delText>abort</w:delText>
        </w:r>
      </w:del>
      <w:ins w:id="862" w:author="L. Harder" w:date="2017-06-28T10:45:00Z">
        <w:r w:rsidR="00C11A83" w:rsidRPr="003C3342">
          <w:t>abort</w:t>
        </w:r>
        <w:r w:rsidR="00275E6D">
          <w:t>ed</w:t>
        </w:r>
      </w:ins>
      <w:r w:rsidR="00C11A83" w:rsidRPr="003C3342">
        <w:t xml:space="preserve"> after </w:t>
      </w:r>
      <w:del w:id="863" w:author="Daniel Falster" w:date="2017-06-28T13:49:00Z">
        <w:r w:rsidR="00C11A83" w:rsidRPr="003C3342" w:rsidDel="00081707">
          <w:delText xml:space="preserve">pollination </w:delText>
        </w:r>
      </w:del>
      <w:ins w:id="864" w:author="Daniel Falster" w:date="2017-06-28T13:49:00Z">
        <w:r w:rsidR="00081707">
          <w:t>flower formation</w:t>
        </w:r>
        <w:r w:rsidR="00081707" w:rsidRPr="003C3342">
          <w:t xml:space="preserve"> </w:t>
        </w:r>
      </w:ins>
      <w:r w:rsidR="00C11A83" w:rsidRPr="003C3342">
        <w:t>but before</w:t>
      </w:r>
      <w:del w:id="865" w:author="L. Harder" w:date="2017-06-28T10:45:00Z">
        <w:r w:rsidR="00C11A83" w:rsidRPr="003C3342">
          <w:delText xml:space="preserve"> </w:delText>
        </w:r>
        <w:r w:rsidR="00C11A83">
          <w:delText>the onset of</w:delText>
        </w:r>
      </w:del>
      <w:r w:rsidR="00C11A83" w:rsidRPr="003C3342">
        <w:t xml:space="preserve"> </w:t>
      </w:r>
      <w:ins w:id="866" w:author="Daniel Falster" w:date="2017-06-28T22:22:00Z">
        <w:r w:rsidR="00A647D5">
          <w:t xml:space="preserve">any </w:t>
        </w:r>
      </w:ins>
      <w:r w:rsidR="00C11A83">
        <w:t xml:space="preserve">visible </w:t>
      </w:r>
      <w:r w:rsidR="00C11A83" w:rsidRPr="003C3342">
        <w:t xml:space="preserve">provisioning </w:t>
      </w:r>
      <w:ins w:id="867" w:author="Daniel Falster" w:date="2017-06-28T22:22:00Z">
        <w:r w:rsidR="00A647D5">
          <w:t xml:space="preserve">had occurred </w:t>
        </w:r>
      </w:ins>
      <w:r w:rsidR="00C11A83">
        <w:t>were</w:t>
      </w:r>
      <w:r w:rsidR="00C11A83" w:rsidRPr="003C3342">
        <w:t xml:space="preserve"> recorded as </w:t>
      </w:r>
      <w:ins w:id="868" w:author="Daniel Falster" w:date="2017-06-28T22:22:00Z">
        <w:r w:rsidR="002E5A3F">
          <w:t>discarded tissues</w:t>
        </w:r>
      </w:ins>
      <w:del w:id="869" w:author="Daniel Falster" w:date="2017-06-28T22:22:00Z">
        <w:r w:rsidR="00C11A83" w:rsidRPr="003C3342" w:rsidDel="002E5A3F">
          <w:delText>shed flowers</w:delText>
        </w:r>
      </w:del>
      <w:r w:rsidR="00C11A83" w:rsidRPr="003C3342">
        <w:t xml:space="preserve">, such that </w:t>
      </w:r>
      <w:r w:rsidR="00C11A83">
        <w:t xml:space="preserve">pollen-attraction costs </w:t>
      </w:r>
      <w:del w:id="870" w:author="Daniel Falster" w:date="2017-06-28T22:22:00Z">
        <w:r w:rsidR="00C11A83" w:rsidDel="002E5A3F">
          <w:delText>(</w:delText>
        </w:r>
        <w:r w:rsidR="00C11A83" w:rsidRPr="003C3342" w:rsidDel="002E5A3F">
          <w:delText>pre-provisioning</w:delText>
        </w:r>
        <w:r w:rsidR="00C11A83" w:rsidDel="002E5A3F">
          <w:delText>)</w:delText>
        </w:r>
        <w:r w:rsidR="00C11A83" w:rsidRPr="003C3342" w:rsidDel="002E5A3F">
          <w:delText xml:space="preserve"> </w:delText>
        </w:r>
      </w:del>
      <w:r w:rsidR="00C11A83" w:rsidRPr="003C3342">
        <w:t>include</w:t>
      </w:r>
      <w:r w:rsidR="00C11A83">
        <w:t>d</w:t>
      </w:r>
      <w:r w:rsidR="00C11A83" w:rsidRPr="003C3342">
        <w:t xml:space="preserve"> </w:t>
      </w:r>
      <w:r w:rsidR="00C11A83">
        <w:t xml:space="preserve">costs associated with </w:t>
      </w:r>
      <w:r w:rsidR="00C11A83" w:rsidRPr="003C3342">
        <w:t xml:space="preserve">ovules aborted </w:t>
      </w:r>
      <w:ins w:id="871" w:author="L. Harder" w:date="2017-06-28T10:45:00Z">
        <w:r w:rsidR="00C11A83" w:rsidRPr="003C3342">
          <w:t xml:space="preserve">due </w:t>
        </w:r>
      </w:ins>
      <w:r w:rsidR="00275E6D">
        <w:t xml:space="preserve">both </w:t>
      </w:r>
      <w:del w:id="872" w:author="L. Harder" w:date="2017-06-28T10:45:00Z">
        <w:r w:rsidR="00C11A83" w:rsidRPr="003C3342">
          <w:delText xml:space="preserve">due </w:delText>
        </w:r>
      </w:del>
      <w:r w:rsidR="00C11A83" w:rsidRPr="003C3342">
        <w:t xml:space="preserve">to lack of pollination and </w:t>
      </w:r>
      <w:del w:id="873" w:author="L. Harder" w:date="2017-06-28T10:45:00Z">
        <w:r w:rsidR="00C11A83" w:rsidRPr="003C3342">
          <w:delText>due to</w:delText>
        </w:r>
      </w:del>
      <w:r w:rsidR="00C11A83" w:rsidRPr="003C3342">
        <w:t xml:space="preserve"> early maternal selection. </w:t>
      </w:r>
    </w:p>
    <w:p w14:paraId="597265E7" w14:textId="2E9510BD" w:rsidR="00EA13E4" w:rsidRPr="006B486D" w:rsidRDefault="009D5583" w:rsidP="007444C4">
      <w:r>
        <w:t>T</w:t>
      </w:r>
      <w:ins w:id="874" w:author="Daniel Falster" w:date="2017-06-28T22:23:00Z">
        <w:r w:rsidR="002E5A3F">
          <w:t xml:space="preserve">he total amount invested in </w:t>
        </w:r>
      </w:ins>
      <w:ins w:id="875" w:author="Daniel Falster" w:date="2017-06-28T22:25:00Z">
        <w:r w:rsidR="00D464B9">
          <w:t xml:space="preserve">maturing </w:t>
        </w:r>
      </w:ins>
      <w:ins w:id="876" w:author="Daniel Falster" w:date="2017-06-28T22:23:00Z">
        <w:r w:rsidR="002E5A3F">
          <w:t>successful</w:t>
        </w:r>
      </w:ins>
      <w:ins w:id="877" w:author="Daniel Falster" w:date="2017-06-28T22:25:00Z">
        <w:r w:rsidR="00D464B9">
          <w:t xml:space="preserve"> ovules includes</w:t>
        </w:r>
      </w:ins>
      <w:del w:id="878" w:author="Daniel Falster" w:date="2017-06-28T22:23:00Z">
        <w:r w:rsidDel="002E5A3F">
          <w:delText xml:space="preserve">otal </w:delText>
        </w:r>
        <w:r w:rsidR="009A035F" w:rsidDel="002E5A3F">
          <w:delText>success</w:delText>
        </w:r>
        <w:r w:rsidR="00155B47" w:rsidDel="002E5A3F">
          <w:delText xml:space="preserve"> </w:delText>
        </w:r>
      </w:del>
      <w:del w:id="879" w:author="Daniel Falster" w:date="2017-06-28T22:25:00Z">
        <w:r w:rsidR="008F4107" w:rsidRPr="003C3342" w:rsidDel="00D464B9">
          <w:delText xml:space="preserve">costs are divided into </w:delText>
        </w:r>
      </w:del>
      <w:ins w:id="880" w:author="L. Harder" w:date="2017-06-28T10:45:00Z">
        <w:del w:id="881" w:author="Daniel Falster" w:date="2017-06-28T22:25:00Z">
          <w:r w:rsidR="00275E6D" w:rsidDel="00D464B9">
            <w:delText>comprise</w:delText>
          </w:r>
        </w:del>
        <w:r w:rsidR="00275E6D">
          <w:t xml:space="preserve"> </w:t>
        </w:r>
        <w:del w:id="882" w:author="Daniel Falster" w:date="2017-06-28T22:25:00Z">
          <w:r w:rsidR="00275E6D" w:rsidDel="00D464B9">
            <w:delText>the</w:delText>
          </w:r>
          <w:r w:rsidR="008F4107" w:rsidRPr="003C3342" w:rsidDel="00D464B9">
            <w:delText xml:space="preserve"> </w:delText>
          </w:r>
        </w:del>
      </w:ins>
      <w:del w:id="883" w:author="Daniel Falster" w:date="2017-06-28T22:24:00Z">
        <w:r w:rsidR="008F4107" w:rsidRPr="003C3342" w:rsidDel="002E5A3F">
          <w:delText>mass of parts formed up to the point of pollination</w:delText>
        </w:r>
      </w:del>
      <w:ins w:id="884" w:author="L. Harder" w:date="2017-06-28T10:45:00Z">
        <w:del w:id="885" w:author="Daniel Falster" w:date="2017-06-28T22:24:00Z">
          <w:r w:rsidR="00275E6D" w:rsidRPr="00275E6D" w:rsidDel="002E5A3F">
            <w:delText>pre-zygotically</w:delText>
          </w:r>
        </w:del>
      </w:ins>
      <w:del w:id="886" w:author="Daniel Falster" w:date="2017-06-28T22:24:00Z">
        <w:r w:rsidR="008F4107" w:rsidRPr="003C3342" w:rsidDel="002E5A3F">
          <w:delText xml:space="preserve"> (</w:delText>
        </w:r>
      </w:del>
      <w:r w:rsidR="003F6B29">
        <w:t xml:space="preserve">pollen-attraction </w:t>
      </w:r>
      <w:r>
        <w:t>costs</w:t>
      </w:r>
      <w:ins w:id="887" w:author="Daniel Falster" w:date="2017-06-28T22:24:00Z">
        <w:r w:rsidR="002E5A3F">
          <w:t xml:space="preserve"> </w:t>
        </w:r>
      </w:ins>
      <w:ins w:id="888" w:author="Daniel Falster" w:date="2017-06-28T22:25:00Z">
        <w:r w:rsidR="00D464B9">
          <w:t xml:space="preserve">plus </w:t>
        </w:r>
      </w:ins>
      <w:del w:id="889" w:author="Daniel Falster" w:date="2017-06-28T22:24:00Z">
        <w:r w:rsidR="008F4107" w:rsidRPr="003C3342" w:rsidDel="002E5A3F">
          <w:delText xml:space="preserve">) </w:delText>
        </w:r>
        <w:r w:rsidR="009A035F" w:rsidDel="002E5A3F">
          <w:delText xml:space="preserve">versus </w:delText>
        </w:r>
        <w:r w:rsidR="008F4107" w:rsidRPr="003C3342" w:rsidDel="002E5A3F">
          <w:delText xml:space="preserve">the mass of </w:delText>
        </w:r>
        <w:r w:rsidR="00435B72" w:rsidDel="002E5A3F">
          <w:delText xml:space="preserve">the seed, </w:delText>
        </w:r>
        <w:r w:rsidR="008F4107" w:rsidRPr="003C3342" w:rsidDel="002E5A3F">
          <w:delText>packaging</w:delText>
        </w:r>
        <w:r w:rsidR="00435B72" w:rsidDel="002E5A3F">
          <w:delText>,</w:delText>
        </w:r>
        <w:r w:rsidR="008F4107" w:rsidRPr="003C3342" w:rsidDel="002E5A3F">
          <w:delText xml:space="preserve"> and dispersal structures (</w:delText>
        </w:r>
      </w:del>
      <w:r w:rsidR="003F6B29">
        <w:t xml:space="preserve">provisioning </w:t>
      </w:r>
      <w:r>
        <w:t>costs</w:t>
      </w:r>
      <w:del w:id="890" w:author="Daniel Falster" w:date="2017-06-28T22:24:00Z">
        <w:r w:rsidR="008F4107" w:rsidRPr="003C3342" w:rsidDel="002E5A3F">
          <w:delText>)</w:delText>
        </w:r>
      </w:del>
      <w:r w:rsidR="008F4107" w:rsidRPr="003C3342">
        <w:t xml:space="preserve">. The relative </w:t>
      </w:r>
      <w:del w:id="891" w:author="L. Harder" w:date="2017-06-28T10:45:00Z">
        <w:r w:rsidR="00C11A83">
          <w:delText>size</w:delText>
        </w:r>
      </w:del>
      <w:ins w:id="892" w:author="L. Harder" w:date="2017-06-28T10:45:00Z">
        <w:r w:rsidR="00C11A83">
          <w:t>size</w:t>
        </w:r>
        <w:r w:rsidR="00275E6D">
          <w:t>s</w:t>
        </w:r>
      </w:ins>
      <w:r w:rsidR="00C11A83">
        <w:t xml:space="preserve"> </w:t>
      </w:r>
      <w:r w:rsidR="00FD2B1C" w:rsidRPr="003C3342">
        <w:t xml:space="preserve">of these </w:t>
      </w:r>
      <w:r w:rsidR="00C11A83">
        <w:t xml:space="preserve">cost </w:t>
      </w:r>
      <w:r w:rsidR="00FD2B1C" w:rsidRPr="003C3342">
        <w:t xml:space="preserve">components </w:t>
      </w:r>
      <w:del w:id="893" w:author="L. Harder" w:date="2017-06-28T10:45:00Z">
        <w:r w:rsidR="00FD2B1C" w:rsidRPr="003C3342">
          <w:delText>shift</w:delText>
        </w:r>
        <w:r w:rsidR="00A01D75" w:rsidRPr="003C3342">
          <w:delText>ed</w:delText>
        </w:r>
        <w:r w:rsidR="008F4107" w:rsidRPr="003C3342">
          <w:delText xml:space="preserve"> markedly across</w:delText>
        </w:r>
      </w:del>
      <w:ins w:id="894" w:author="L. Harder" w:date="2017-06-28T10:45:00Z">
        <w:r w:rsidR="00275E6D" w:rsidRPr="00275E6D">
          <w:t>varied extensively among</w:t>
        </w:r>
      </w:ins>
      <w:r w:rsidR="00275E6D" w:rsidRPr="00275E6D" w:rsidDel="00275E6D">
        <w:t xml:space="preserve"> </w:t>
      </w:r>
      <w:r w:rsidR="008F4107" w:rsidRPr="003C3342">
        <w:t xml:space="preserve">species </w:t>
      </w:r>
      <w:r w:rsidR="008F4107" w:rsidRPr="003C3342">
        <w:lastRenderedPageBreak/>
        <w:t>(</w:t>
      </w:r>
      <w:r w:rsidR="001D5CE8">
        <w:t xml:space="preserve">Table </w:t>
      </w:r>
      <w:r w:rsidR="003F6B29">
        <w:t>1</w:t>
      </w:r>
      <w:r w:rsidR="008F4107" w:rsidRPr="003C3342">
        <w:t xml:space="preserve">). </w:t>
      </w:r>
      <w:del w:id="895" w:author="L. Harder" w:date="2017-06-28T10:45:00Z">
        <w:r w:rsidR="009B4F79" w:rsidRPr="003C3342">
          <w:delText xml:space="preserve">Four </w:delText>
        </w:r>
        <w:r w:rsidR="008F4107" w:rsidRPr="003C3342">
          <w:delText>species</w:delText>
        </w:r>
        <w:r w:rsidR="00C402EE">
          <w:delText xml:space="preserve"> </w:delText>
        </w:r>
        <w:bookmarkStart w:id="896" w:name="OLE_LINK1"/>
        <w:bookmarkStart w:id="897" w:name="OLE_LINK2"/>
        <w:r w:rsidR="00C402EE">
          <w:delText xml:space="preserve">– </w:delText>
        </w:r>
        <w:bookmarkEnd w:id="896"/>
        <w:bookmarkEnd w:id="897"/>
        <w:r w:rsidR="008F4107" w:rsidRPr="003C3342">
          <w:rPr>
            <w:i/>
          </w:rPr>
          <w:delText>Epacris microphylla</w:delText>
        </w:r>
        <w:r w:rsidR="00FD2B1C" w:rsidRPr="003C3342">
          <w:rPr>
            <w:i/>
          </w:rPr>
          <w:delText xml:space="preserve">, </w:delText>
        </w:r>
        <w:r w:rsidR="009B4F79" w:rsidRPr="003C3342">
          <w:rPr>
            <w:i/>
          </w:rPr>
          <w:delText>Hemigenia pu</w:delText>
        </w:r>
        <w:r w:rsidR="000611F0">
          <w:rPr>
            <w:i/>
          </w:rPr>
          <w:delText>r</w:delText>
        </w:r>
        <w:r w:rsidR="009B4F79" w:rsidRPr="003C3342">
          <w:rPr>
            <w:i/>
          </w:rPr>
          <w:delText xml:space="preserve">purea, Pimelea linifolia, and </w:delText>
        </w:r>
        <w:r w:rsidR="000611F0" w:rsidRPr="007444C4">
          <w:rPr>
            <w:i/>
            <w:color w:val="000000"/>
            <w:szCs w:val="18"/>
          </w:rPr>
          <w:delText>Pult</w:delText>
        </w:r>
        <w:r w:rsidR="000611F0">
          <w:rPr>
            <w:i/>
            <w:color w:val="000000"/>
            <w:szCs w:val="18"/>
          </w:rPr>
          <w:delText>e</w:delText>
        </w:r>
        <w:r w:rsidR="000611F0" w:rsidRPr="007444C4">
          <w:rPr>
            <w:i/>
            <w:color w:val="000000"/>
            <w:szCs w:val="18"/>
          </w:rPr>
          <w:delText xml:space="preserve">naea </w:delText>
        </w:r>
        <w:r w:rsidR="009B4F79" w:rsidRPr="007444C4">
          <w:rPr>
            <w:i/>
            <w:color w:val="000000"/>
            <w:szCs w:val="18"/>
          </w:rPr>
          <w:delText>tuberculata</w:delText>
        </w:r>
        <w:r w:rsidR="009B4F79" w:rsidRPr="003C3342">
          <w:rPr>
            <w:sz w:val="28"/>
          </w:rPr>
          <w:delText xml:space="preserve"> </w:delText>
        </w:r>
        <w:r w:rsidR="00C402EE">
          <w:delText xml:space="preserve">– </w:delText>
        </w:r>
        <w:r w:rsidR="00A01D75" w:rsidRPr="003C3342">
          <w:delText xml:space="preserve">had </w:delText>
        </w:r>
        <w:r w:rsidR="001D5CE8">
          <w:delText>pollen</w:delText>
        </w:r>
      </w:del>
      <w:ins w:id="898" w:author="L. Harder" w:date="2017-06-28T10:45:00Z">
        <w:r w:rsidR="00275E6D">
          <w:t>P</w:t>
        </w:r>
        <w:r w:rsidR="001D5CE8">
          <w:t>ollen</w:t>
        </w:r>
      </w:ins>
      <w:r w:rsidR="001D5CE8">
        <w:t>-attraction</w:t>
      </w:r>
      <w:r w:rsidR="00FD2B1C" w:rsidRPr="003C3342">
        <w:t xml:space="preserve"> costs </w:t>
      </w:r>
      <w:del w:id="899" w:author="L. Harder" w:date="2017-06-28T10:45:00Z">
        <w:r w:rsidR="00FD2B1C" w:rsidRPr="003C3342">
          <w:delText xml:space="preserve">that </w:delText>
        </w:r>
        <w:r w:rsidR="00A01D75" w:rsidRPr="003C3342">
          <w:delText xml:space="preserve">were </w:delText>
        </w:r>
        <w:r w:rsidR="00FD2B1C" w:rsidRPr="003C3342">
          <w:delText>greater than 50% of</w:delText>
        </w:r>
      </w:del>
      <w:ins w:id="900" w:author="L. Harder" w:date="2017-06-28T10:45:00Z">
        <w:del w:id="901" w:author="Daniel Falster" w:date="2017-06-28T22:25:00Z">
          <w:r w:rsidR="00275E6D" w:rsidDel="00D464B9">
            <w:delText>exceeded</w:delText>
          </w:r>
        </w:del>
      </w:ins>
      <w:del w:id="902" w:author="Daniel Falster" w:date="2017-06-28T22:25:00Z">
        <w:r w:rsidR="00275E6D" w:rsidDel="00D464B9">
          <w:delText xml:space="preserve"> </w:delText>
        </w:r>
        <w:r w:rsidR="00FD2B1C" w:rsidRPr="003C3342" w:rsidDel="00D464B9">
          <w:delText xml:space="preserve">total </w:delText>
        </w:r>
        <w:r w:rsidR="009A035F" w:rsidDel="00D464B9">
          <w:delText>success</w:delText>
        </w:r>
      </w:del>
      <w:ins w:id="903" w:author="Daniel Falster" w:date="2017-06-28T22:25:00Z">
        <w:r w:rsidR="00D464B9">
          <w:t>provisioning</w:t>
        </w:r>
      </w:ins>
      <w:r w:rsidR="002D634E">
        <w:t xml:space="preserve"> costs</w:t>
      </w:r>
      <w:del w:id="904" w:author="L. Harder" w:date="2017-06-28T10:45:00Z">
        <w:r w:rsidR="00FD2B1C" w:rsidRPr="003C3342">
          <w:delText>, while</w:delText>
        </w:r>
      </w:del>
      <w:ins w:id="905" w:author="L. Harder" w:date="2017-06-28T10:45:00Z">
        <w:r w:rsidR="00275E6D">
          <w:t xml:space="preserve"> </w:t>
        </w:r>
        <w:r w:rsidR="00275E6D" w:rsidRPr="00275E6D">
          <w:t xml:space="preserve">or four species, but </w:t>
        </w:r>
        <w:r w:rsidR="00275E6D">
          <w:t xml:space="preserve">were </w:t>
        </w:r>
        <w:r w:rsidR="00275E6D" w:rsidRPr="00275E6D">
          <w:t>&lt; 10% for</w:t>
        </w:r>
      </w:ins>
      <w:r w:rsidR="00275E6D">
        <w:t xml:space="preserve"> </w:t>
      </w:r>
      <w:r w:rsidR="00FD2B1C" w:rsidRPr="003C3342">
        <w:t>5 species</w:t>
      </w:r>
      <w:del w:id="906" w:author="L. Harder" w:date="2017-06-28T10:45:00Z">
        <w:r w:rsidR="00FD2B1C" w:rsidRPr="003C3342">
          <w:delText xml:space="preserve"> </w:delText>
        </w:r>
        <w:r w:rsidR="00A01D75" w:rsidRPr="003C3342">
          <w:delText xml:space="preserve">had </w:delText>
        </w:r>
        <w:r w:rsidR="001D5CE8">
          <w:delText>pollen-attraction</w:delText>
        </w:r>
        <w:r w:rsidR="00FD2B1C" w:rsidRPr="003C3342">
          <w:delText xml:space="preserve"> costs that </w:delText>
        </w:r>
        <w:r w:rsidR="00A01D75" w:rsidRPr="003C3342">
          <w:delText xml:space="preserve">were </w:delText>
        </w:r>
        <w:r w:rsidR="00FD2B1C" w:rsidRPr="003C3342">
          <w:delText xml:space="preserve">less than </w:delText>
        </w:r>
        <w:r w:rsidR="009B4F79" w:rsidRPr="003C3342">
          <w:delText>10</w:delText>
        </w:r>
        <w:r w:rsidR="00FD2B1C" w:rsidRPr="003C3342">
          <w:delText xml:space="preserve">% of total </w:delText>
        </w:r>
        <w:r w:rsidR="009A035F">
          <w:delText>success</w:delText>
        </w:r>
        <w:r w:rsidR="002D634E">
          <w:delText xml:space="preserve"> costs</w:delText>
        </w:r>
      </w:del>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del w:id="907" w:author="Daniel Falster" w:date="2017-06-28T22:26:00Z">
        <w:r w:rsidR="00517D94" w:rsidDel="00D464B9">
          <w:delText xml:space="preserve">success </w:delText>
        </w:r>
      </w:del>
      <w:r w:rsidR="00517D94">
        <w:t xml:space="preserve">costs </w:t>
      </w:r>
      <w:r w:rsidR="00FD2B1C" w:rsidRPr="003C3342">
        <w:t xml:space="preserve">invested in </w:t>
      </w:r>
      <w:r w:rsidR="003F6B29">
        <w:t>provisioning</w:t>
      </w:r>
      <w:r w:rsidR="00FD2B1C" w:rsidRPr="003C3342">
        <w:t xml:space="preserve"> tissues</w:t>
      </w:r>
      <w:r w:rsidR="00435B72">
        <w:t xml:space="preserve"> </w:t>
      </w:r>
      <w:del w:id="908" w:author="Daniel Falster" w:date="2017-06-28T22:26:00Z">
        <w:r w:rsidR="00435B72" w:rsidDel="00D464B9">
          <w:delText>(including the seed itself)</w:delText>
        </w:r>
        <w:r w:rsidR="00FD2B1C" w:rsidRPr="003C3342" w:rsidDel="00D464B9">
          <w:delText xml:space="preserve"> </w:delText>
        </w:r>
      </w:del>
      <w:r w:rsidR="00FD2B1C" w:rsidRPr="003C3342">
        <w:t>range</w:t>
      </w:r>
      <w:r w:rsidR="00A01D75" w:rsidRPr="003C3342">
        <w:t>d</w:t>
      </w:r>
      <w:r w:rsidR="00FD2B1C" w:rsidRPr="003C3342">
        <w:t xml:space="preserve"> from </w:t>
      </w:r>
      <w:del w:id="909" w:author="L. Harder" w:date="2017-06-28T10:45:00Z">
        <w:r w:rsidR="00FD2B1C" w:rsidRPr="003C3342">
          <w:delText xml:space="preserve">a low of </w:delText>
        </w:r>
      </w:del>
      <w:r w:rsidR="00517D94">
        <w:t xml:space="preserve">18% </w:t>
      </w:r>
      <w:r w:rsidR="00FD2B1C" w:rsidRPr="003C3342">
        <w:t>(</w:t>
      </w:r>
      <w:del w:id="910" w:author="L. Harder" w:date="2017-06-28T10:45:00Z">
        <w:r w:rsidR="00FD2B1C" w:rsidRPr="003C3342">
          <w:delText>for</w:delText>
        </w:r>
        <w:r w:rsidR="00435B72">
          <w:delText xml:space="preserve"> </w:delText>
        </w:r>
        <w:r w:rsidR="00F35DFE" w:rsidRPr="003C3342">
          <w:rPr>
            <w:i/>
          </w:rPr>
          <w:delText>Epacris</w:delText>
        </w:r>
      </w:del>
      <w:ins w:id="911" w:author="L. Harder" w:date="2017-06-28T10:45:00Z">
        <w:r w:rsidR="00F35DFE" w:rsidRPr="003C3342">
          <w:rPr>
            <w:i/>
          </w:rPr>
          <w:t>E</w:t>
        </w:r>
        <w:r w:rsidR="00796D33">
          <w:rPr>
            <w:i/>
          </w:rPr>
          <w:t>.</w:t>
        </w:r>
      </w:ins>
      <w:r w:rsidR="00F35DFE" w:rsidRPr="003C3342">
        <w:rPr>
          <w:i/>
        </w:rPr>
        <w:t xml:space="preserve"> </w:t>
      </w:r>
      <w:proofErr w:type="spellStart"/>
      <w:r w:rsidR="00F35DFE" w:rsidRPr="003C3342">
        <w:rPr>
          <w:i/>
        </w:rPr>
        <w:t>microphylla</w:t>
      </w:r>
      <w:proofErr w:type="spellEnd"/>
      <w:r w:rsidR="009B4F79" w:rsidRPr="003C3342">
        <w:t xml:space="preserve">) to </w:t>
      </w:r>
      <w:del w:id="912" w:author="L. Harder" w:date="2017-06-28T10:45:00Z">
        <w:r w:rsidR="009B4F79" w:rsidRPr="003C3342">
          <w:delText xml:space="preserve">a high of </w:delText>
        </w:r>
      </w:del>
      <w:r w:rsidR="00517D94">
        <w:t>99%</w:t>
      </w:r>
      <w:r w:rsidR="00435B72" w:rsidRPr="003C3342">
        <w:t xml:space="preserve"> </w:t>
      </w:r>
      <w:r w:rsidR="00FD2B1C" w:rsidRPr="003C3342">
        <w:t>(</w:t>
      </w:r>
      <w:del w:id="913" w:author="L. Harder" w:date="2017-06-28T10:45:00Z">
        <w:r w:rsidR="009B4F79" w:rsidRPr="003C3342">
          <w:rPr>
            <w:i/>
          </w:rPr>
          <w:delText>Banksia</w:delText>
        </w:r>
      </w:del>
      <w:ins w:id="914" w:author="L. Harder" w:date="2017-06-28T10:45:00Z">
        <w:r w:rsidR="009B4F79" w:rsidRPr="003C3342">
          <w:rPr>
            <w:i/>
          </w:rPr>
          <w:t>B</w:t>
        </w:r>
        <w:r w:rsidR="00796D33">
          <w:rPr>
            <w:i/>
          </w:rPr>
          <w:t>.</w:t>
        </w:r>
      </w:ins>
      <w:r w:rsidR="009B4F79" w:rsidRPr="003C3342">
        <w:rPr>
          <w:i/>
        </w:rPr>
        <w:t xml:space="preserve"> </w:t>
      </w:r>
      <w:proofErr w:type="spellStart"/>
      <w:r w:rsidR="009B4F79" w:rsidRPr="003C3342">
        <w:rPr>
          <w:i/>
        </w:rPr>
        <w:t>ericifolia</w:t>
      </w:r>
      <w:proofErr w:type="spellEnd"/>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del w:id="915" w:author="L. Harder" w:date="2017-06-28T10:45:00Z">
        <w:r w:rsidR="006B486D">
          <w:delText xml:space="preserve">any species </w:delText>
        </w:r>
      </w:del>
      <w:r w:rsidR="006B486D">
        <w:t xml:space="preserve">invested directly in seeds </w:t>
      </w:r>
      <w:ins w:id="916" w:author="L. Harder" w:date="2017-06-28T10:45:00Z">
        <w:r w:rsidR="00796D33">
          <w:t xml:space="preserve">by any </w:t>
        </w:r>
        <w:r w:rsidR="00796D33" w:rsidRPr="00796D33">
          <w:t xml:space="preserve">species </w:t>
        </w:r>
      </w:ins>
      <w:r w:rsidR="006B486D">
        <w:t>were</w:t>
      </w:r>
      <w:r w:rsidR="00517D94">
        <w:t xml:space="preserve"> 4.2% for</w:t>
      </w:r>
      <w:r w:rsidR="006B486D">
        <w:t xml:space="preserve"> </w:t>
      </w:r>
      <w:del w:id="917" w:author="L. Harder" w:date="2017-06-28T10:45:00Z">
        <w:r w:rsidR="00F35DFE" w:rsidRPr="003C3342">
          <w:rPr>
            <w:i/>
          </w:rPr>
          <w:delText>Epacris</w:delText>
        </w:r>
      </w:del>
      <w:ins w:id="918" w:author="L. Harder" w:date="2017-06-28T10:45:00Z">
        <w:r w:rsidR="00F35DFE" w:rsidRPr="003C3342">
          <w:rPr>
            <w:i/>
          </w:rPr>
          <w:t>E</w:t>
        </w:r>
        <w:r w:rsidR="00796D33">
          <w:rPr>
            <w:i/>
          </w:rPr>
          <w:t>.</w:t>
        </w:r>
      </w:ins>
      <w:r w:rsidR="00796D33">
        <w:rPr>
          <w:i/>
        </w:rPr>
        <w:t xml:space="preserve"> </w:t>
      </w:r>
      <w:proofErr w:type="spellStart"/>
      <w:r w:rsidR="00F35DFE" w:rsidRPr="003C3342">
        <w:rPr>
          <w:i/>
        </w:rPr>
        <w:t>microphylla</w:t>
      </w:r>
      <w:proofErr w:type="spellEnd"/>
      <w:r w:rsidR="00F35DFE">
        <w:rPr>
          <w:i/>
        </w:rPr>
        <w:t xml:space="preserve"> </w:t>
      </w:r>
      <w:r w:rsidR="006B486D">
        <w:t xml:space="preserve">and </w:t>
      </w:r>
      <w:r w:rsidR="00517D94">
        <w:t xml:space="preserve">4.1% for </w:t>
      </w:r>
      <w:del w:id="919" w:author="L. Harder" w:date="2017-06-28T10:45:00Z">
        <w:r w:rsidR="006B486D" w:rsidRPr="003C3342">
          <w:rPr>
            <w:i/>
          </w:rPr>
          <w:delText>Hemigenia</w:delText>
        </w:r>
      </w:del>
      <w:ins w:id="920" w:author="L. Harder" w:date="2017-06-28T10:45:00Z">
        <w:r w:rsidR="006B486D" w:rsidRPr="003C3342">
          <w:rPr>
            <w:i/>
          </w:rPr>
          <w:t>H</w:t>
        </w:r>
        <w:r w:rsidR="00796D33">
          <w:rPr>
            <w:i/>
          </w:rPr>
          <w:t>.</w:t>
        </w:r>
      </w:ins>
      <w:r w:rsidR="00796D33">
        <w:rPr>
          <w:i/>
        </w:rPr>
        <w:t xml:space="preserve"> </w:t>
      </w:r>
      <w:proofErr w:type="spellStart"/>
      <w:r w:rsidR="006B486D" w:rsidRPr="003C3342">
        <w:rPr>
          <w:i/>
        </w:rPr>
        <w:t>pu</w:t>
      </w:r>
      <w:r w:rsidR="000611F0">
        <w:rPr>
          <w:i/>
        </w:rPr>
        <w:t>r</w:t>
      </w:r>
      <w:r w:rsidR="006B486D" w:rsidRPr="003C3342">
        <w:rPr>
          <w:i/>
        </w:rPr>
        <w:t>purea</w:t>
      </w:r>
      <w:proofErr w:type="spellEnd"/>
      <w:r w:rsidR="006B486D">
        <w:t>.</w:t>
      </w:r>
      <w:r w:rsidR="0007456C">
        <w:t xml:space="preserve"> </w:t>
      </w:r>
      <w:r w:rsidR="001E6A32">
        <w:t xml:space="preserve"> </w:t>
      </w:r>
    </w:p>
    <w:p w14:paraId="2E575FE6" w14:textId="3510698D" w:rsidR="006E0A3A" w:rsidRPr="003C3342" w:rsidDel="00B94BD9" w:rsidRDefault="00517D94" w:rsidP="006E0A3A">
      <w:pPr>
        <w:pStyle w:val="Heading2"/>
        <w:rPr>
          <w:del w:id="921" w:author="Daniel Falster" w:date="2017-06-29T10:15:00Z"/>
        </w:rPr>
      </w:pPr>
      <w:del w:id="922" w:author="Daniel Falster" w:date="2017-06-29T10:15:00Z">
        <w:r w:rsidDel="00B94BD9">
          <w:delText>Observed trade</w:delText>
        </w:r>
        <w:r w:rsidR="00F35DFE" w:rsidDel="00B94BD9">
          <w:delText xml:space="preserve">-offs </w:delText>
        </w:r>
      </w:del>
    </w:p>
    <w:p w14:paraId="35E966FD" w14:textId="093660E5" w:rsidR="00F35DFE" w:rsidDel="00B94BD9" w:rsidRDefault="00F35DFE" w:rsidP="006E0A3A">
      <w:pPr>
        <w:rPr>
          <w:del w:id="923" w:author="Daniel Falster" w:date="2017-06-29T10:15:00Z"/>
          <w:rFonts w:eastAsia="Times New Roman"/>
          <w:color w:val="000000"/>
          <w:lang w:eastAsia="en-AU"/>
        </w:rPr>
      </w:pPr>
      <w:del w:id="924" w:author="Daniel Falster" w:date="2017-06-29T10:15:00Z">
        <w:r w:rsidDel="00B94BD9">
          <w:delText>Plants produce many inexpensive ovules or proportionally fewer more expensive ovules, such that the relationship between ovule count</w:delText>
        </w:r>
        <w:r w:rsidR="00517D94" w:rsidDel="00B94BD9">
          <w:delText xml:space="preserve"> at the time of pollination</w:delText>
        </w:r>
        <w:r w:rsidDel="00B94BD9">
          <w:delText xml:space="preserve">, scaled </w:delText>
        </w:r>
        <w:r w:rsidRPr="003C3342" w:rsidDel="00B94BD9">
          <w:delText xml:space="preserve">to </w:delText>
        </w:r>
        <w:r w:rsidDel="00B94BD9">
          <w:delText xml:space="preserve">the plant’s </w:delText>
        </w:r>
        <w:r w:rsidRPr="003C3342" w:rsidDel="00B94BD9">
          <w:delText>leaf area</w:delText>
        </w:r>
        <w:r w:rsidR="00517D94" w:rsidDel="00B94BD9">
          <w:delText>,</w:delText>
        </w:r>
        <w:r w:rsidDel="00B94BD9">
          <w:delText xml:space="preserve"> versus pollen-attraction costs </w:delText>
        </w:r>
        <w:r w:rsidR="00517D94" w:rsidDel="00B94BD9">
          <w:delText xml:space="preserve">is highly significant and </w:delText>
        </w:r>
        <w:r w:rsidR="0026173D" w:rsidDel="00B94BD9">
          <w:delText>has a slope not significantly different from -1 (</w:delText>
        </w:r>
      </w:del>
      <w:del w:id="925" w:author="Daniel Falster" w:date="2017-06-28T20:39:00Z">
        <w:r w:rsidR="0026173D" w:rsidDel="00A87A3D">
          <w:delText xml:space="preserve">Figure </w:delText>
        </w:r>
      </w:del>
      <w:del w:id="926" w:author="Daniel Falster" w:date="2017-06-28T20:47:00Z">
        <w:r w:rsidR="0026173D" w:rsidDel="00E76663">
          <w:delText>2</w:delText>
        </w:r>
      </w:del>
      <w:del w:id="927" w:author="Daniel Falster" w:date="2017-06-29T10:15:00Z">
        <w:r w:rsidR="0026173D" w:rsidDel="00B94BD9">
          <w:delText>a; r</w:delText>
        </w:r>
        <w:r w:rsidR="0026173D" w:rsidDel="00B94BD9">
          <w:rPr>
            <w:vertAlign w:val="superscript"/>
          </w:rPr>
          <w:delText>2</w:delText>
        </w:r>
        <w:r w:rsidR="0026173D" w:rsidDel="00B94BD9">
          <w:delText xml:space="preserve">=0.88, slope = -1.12, with </w:delText>
        </w:r>
        <w:r w:rsidR="00E23CCC" w:rsidDel="00B94BD9">
          <w:delText xml:space="preserve">95% </w:delText>
        </w:r>
        <w:r w:rsidR="0026173D" w:rsidDel="00B94BD9">
          <w:delText xml:space="preserve">confidence interval </w:delText>
        </w:r>
        <w:r w:rsidR="0026173D" w:rsidDel="00B94BD9">
          <w:rPr>
            <w:rFonts w:eastAsia="Times New Roman"/>
            <w:color w:val="000000"/>
            <w:lang w:eastAsia="en-AU"/>
          </w:rPr>
          <w:delText xml:space="preserve">[-0.90 </w:delText>
        </w:r>
        <w:r w:rsidR="0026173D" w:rsidDel="00B94BD9">
          <w:delText>–</w:delText>
        </w:r>
        <w:r w:rsidR="0026173D" w:rsidDel="00B94BD9">
          <w:rPr>
            <w:rFonts w:eastAsia="Times New Roman"/>
            <w:color w:val="000000"/>
            <w:lang w:eastAsia="en-AU"/>
          </w:rPr>
          <w:delText xml:space="preserve"> -1.41]). Similarly, plant produce a greater number of more expensive seeds or proportionally fewer less costly seeds, such that the relationship between seed count, scaled to the plant’s leaf area, and </w:delText>
        </w:r>
        <w:r w:rsidR="00F91906" w:rsidDel="00B94BD9">
          <w:rPr>
            <w:rFonts w:eastAsia="Times New Roman"/>
            <w:color w:val="000000"/>
            <w:lang w:eastAsia="en-AU"/>
          </w:rPr>
          <w:delText xml:space="preserve">reproductive </w:delText>
        </w:r>
        <w:r w:rsidR="0026173D" w:rsidDel="00B94BD9">
          <w:rPr>
            <w:rFonts w:eastAsia="Times New Roman"/>
            <w:color w:val="000000"/>
            <w:lang w:eastAsia="en-AU"/>
          </w:rPr>
          <w:delText xml:space="preserve">costs also has a slope </w:delText>
        </w:r>
        <w:r w:rsidR="00517D94" w:rsidDel="00B94BD9">
          <w:rPr>
            <w:rFonts w:eastAsia="Times New Roman"/>
            <w:color w:val="000000"/>
            <w:lang w:eastAsia="en-AU"/>
          </w:rPr>
          <w:delText>of</w:delText>
        </w:r>
        <w:r w:rsidR="0026173D" w:rsidDel="00B94BD9">
          <w:rPr>
            <w:rFonts w:eastAsia="Times New Roman"/>
            <w:color w:val="000000"/>
            <w:lang w:eastAsia="en-AU"/>
          </w:rPr>
          <w:delText xml:space="preserve"> -1 </w:delText>
        </w:r>
        <w:r w:rsidR="0026173D" w:rsidDel="00B94BD9">
          <w:delText>(</w:delText>
        </w:r>
      </w:del>
      <w:del w:id="928" w:author="Daniel Falster" w:date="2017-06-28T20:39:00Z">
        <w:r w:rsidR="0026173D" w:rsidDel="00A87A3D">
          <w:delText xml:space="preserve">Figure </w:delText>
        </w:r>
      </w:del>
      <w:del w:id="929" w:author="Daniel Falster" w:date="2017-06-28T20:47:00Z">
        <w:r w:rsidR="0026173D" w:rsidDel="00E76663">
          <w:delText>2</w:delText>
        </w:r>
      </w:del>
      <w:del w:id="930" w:author="Daniel Falster" w:date="2017-06-29T10:15:00Z">
        <w:r w:rsidR="0026173D" w:rsidDel="00B94BD9">
          <w:delText>a; r</w:delText>
        </w:r>
        <w:r w:rsidR="0026173D" w:rsidDel="00B94BD9">
          <w:rPr>
            <w:vertAlign w:val="superscript"/>
          </w:rPr>
          <w:delText>2</w:delText>
        </w:r>
        <w:r w:rsidR="0026173D" w:rsidDel="00B94BD9">
          <w:delText>=0.</w:delText>
        </w:r>
        <w:r w:rsidR="00F91906" w:rsidDel="00B94BD9">
          <w:delText>93</w:delText>
        </w:r>
        <w:r w:rsidR="0026173D" w:rsidDel="00B94BD9">
          <w:delText xml:space="preserve">, slope = -0.99, with </w:delText>
        </w:r>
        <w:r w:rsidR="00E23CCC" w:rsidDel="00B94BD9">
          <w:delText xml:space="preserve">95% </w:delText>
        </w:r>
        <w:r w:rsidR="0026173D" w:rsidDel="00B94BD9">
          <w:delText xml:space="preserve">confidence interval </w:delText>
        </w:r>
        <w:r w:rsidR="0026173D" w:rsidDel="00B94BD9">
          <w:rPr>
            <w:rFonts w:eastAsia="Times New Roman"/>
            <w:color w:val="000000"/>
            <w:lang w:eastAsia="en-AU"/>
          </w:rPr>
          <w:delText>[-0.</w:delText>
        </w:r>
        <w:r w:rsidR="00F91906" w:rsidDel="00B94BD9">
          <w:rPr>
            <w:rFonts w:eastAsia="Times New Roman"/>
            <w:color w:val="000000"/>
            <w:lang w:eastAsia="en-AU"/>
          </w:rPr>
          <w:delText xml:space="preserve">84 </w:delText>
        </w:r>
        <w:r w:rsidR="0026173D" w:rsidDel="00B94BD9">
          <w:delText>–</w:delText>
        </w:r>
        <w:r w:rsidR="0026173D" w:rsidDel="00B94BD9">
          <w:rPr>
            <w:rFonts w:eastAsia="Times New Roman"/>
            <w:color w:val="000000"/>
            <w:lang w:eastAsia="en-AU"/>
          </w:rPr>
          <w:delText xml:space="preserve"> -1.</w:delText>
        </w:r>
        <w:r w:rsidR="00F91906" w:rsidDel="00B94BD9">
          <w:rPr>
            <w:rFonts w:eastAsia="Times New Roman"/>
            <w:color w:val="000000"/>
            <w:lang w:eastAsia="en-AU"/>
          </w:rPr>
          <w:delText>17</w:delText>
        </w:r>
        <w:r w:rsidR="0026173D" w:rsidDel="00B94BD9">
          <w:rPr>
            <w:rFonts w:eastAsia="Times New Roman"/>
            <w:color w:val="000000"/>
            <w:lang w:eastAsia="en-AU"/>
          </w:rPr>
          <w:delText xml:space="preserve">]). </w:delText>
        </w:r>
      </w:del>
    </w:p>
    <w:p w14:paraId="17E96B64" w14:textId="384E3E40" w:rsidR="00707367" w:rsidDel="00B94BD9" w:rsidRDefault="00707367" w:rsidP="006E0A3A">
      <w:pPr>
        <w:rPr>
          <w:del w:id="931" w:author="Daniel Falster" w:date="2017-06-29T10:15:00Z"/>
          <w:rFonts w:eastAsia="Times New Roman"/>
          <w:color w:val="000000"/>
          <w:lang w:eastAsia="en-AU"/>
        </w:rPr>
      </w:pPr>
      <w:del w:id="932" w:author="Daniel Falster" w:date="2017-06-29T10:15:00Z">
        <w:r w:rsidDel="00B94BD9">
          <w:rPr>
            <w:rFonts w:eastAsia="Times New Roman"/>
            <w:color w:val="000000"/>
            <w:lang w:eastAsia="en-AU"/>
          </w:rPr>
          <w:delText>There also exists a trade-off between choosiness (ovule to seed ratio, the inverse of seedset) and</w:delText>
        </w:r>
        <w:r w:rsidR="00517D94" w:rsidDel="00B94BD9">
          <w:rPr>
            <w:rFonts w:eastAsia="Times New Roman"/>
            <w:color w:val="000000"/>
            <w:lang w:eastAsia="en-AU"/>
          </w:rPr>
          <w:delText xml:space="preserve"> </w:delText>
        </w:r>
        <w:r w:rsidR="00342A2A" w:rsidDel="00B94BD9">
          <w:rPr>
            <w:rFonts w:eastAsia="Times New Roman"/>
            <w:color w:val="000000"/>
            <w:lang w:eastAsia="en-AU"/>
          </w:rPr>
          <w:delText>pollen-attraction costs, scaled to the plant’s leaf area (</w:delText>
        </w:r>
      </w:del>
      <w:del w:id="933" w:author="Daniel Falster" w:date="2017-06-28T20:39:00Z">
        <w:r w:rsidR="00342A2A" w:rsidDel="00A87A3D">
          <w:rPr>
            <w:rFonts w:eastAsia="Times New Roman"/>
            <w:color w:val="000000"/>
            <w:lang w:eastAsia="en-AU"/>
          </w:rPr>
          <w:delText xml:space="preserve">Figure </w:delText>
        </w:r>
      </w:del>
      <w:del w:id="934" w:author="Daniel Falster" w:date="2017-06-28T20:47:00Z">
        <w:r w:rsidR="00342A2A" w:rsidDel="00E76663">
          <w:rPr>
            <w:rFonts w:eastAsia="Times New Roman"/>
            <w:color w:val="000000"/>
            <w:lang w:eastAsia="en-AU"/>
          </w:rPr>
          <w:delText>2</w:delText>
        </w:r>
      </w:del>
      <w:del w:id="935" w:author="Daniel Falster" w:date="2017-06-29T10:15:00Z">
        <w:r w:rsidR="00342A2A" w:rsidDel="00B94BD9">
          <w:rPr>
            <w:rFonts w:eastAsia="Times New Roman"/>
            <w:color w:val="000000"/>
            <w:lang w:eastAsia="en-AU"/>
          </w:rPr>
          <w:delText xml:space="preserve">b; </w:delText>
        </w:r>
        <w:r w:rsidR="00342A2A" w:rsidDel="00B94BD9">
          <w:delText>r</w:delText>
        </w:r>
        <w:r w:rsidR="00342A2A" w:rsidDel="00B94BD9">
          <w:rPr>
            <w:vertAlign w:val="superscript"/>
          </w:rPr>
          <w:delText>2</w:delText>
        </w:r>
        <w:r w:rsidR="00342A2A" w:rsidDel="00B94BD9">
          <w:delText>=0.26, rising to r</w:delText>
        </w:r>
        <w:r w:rsidR="00342A2A" w:rsidRPr="00342A2A" w:rsidDel="00B94BD9">
          <w:rPr>
            <w:vertAlign w:val="superscript"/>
          </w:rPr>
          <w:delText>2</w:delText>
        </w:r>
        <w:r w:rsidR="00342A2A" w:rsidDel="00B94BD9">
          <w:delText xml:space="preserve">=0.77 when </w:delText>
        </w:r>
        <w:r w:rsidR="00342A2A" w:rsidRPr="003C3342" w:rsidDel="00B94BD9">
          <w:rPr>
            <w:i/>
          </w:rPr>
          <w:delText>E</w:delText>
        </w:r>
      </w:del>
      <w:del w:id="936" w:author="Daniel Falster" w:date="2017-06-28T22:32:00Z">
        <w:r w:rsidR="00342A2A" w:rsidRPr="003C3342" w:rsidDel="00DF0E4D">
          <w:rPr>
            <w:i/>
          </w:rPr>
          <w:delText>pacris</w:delText>
        </w:r>
      </w:del>
      <w:del w:id="937" w:author="Daniel Falster" w:date="2017-06-29T10:15:00Z">
        <w:r w:rsidR="00342A2A" w:rsidRPr="003C3342" w:rsidDel="00B94BD9">
          <w:rPr>
            <w:i/>
          </w:rPr>
          <w:delText xml:space="preserve"> microphylla</w:delText>
        </w:r>
        <w:r w:rsidR="00342A2A" w:rsidDel="00B94BD9">
          <w:delText xml:space="preserve"> with </w:delText>
        </w:r>
        <w:r w:rsidR="00C11A83" w:rsidDel="00B94BD9">
          <w:delText xml:space="preserve">strangely </w:delText>
        </w:r>
        <w:r w:rsidR="00342A2A" w:rsidDel="00B94BD9">
          <w:delText xml:space="preserve">high leaf area relative to all other metrics is removed; slope = -1.25, with </w:delText>
        </w:r>
        <w:r w:rsidR="00E23CCC" w:rsidDel="00B94BD9">
          <w:delText xml:space="preserve">95% </w:delText>
        </w:r>
        <w:r w:rsidR="00342A2A" w:rsidDel="00B94BD9">
          <w:delText xml:space="preserve">confidence interval </w:delText>
        </w:r>
        <w:r w:rsidR="00342A2A" w:rsidDel="00B94BD9">
          <w:rPr>
            <w:rFonts w:eastAsia="Times New Roman"/>
            <w:color w:val="000000"/>
            <w:lang w:eastAsia="en-AU"/>
          </w:rPr>
          <w:delText xml:space="preserve">[-0.91 </w:delText>
        </w:r>
        <w:r w:rsidR="00342A2A" w:rsidDel="00B94BD9">
          <w:delText>–</w:delText>
        </w:r>
        <w:r w:rsidR="00342A2A" w:rsidDel="00B94BD9">
          <w:rPr>
            <w:rFonts w:eastAsia="Times New Roman"/>
            <w:color w:val="000000"/>
            <w:lang w:eastAsia="en-AU"/>
          </w:rPr>
          <w:delText xml:space="preserve"> -1.71]). Plants which expend less of their </w:delText>
        </w:r>
      </w:del>
      <w:del w:id="938" w:author="Daniel Falster" w:date="2017-06-28T10:59:00Z">
        <w:r w:rsidR="00342A2A" w:rsidDel="00AA46FF">
          <w:rPr>
            <w:rFonts w:eastAsia="Times New Roman"/>
            <w:color w:val="000000"/>
            <w:lang w:eastAsia="en-AU"/>
          </w:rPr>
          <w:delText>energy</w:delText>
        </w:r>
      </w:del>
      <w:del w:id="939" w:author="Daniel Falster" w:date="2017-06-29T10:15:00Z">
        <w:r w:rsidR="00342A2A" w:rsidDel="00B94BD9">
          <w:rPr>
            <w:rFonts w:eastAsia="Times New Roman"/>
            <w:color w:val="000000"/>
            <w:lang w:eastAsia="en-AU"/>
          </w:rPr>
          <w:delText xml:space="preserve"> budget to produce a single mature ovule, abort and discard a greater proportion of the ovules displayed to pollinators.</w:delText>
        </w:r>
      </w:del>
    </w:p>
    <w:p w14:paraId="013FCD75" w14:textId="34115141" w:rsidR="00CD1DD6" w:rsidDel="00B94BD9" w:rsidRDefault="00CD1DD6" w:rsidP="006E0A3A">
      <w:pPr>
        <w:rPr>
          <w:del w:id="940" w:author="Daniel Falster" w:date="2017-06-29T10:15:00Z"/>
          <w:rFonts w:eastAsia="Times New Roman"/>
          <w:color w:val="000000"/>
          <w:lang w:eastAsia="en-AU"/>
        </w:rPr>
      </w:pPr>
      <w:del w:id="941" w:author="Daniel Falster" w:date="2017-06-29T10:15:00Z">
        <w:r w:rsidDel="00B94BD9">
          <w:rPr>
            <w:rFonts w:eastAsia="Times New Roman"/>
            <w:color w:val="000000"/>
            <w:lang w:eastAsia="en-AU"/>
          </w:rPr>
          <w:delText xml:space="preserve">The values </w:delText>
        </w:r>
        <w:r w:rsidR="00261620" w:rsidDel="00B94BD9">
          <w:rPr>
            <w:rFonts w:eastAsia="Times New Roman"/>
            <w:color w:val="000000"/>
            <w:lang w:eastAsia="en-AU"/>
          </w:rPr>
          <w:delText xml:space="preserve">for the plotted points </w:delText>
        </w:r>
        <w:r w:rsidDel="00B94BD9">
          <w:rPr>
            <w:rFonts w:eastAsia="Times New Roman"/>
            <w:color w:val="000000"/>
            <w:lang w:eastAsia="en-AU"/>
          </w:rPr>
          <w:delText xml:space="preserve">are listed in </w:delText>
        </w:r>
        <w:r w:rsidR="00E23CCC" w:rsidDel="00B94BD9">
          <w:rPr>
            <w:rFonts w:eastAsia="Times New Roman"/>
            <w:color w:val="000000"/>
            <w:lang w:eastAsia="en-AU"/>
          </w:rPr>
          <w:delText xml:space="preserve">either Table 1 or </w:delText>
        </w:r>
        <w:r w:rsidR="00302CA1" w:rsidDel="00B94BD9">
          <w:delText xml:space="preserve">Online Appendix </w:delText>
        </w:r>
        <w:r w:rsidDel="00B94BD9">
          <w:rPr>
            <w:rFonts w:eastAsia="Times New Roman"/>
            <w:color w:val="000000"/>
            <w:lang w:eastAsia="en-AU"/>
          </w:rPr>
          <w:delText xml:space="preserve">Table </w:delText>
        </w:r>
        <w:r w:rsidR="000A2B4A" w:rsidDel="00B94BD9">
          <w:rPr>
            <w:rFonts w:eastAsia="Times New Roman"/>
            <w:color w:val="000000"/>
            <w:lang w:eastAsia="en-AU"/>
          </w:rPr>
          <w:delText>S1</w:delText>
        </w:r>
        <w:r w:rsidDel="00B94BD9">
          <w:rPr>
            <w:rFonts w:eastAsia="Times New Roman"/>
            <w:color w:val="000000"/>
            <w:lang w:eastAsia="en-AU"/>
          </w:rPr>
          <w:delText>.</w:delText>
        </w:r>
      </w:del>
    </w:p>
    <w:p w14:paraId="4669AED5" w14:textId="2DA6A5CC" w:rsidR="00342A2A" w:rsidRDefault="00342A2A" w:rsidP="004B2A69">
      <w:pPr>
        <w:pStyle w:val="Heading2"/>
        <w:rPr>
          <w:ins w:id="942" w:author="Daniel Falster" w:date="2017-06-29T10:15:00Z"/>
          <w:lang w:eastAsia="en-AU"/>
        </w:rPr>
      </w:pPr>
      <w:r>
        <w:rPr>
          <w:lang w:eastAsia="en-AU"/>
        </w:rPr>
        <w:t xml:space="preserve">Changes in </w:t>
      </w:r>
      <w:r w:rsidR="004B2A69">
        <w:rPr>
          <w:lang w:eastAsia="en-AU"/>
        </w:rPr>
        <w:t xml:space="preserve">relative </w:t>
      </w:r>
      <w:del w:id="943" w:author="Daniel Falster" w:date="2017-06-28T10:59:00Z">
        <w:r w:rsidR="004B2A69" w:rsidDel="00AA46FF">
          <w:rPr>
            <w:lang w:eastAsia="en-AU"/>
          </w:rPr>
          <w:delText>energy</w:delText>
        </w:r>
      </w:del>
      <w:ins w:id="944" w:author="Daniel Falster" w:date="2017-06-28T10:59:00Z">
        <w:r w:rsidR="00AA46FF">
          <w:rPr>
            <w:lang w:eastAsia="en-AU"/>
          </w:rPr>
          <w:t>mass</w:t>
        </w:r>
      </w:ins>
      <w:r w:rsidR="004B2A69">
        <w:rPr>
          <w:lang w:eastAsia="en-AU"/>
        </w:rPr>
        <w:t xml:space="preserve"> investment with seed size</w:t>
      </w:r>
    </w:p>
    <w:p w14:paraId="79119D5C" w14:textId="54C80A2B" w:rsidR="00B94BD9" w:rsidRPr="00B94BD9" w:rsidRDefault="00B94BD9" w:rsidP="00B94BD9">
      <w:ins w:id="945" w:author="Daniel Falster" w:date="2017-06-29T10:15:00Z">
        <w:r>
          <w:t xml:space="preserve">Add result about </w:t>
        </w:r>
        <w:proofErr w:type="spellStart"/>
        <w:r>
          <w:t>Seedset</w:t>
        </w:r>
        <w:proofErr w:type="spellEnd"/>
        <w:r>
          <w:t xml:space="preserve"> being lower for large seeded </w:t>
        </w:r>
      </w:ins>
      <w:ins w:id="946" w:author="Daniel Falster" w:date="2017-06-29T10:16:00Z">
        <w:r w:rsidRPr="00B94BD9">
          <w:t>species</w:t>
        </w:r>
        <w:r>
          <w:t xml:space="preserve"> (Fig 3a).</w:t>
        </w:r>
      </w:ins>
    </w:p>
    <w:p w14:paraId="37F89EC8" w14:textId="564A553B"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 xml:space="preserve">proportion of reproductive </w:t>
      </w:r>
      <w:del w:id="947" w:author="Daniel Falster" w:date="2017-06-28T10:59:00Z">
        <w:r w:rsidDel="00AA46FF">
          <w:delText>energy</w:delText>
        </w:r>
      </w:del>
      <w:ins w:id="948" w:author="Daniel Falster" w:date="2017-06-28T10:59:00Z">
        <w:r w:rsidR="00AA46FF">
          <w:t>mass</w:t>
        </w:r>
      </w:ins>
      <w:r>
        <w:t xml:space="preserve">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w:t>
      </w:r>
      <w:del w:id="949" w:author="Daniel Falster" w:date="2017-06-28T20:39:00Z">
        <w:r w:rsidR="004B2A69" w:rsidDel="00A87A3D">
          <w:delText xml:space="preserve">Figure </w:delText>
        </w:r>
      </w:del>
      <w:del w:id="950" w:author="Daniel Falster" w:date="2017-06-28T20:47:00Z">
        <w:r w:rsidR="00DB0EBC" w:rsidDel="00E76663">
          <w:delText>2</w:delText>
        </w:r>
      </w:del>
      <w:ins w:id="951" w:author="Daniel Falster" w:date="2017-06-28T20:47:00Z">
        <w:r w:rsidR="00E76663">
          <w:t>Fig. 3</w:t>
        </w:r>
      </w:ins>
      <w:r w:rsidR="00DB0EBC">
        <w:t>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w:t>
      </w:r>
      <w:del w:id="952" w:author="Daniel Falster" w:date="2017-06-28T10:59:00Z">
        <w:r w:rsidR="004B2A69" w:rsidDel="00AA46FF">
          <w:delText>energy</w:delText>
        </w:r>
      </w:del>
      <w:ins w:id="953" w:author="Daniel Falster" w:date="2017-06-28T10:59:00Z">
        <w:r w:rsidR="00AA46FF">
          <w:t>mass</w:t>
        </w:r>
      </w:ins>
      <w:r w:rsidR="004B2A69">
        <w:t xml:space="preserve"> invested in successful versus discarded tissues, with larger-seeded species showing a slight increase in proportional investment in successful tissues (</w:t>
      </w:r>
      <w:del w:id="954" w:author="Daniel Falster" w:date="2017-06-28T20:39:00Z">
        <w:r w:rsidR="004B2A69" w:rsidDel="00A87A3D">
          <w:delText xml:space="preserve">Figure </w:delText>
        </w:r>
      </w:del>
      <w:del w:id="955" w:author="Daniel Falster" w:date="2017-06-28T20:47:00Z">
        <w:r w:rsidR="00DB0EBC" w:rsidDel="00E76663">
          <w:delText>2</w:delText>
        </w:r>
      </w:del>
      <w:ins w:id="956" w:author="Daniel Falster" w:date="2017-06-28T20:47:00Z">
        <w:r w:rsidR="00E76663">
          <w:t>Fig. 3</w:t>
        </w:r>
      </w:ins>
      <w:r w:rsidR="00DB0EBC">
        <w:t>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w:t>
      </w:r>
      <w:del w:id="957" w:author="Daniel Falster" w:date="2017-06-28T20:39:00Z">
        <w:r w:rsidR="00DB0EBC" w:rsidDel="00A87A3D">
          <w:delText xml:space="preserve">Figure </w:delText>
        </w:r>
      </w:del>
      <w:del w:id="958" w:author="Daniel Falster" w:date="2017-06-28T20:47:00Z">
        <w:r w:rsidR="00DB0EBC" w:rsidDel="00E76663">
          <w:delText>2</w:delText>
        </w:r>
      </w:del>
      <w:ins w:id="959" w:author="Daniel Falster" w:date="2017-06-28T20:47:00Z">
        <w:r w:rsidR="00E76663">
          <w:t>Fig. 3</w:t>
        </w:r>
      </w:ins>
      <w:r w:rsidR="00DB0EBC">
        <w:t>e; r</w:t>
      </w:r>
      <w:r w:rsidR="00DB0EBC">
        <w:rPr>
          <w:vertAlign w:val="superscript"/>
        </w:rPr>
        <w:t>2</w:t>
      </w:r>
      <w:r w:rsidR="00DB0EBC">
        <w:t>= 0.80, p&lt;0.0001).</w:t>
      </w:r>
    </w:p>
    <w:p w14:paraId="204480DE" w14:textId="10746C2D" w:rsidR="00342A2A" w:rsidRDefault="00C822EE" w:rsidP="006E0A3A">
      <w:r>
        <w:t xml:space="preserve">These shifts are also reflected in the relative slopes of the </w:t>
      </w:r>
      <w:r w:rsidRPr="00B94BD9">
        <w:rPr>
          <w:highlight w:val="yellow"/>
        </w:rPr>
        <w:t>regression</w:t>
      </w:r>
      <w:r>
        <w:t xml:space="preserve"> between seed size and provisioning costs and between seed size and pollen-attraction costs: provisioning costs show a steeper than isometric increase with seed size, while pollen-attraction costs show a less than isometric increase with seed size (</w:t>
      </w:r>
      <w:del w:id="960" w:author="Daniel Falster" w:date="2017-06-28T20:39:00Z">
        <w:r w:rsidDel="00A87A3D">
          <w:delText xml:space="preserve">Figure </w:delText>
        </w:r>
      </w:del>
      <w:del w:id="961" w:author="Daniel Falster" w:date="2017-06-28T20:47:00Z">
        <w:r w:rsidDel="00E76663">
          <w:delText>2</w:delText>
        </w:r>
      </w:del>
      <w:del w:id="962" w:author="Daniel Falster" w:date="2017-06-28T20:48:00Z">
        <w:r w:rsidDel="00E76663">
          <w:delText>f</w:delText>
        </w:r>
      </w:del>
      <w:del w:id="963" w:author="Daniel Falster" w:date="2017-06-29T10:16:00Z">
        <w:r w:rsidDel="00B94BD9">
          <w:delText xml:space="preserve">; </w:delText>
        </w:r>
      </w:del>
      <w:r>
        <w:t xml:space="preserve">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3A848D9C" w14:textId="77890EE3" w:rsidR="009E60CC" w:rsidRDefault="009E60CC" w:rsidP="009E60CC">
      <w:pPr>
        <w:rPr>
          <w:rFonts w:eastAsia="Times New Roman"/>
          <w:color w:val="000000"/>
          <w:lang w:eastAsia="en-AU"/>
        </w:rPr>
      </w:pPr>
      <w:r>
        <w:rPr>
          <w:rFonts w:eastAsia="Times New Roman"/>
          <w:color w:val="000000"/>
          <w:lang w:eastAsia="en-AU"/>
        </w:rPr>
        <w:lastRenderedPageBreak/>
        <w:t xml:space="preserve">The values for the plotted points are listed in either Table 1 or </w:t>
      </w:r>
      <w:r w:rsidR="00302CA1">
        <w:t xml:space="preserve">Online Appendix </w:t>
      </w:r>
      <w:r>
        <w:rPr>
          <w:rFonts w:eastAsia="Times New Roman"/>
          <w:color w:val="000000"/>
          <w:lang w:eastAsia="en-AU"/>
        </w:rPr>
        <w:t>Table S1.</w:t>
      </w:r>
    </w:p>
    <w:p w14:paraId="20C2530E" w14:textId="638F86A1" w:rsidR="00B03529" w:rsidRPr="003C3342" w:rsidDel="00E57A15" w:rsidRDefault="00B03529" w:rsidP="003C3342">
      <w:pPr>
        <w:pStyle w:val="Heading2"/>
        <w:rPr>
          <w:del w:id="964" w:author="Daniel Falster" w:date="2017-06-29T10:12:00Z"/>
        </w:rPr>
      </w:pPr>
      <w:del w:id="965" w:author="Daniel Falster" w:date="2017-06-29T10:12:00Z">
        <w:r w:rsidRPr="003C3342" w:rsidDel="00E57A15">
          <w:delText>Shifts in accessory costs with plant size, age, or reproductive effort</w:delText>
        </w:r>
      </w:del>
    </w:p>
    <w:p w14:paraId="59F901F3" w14:textId="3A802672" w:rsidR="000D2D6A" w:rsidRPr="007444C4" w:rsidDel="00E57A15" w:rsidRDefault="009F55CD" w:rsidP="008D27A1">
      <w:pPr>
        <w:rPr>
          <w:del w:id="966" w:author="Daniel Falster" w:date="2017-06-29T10:12:00Z"/>
          <w:rFonts w:eastAsia="Times New Roman"/>
          <w:iCs/>
          <w:color w:val="000000"/>
          <w:lang w:eastAsia="en-AU"/>
        </w:rPr>
      </w:pPr>
      <w:del w:id="967" w:author="Daniel Falster" w:date="2017-06-29T10:12:00Z">
        <w:r w:rsidRPr="003C3342" w:rsidDel="00E57A15">
          <w:delText>No</w:delText>
        </w:r>
        <w:r w:rsidR="00BE33A1" w:rsidRPr="003C3342" w:rsidDel="00E57A15">
          <w:delText>ne of the</w:delText>
        </w:r>
        <w:r w:rsidR="00C402EE" w:rsidDel="00E57A15">
          <w:delText xml:space="preserve"> study </w:delText>
        </w:r>
        <w:r w:rsidR="00AC1B5E" w:rsidRPr="003C3342" w:rsidDel="00E57A15">
          <w:delText xml:space="preserve">species </w:delText>
        </w:r>
        <w:r w:rsidRPr="003C3342" w:rsidDel="00E57A15">
          <w:delText xml:space="preserve">demonstrated </w:delText>
        </w:r>
        <w:r w:rsidR="008D27A1" w:rsidDel="00E57A15">
          <w:delText>a</w:delText>
        </w:r>
        <w:r w:rsidR="00B11F2C" w:rsidRPr="003C3342" w:rsidDel="00E57A15">
          <w:delText xml:space="preserve"> decrease in per seed accessory costs with increasing </w:delText>
        </w:r>
        <w:r w:rsidR="00B03529" w:rsidRPr="003C3342" w:rsidDel="00E57A15">
          <w:delText>plant size or RE</w:delText>
        </w:r>
        <w:r w:rsidR="00F4674B" w:rsidDel="00E57A15">
          <w:delText xml:space="preserve">, </w:delText>
        </w:r>
        <w:r w:rsidR="00435B72" w:rsidDel="00E57A15">
          <w:delText xml:space="preserve">and only </w:delText>
        </w:r>
        <w:r w:rsidR="00153A17" w:rsidDel="00E57A15">
          <w:delText xml:space="preserve">one </w:delText>
        </w:r>
        <w:r w:rsidR="00435B72" w:rsidDel="00E57A15">
          <w:delText>species showed a decrease in per seed accessory costs with age. W</w:delText>
        </w:r>
        <w:r w:rsidR="00F4674B" w:rsidDel="00E57A15">
          <w:delText xml:space="preserve">ith </w:delText>
        </w:r>
        <w:r w:rsidR="00F4674B" w:rsidDel="00E57A15">
          <w:rPr>
            <w:rFonts w:eastAsia="Times New Roman"/>
            <w:iCs/>
            <w:color w:val="000000"/>
            <w:lang w:eastAsia="en-AU"/>
          </w:rPr>
          <w:delText xml:space="preserve">only </w:delText>
        </w:r>
        <w:r w:rsidR="00007746" w:rsidDel="00E57A15">
          <w:rPr>
            <w:rFonts w:eastAsia="Times New Roman"/>
            <w:iCs/>
            <w:color w:val="000000"/>
            <w:lang w:eastAsia="en-AU"/>
          </w:rPr>
          <w:delText>1</w:delText>
        </w:r>
        <w:r w:rsidR="00F4674B" w:rsidDel="00E57A15">
          <w:rPr>
            <w:rFonts w:eastAsia="Times New Roman"/>
            <w:iCs/>
            <w:color w:val="000000"/>
            <w:lang w:eastAsia="en-AU"/>
          </w:rPr>
          <w:delText>/</w:delText>
        </w:r>
        <w:r w:rsidR="0033297E" w:rsidDel="00E57A15">
          <w:rPr>
            <w:rFonts w:eastAsia="Times New Roman"/>
            <w:iCs/>
            <w:color w:val="000000"/>
            <w:lang w:eastAsia="en-AU"/>
          </w:rPr>
          <w:delText xml:space="preserve">42 </w:delText>
        </w:r>
        <w:r w:rsidR="00F4674B" w:rsidDel="00E57A15">
          <w:rPr>
            <w:rFonts w:eastAsia="Times New Roman"/>
            <w:iCs/>
            <w:color w:val="000000"/>
            <w:lang w:eastAsia="en-AU"/>
          </w:rPr>
          <w:delText>tests significant</w:delText>
        </w:r>
        <w:r w:rsidR="0033297E" w:rsidDel="00E57A15">
          <w:rPr>
            <w:rFonts w:eastAsia="Times New Roman"/>
            <w:iCs/>
            <w:color w:val="000000"/>
            <w:lang w:eastAsia="en-AU"/>
          </w:rPr>
          <w:delText xml:space="preserve"> (</w:delText>
        </w:r>
        <w:r w:rsidR="00302CA1" w:rsidDel="00E57A15">
          <w:delText xml:space="preserve">Online Appendix </w:delText>
        </w:r>
        <w:r w:rsidR="00261620" w:rsidDel="00E57A15">
          <w:rPr>
            <w:rFonts w:eastAsia="Times New Roman"/>
            <w:iCs/>
            <w:color w:val="000000"/>
            <w:lang w:eastAsia="en-AU"/>
          </w:rPr>
          <w:delText xml:space="preserve">Table </w:delText>
        </w:r>
        <w:r w:rsidR="000A2B4A" w:rsidDel="00E57A15">
          <w:rPr>
            <w:rFonts w:eastAsia="Times New Roman"/>
            <w:iCs/>
            <w:color w:val="000000"/>
            <w:lang w:eastAsia="en-AU"/>
          </w:rPr>
          <w:delText>S2</w:delText>
        </w:r>
        <w:r w:rsidR="0033297E" w:rsidDel="00E57A15">
          <w:rPr>
            <w:rFonts w:eastAsia="Times New Roman"/>
            <w:iCs/>
            <w:color w:val="000000"/>
            <w:lang w:eastAsia="en-AU"/>
          </w:rPr>
          <w:delText>)</w:delText>
        </w:r>
        <w:r w:rsidR="00F4674B" w:rsidDel="00E57A15">
          <w:rPr>
            <w:rFonts w:eastAsia="Times New Roman"/>
            <w:iCs/>
            <w:color w:val="000000"/>
            <w:lang w:eastAsia="en-AU"/>
          </w:rPr>
          <w:delText xml:space="preserve">, </w:delText>
        </w:r>
        <w:r w:rsidR="00043187" w:rsidDel="00E57A15">
          <w:rPr>
            <w:rFonts w:eastAsia="Times New Roman"/>
            <w:iCs/>
            <w:color w:val="000000"/>
            <w:lang w:eastAsia="en-AU"/>
          </w:rPr>
          <w:delText xml:space="preserve">this likely </w:delText>
        </w:r>
        <w:r w:rsidR="00F4674B" w:rsidDel="00E57A15">
          <w:rPr>
            <w:rFonts w:eastAsia="Times New Roman"/>
            <w:iCs/>
            <w:color w:val="000000"/>
            <w:lang w:eastAsia="en-AU"/>
          </w:rPr>
          <w:delText>represent</w:delText>
        </w:r>
        <w:r w:rsidR="00043187" w:rsidDel="00E57A15">
          <w:rPr>
            <w:rFonts w:eastAsia="Times New Roman"/>
            <w:iCs/>
            <w:color w:val="000000"/>
            <w:lang w:eastAsia="en-AU"/>
          </w:rPr>
          <w:delText>s</w:delText>
        </w:r>
        <w:r w:rsidR="00F4674B" w:rsidDel="00E57A15">
          <w:rPr>
            <w:rFonts w:eastAsia="Times New Roman"/>
            <w:iCs/>
            <w:color w:val="000000"/>
            <w:lang w:eastAsia="en-AU"/>
          </w:rPr>
          <w:delText xml:space="preserve"> little more than chance.</w:delText>
        </w:r>
        <w:r w:rsidR="006573F0" w:rsidDel="00E57A15">
          <w:rPr>
            <w:rFonts w:eastAsia="Times New Roman"/>
            <w:iCs/>
            <w:color w:val="000000"/>
            <w:lang w:eastAsia="en-AU"/>
          </w:rPr>
          <w:delText xml:space="preserve"> </w:delText>
        </w:r>
        <w:r w:rsidR="00043187" w:rsidDel="00E57A15">
          <w:rPr>
            <w:rFonts w:eastAsia="Times New Roman"/>
            <w:iCs/>
            <w:color w:val="000000"/>
            <w:lang w:eastAsia="en-AU"/>
          </w:rPr>
          <w:delText>There are also two regressions, where accessory costs increased with plant size or age (</w:delText>
        </w:r>
        <w:r w:rsidR="00302CA1" w:rsidDel="00E57A15">
          <w:delText xml:space="preserve">Online Appendix </w:delText>
        </w:r>
        <w:r w:rsidR="00261620" w:rsidDel="00E57A15">
          <w:rPr>
            <w:rFonts w:eastAsia="Times New Roman"/>
            <w:iCs/>
            <w:color w:val="000000"/>
            <w:lang w:eastAsia="en-AU"/>
          </w:rPr>
          <w:delText xml:space="preserve">Table </w:delText>
        </w:r>
        <w:r w:rsidR="000A2B4A" w:rsidDel="00E57A15">
          <w:rPr>
            <w:rFonts w:eastAsia="Times New Roman"/>
            <w:iCs/>
            <w:color w:val="000000"/>
            <w:lang w:eastAsia="en-AU"/>
          </w:rPr>
          <w:delText>S2</w:delText>
        </w:r>
        <w:r w:rsidR="00043187" w:rsidDel="00E57A15">
          <w:rPr>
            <w:rFonts w:eastAsia="Times New Roman"/>
            <w:iCs/>
            <w:color w:val="000000"/>
            <w:lang w:eastAsia="en-AU"/>
          </w:rPr>
          <w:delText>).</w:delText>
        </w:r>
      </w:del>
    </w:p>
    <w:p w14:paraId="5081D51F" w14:textId="7D2C5B41" w:rsidR="00FE3EB9" w:rsidRPr="003C3342" w:rsidRDefault="00E57A15" w:rsidP="003C3342">
      <w:pPr>
        <w:pStyle w:val="Heading2"/>
      </w:pPr>
      <w:ins w:id="968" w:author="Daniel Falster" w:date="2017-06-29T10:12:00Z">
        <w:r>
          <w:t xml:space="preserve">Predicting </w:t>
        </w:r>
      </w:ins>
      <w:del w:id="969" w:author="Daniel Falster" w:date="2017-06-29T10:12:00Z">
        <w:r w:rsidR="00FE3EB9" w:rsidRPr="003C3342" w:rsidDel="00E57A15">
          <w:delText xml:space="preserve">Correlates with </w:delText>
        </w:r>
      </w:del>
      <w:r w:rsidR="00FE3EB9" w:rsidRPr="003C3342">
        <w:t>total reproductive investment</w:t>
      </w:r>
    </w:p>
    <w:p w14:paraId="1FD9F66F" w14:textId="0753A833"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del w:id="970" w:author="Daniel Falster" w:date="2017-06-28T20:39:00Z">
        <w:r w:rsidR="00043187" w:rsidDel="00A87A3D">
          <w:delText xml:space="preserve">Figure </w:delText>
        </w:r>
      </w:del>
      <w:del w:id="971" w:author="Daniel Falster" w:date="2017-06-28T20:47:00Z">
        <w:r w:rsidR="00043187" w:rsidDel="00A87A3D">
          <w:delText>3</w:delText>
        </w:r>
      </w:del>
      <w:ins w:id="972" w:author="Daniel Falster" w:date="2017-06-29T10:20:00Z">
        <w:r w:rsidR="00F94C94">
          <w:t>Fig. 4</w:t>
        </w:r>
      </w:ins>
      <w:r w:rsidR="00043187">
        <w:t xml:space="preserve">, </w:t>
      </w:r>
      <w:r w:rsidR="008E625C">
        <w:t xml:space="preserve">and </w:t>
      </w:r>
      <w:r w:rsidR="00302CA1">
        <w:t>Online Appendix</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w:t>
      </w:r>
      <w:proofErr w:type="spellStart"/>
      <w:r w:rsidRPr="003C3342">
        <w:t>propagule</w:t>
      </w:r>
      <w:proofErr w:type="spellEnd"/>
      <w:r w:rsidRPr="003C3342">
        <w:t xml:space="preserv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del w:id="973" w:author="Daniel Falster" w:date="2017-06-28T20:39:00Z">
        <w:r w:rsidR="00407792" w:rsidDel="00A87A3D">
          <w:delText xml:space="preserve">Figure </w:delText>
        </w:r>
      </w:del>
      <w:del w:id="974" w:author="Daniel Falster" w:date="2017-06-28T20:47:00Z">
        <w:r w:rsidR="00407792" w:rsidDel="00A87A3D">
          <w:delText>3</w:delText>
        </w:r>
      </w:del>
      <w:ins w:id="975" w:author="Daniel Falster" w:date="2017-06-29T10:20:00Z">
        <w:r w:rsidR="00F94C94">
          <w:t>Fig. 4</w:t>
        </w:r>
      </w:ins>
      <w:r w:rsidR="00407792">
        <w:t>a</w:t>
      </w:r>
      <w:r w:rsidR="0090058B">
        <w:t>, Table 3</w:t>
      </w:r>
      <w:r w:rsidR="006341A0" w:rsidRPr="003C3342">
        <w:t>)</w:t>
      </w:r>
      <w:r w:rsidRPr="003C3342">
        <w:t xml:space="preserve">. </w:t>
      </w:r>
      <w:r w:rsidR="00C402EE">
        <w:t>Combined these results indicate that measures of seed production alone provide poor predictors of total reproductive investment.</w:t>
      </w:r>
    </w:p>
    <w:p w14:paraId="7030BD2A" w14:textId="5DFD4EBE"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w:t>
      </w:r>
      <w:r w:rsidRPr="00DF0E4D">
        <w:rPr>
          <w:highlight w:val="yellow"/>
        </w:rPr>
        <w:t>regressed</w:t>
      </w:r>
      <w:r w:rsidRPr="003C3342">
        <w:t xml:space="preserve"> additional investment categories against total reproductive investment. Measures that included only </w:t>
      </w:r>
      <w:r w:rsidR="0090058B">
        <w:t xml:space="preserve">investment in tissues </w:t>
      </w:r>
      <w:r w:rsidRPr="003C3342">
        <w:t xml:space="preserve">associated with the production of mature </w:t>
      </w:r>
      <w:proofErr w:type="gramStart"/>
      <w:r w:rsidRPr="003C3342">
        <w:t>seeds,</w:t>
      </w:r>
      <w:proofErr w:type="gramEnd"/>
      <w:r w:rsidRPr="003C3342">
        <w:t xml:space="preserve">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w:t>
      </w:r>
      <w:del w:id="976" w:author="Daniel Falster" w:date="2017-06-28T10:59:00Z">
        <w:r w:rsidRPr="003C3342" w:rsidDel="00AA46FF">
          <w:delText>energy</w:delText>
        </w:r>
      </w:del>
      <w:ins w:id="977" w:author="Daniel Falster" w:date="2017-06-28T10:59:00Z">
        <w:r w:rsidR="00AA46FF">
          <w:t>mass</w:t>
        </w:r>
      </w:ins>
      <w:r w:rsidRPr="003C3342">
        <w:t xml:space="preserve">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w:t>
      </w:r>
      <w:r w:rsidR="006341A0" w:rsidRPr="003C3342">
        <w:lastRenderedPageBreak/>
        <w:t xml:space="preserve">investment. </w:t>
      </w:r>
      <w:r w:rsidR="00A27A66">
        <w:t>Twelve of the species had the same slope for the relationship and eleven of the species had the same intercept for the relationship as the all-individuals regression (</w:t>
      </w:r>
      <w:r w:rsidR="00302CA1">
        <w:t xml:space="preserve">Online Appendix Table </w:t>
      </w:r>
      <w:r w:rsidR="000A2B4A">
        <w:t>S3</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426CB169" w:rsidR="006751DC" w:rsidRPr="003C3342" w:rsidRDefault="006751DC" w:rsidP="006751DC">
      <w:r>
        <w:t xml:space="preserve">There were four key outcomes from this study. First, </w:t>
      </w:r>
      <w:r w:rsidR="00A27D81">
        <w:t xml:space="preserve">we observed that plants of the14 </w:t>
      </w:r>
      <w:r>
        <w:t xml:space="preserve">long-lived perennial </w:t>
      </w:r>
      <w:r w:rsidR="00A27D81">
        <w:t xml:space="preserve">species studied </w:t>
      </w:r>
      <w:r>
        <w:t xml:space="preserve">expended a very large proportion of reproductive </w:t>
      </w:r>
      <w:del w:id="978" w:author="Daniel Falster" w:date="2017-06-28T10:59:00Z">
        <w:r w:rsidDel="00AA46FF">
          <w:delText>energy</w:delText>
        </w:r>
      </w:del>
      <w:ins w:id="979" w:author="Daniel Falster" w:date="2017-06-28T10:59:00Z">
        <w:r w:rsidR="00AA46FF">
          <w:t>mass</w:t>
        </w:r>
      </w:ins>
      <w:r>
        <w:t xml:space="preserve">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w:t>
      </w:r>
      <w:r w:rsidR="00A27D81">
        <w:t xml:space="preserve">we observed a </w:t>
      </w:r>
      <w:r>
        <w:t xml:space="preserve">trade-offs between ovule count and pollen-attraction costs and between seed count and total reproductive costs. The trade-offs indicate there exists a fixed pool of </w:t>
      </w:r>
      <w:del w:id="980" w:author="Daniel Falster" w:date="2017-06-28T10:59:00Z">
        <w:r w:rsidDel="00AA46FF">
          <w:delText>energy</w:delText>
        </w:r>
      </w:del>
      <w:ins w:id="981" w:author="Daniel Falster" w:date="2017-06-28T10:59:00Z">
        <w:r w:rsidR="00AA46FF">
          <w:t>mass</w:t>
        </w:r>
      </w:ins>
      <w:r>
        <w:t xml:space="preserve"> to invest and species differ in the relative cost of a part versus the number of parts they can produce. We also observed a trade-off between choosiness, the inverse of </w:t>
      </w:r>
      <w:proofErr w:type="spellStart"/>
      <w:r>
        <w:t>seedset</w:t>
      </w:r>
      <w:proofErr w:type="spellEnd"/>
      <w:r>
        <w:t xml:space="preserve">, and pollen-attraction costs: species that expend less </w:t>
      </w:r>
      <w:del w:id="982" w:author="Daniel Falster" w:date="2017-06-28T10:59:00Z">
        <w:r w:rsidDel="00AA46FF">
          <w:delText>energy</w:delText>
        </w:r>
      </w:del>
      <w:ins w:id="983" w:author="Daniel Falster" w:date="2017-06-28T10:59:00Z">
        <w:r w:rsidR="00AA46FF">
          <w:t>mass</w:t>
        </w:r>
      </w:ins>
      <w:r>
        <w:t xml:space="preserve"> to produce an ovule produce a greater excess of ovules. These are species at the </w:t>
      </w:r>
      <w:del w:id="984" w:author="L. Harder" w:date="2017-06-28T10:45:00Z">
        <w:r w:rsidRPr="00B95004">
          <w:rPr>
            <w:i/>
          </w:rPr>
          <w:delText>parental</w:delText>
        </w:r>
      </w:del>
      <w:ins w:id="985" w:author="L. Harder" w:date="2017-06-28T10:45:00Z">
        <w:r w:rsidR="00796D33">
          <w:rPr>
            <w:i/>
          </w:rPr>
          <w:t>maternal</w:t>
        </w:r>
      </w:ins>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002C42E5">
        <w:t xml:space="preserve">In combination, these trade-offs lead to systematic differences in the way reproductive </w:t>
      </w:r>
      <w:del w:id="986" w:author="Daniel Falster" w:date="2017-06-28T10:59:00Z">
        <w:r w:rsidR="002C42E5" w:rsidDel="00AA46FF">
          <w:delText>energy</w:delText>
        </w:r>
      </w:del>
      <w:ins w:id="987" w:author="Daniel Falster" w:date="2017-06-28T10:59:00Z">
        <w:r w:rsidR="00AA46FF">
          <w:t>mass</w:t>
        </w:r>
      </w:ins>
      <w:r w:rsidR="002C42E5">
        <w:t xml:space="preserve"> is allocated across species, resulting in a syndrome of reproductive traits values observed for large-seeded versus small-seeded species, our third outcome. </w:t>
      </w:r>
      <w:r>
        <w:t xml:space="preserve">The </w:t>
      </w:r>
      <w:del w:id="988" w:author="L. Harder" w:date="2017-06-28T10:45:00Z">
        <w:r>
          <w:rPr>
            <w:i/>
          </w:rPr>
          <w:delText>parental</w:delText>
        </w:r>
      </w:del>
      <w:ins w:id="989" w:author="L. Harder" w:date="2017-06-28T10:45:00Z">
        <w:r w:rsidR="00796D33">
          <w:rPr>
            <w:i/>
          </w:rPr>
          <w:t>maternal</w:t>
        </w:r>
      </w:ins>
      <w:r>
        <w:rPr>
          <w:i/>
        </w:rPr>
        <w:t xml:space="preserve"> optimists</w:t>
      </w:r>
      <w:r>
        <w:t xml:space="preserve"> were, as predicted, the large-seeded species: part of the big seed-size, low </w:t>
      </w:r>
      <w:proofErr w:type="spellStart"/>
      <w:r>
        <w:t>seedset</w:t>
      </w:r>
      <w:proofErr w:type="spellEnd"/>
      <w:r>
        <w:t xml:space="preserve"> strategy is to invest proportionally less in flower construction to the point of pollination and proportionally more in provisioning tissues. </w:t>
      </w:r>
      <w:r w:rsidRPr="003C3342">
        <w:t xml:space="preserve">The </w:t>
      </w:r>
      <w:r>
        <w:t xml:space="preserve">fourth </w:t>
      </w:r>
      <w:r w:rsidRPr="003C3342">
        <w:t xml:space="preserve">major result was that for perennial species with low </w:t>
      </w:r>
      <w:proofErr w:type="spellStart"/>
      <w:r w:rsidRPr="003C3342">
        <w:t>seedset</w:t>
      </w:r>
      <w:proofErr w:type="spellEnd"/>
      <w:r w:rsidRPr="003C3342">
        <w:t xml:space="preserve">, total reproductive investment was best predicted by </w:t>
      </w:r>
      <w:del w:id="990" w:author="Daniel Falster" w:date="2017-06-28T10:59:00Z">
        <w:r w:rsidRPr="003C3342" w:rsidDel="00AA46FF">
          <w:delText>energy</w:delText>
        </w:r>
      </w:del>
      <w:ins w:id="991" w:author="Daniel Falster" w:date="2017-06-28T10:59:00Z">
        <w:r w:rsidR="00AA46FF">
          <w:t>mass</w:t>
        </w:r>
      </w:ins>
      <w:r w:rsidRPr="003C3342">
        <w:t xml:space="preserve"> expenditure in buds and flowers, not by investment in seeds or fruit.</w:t>
      </w:r>
      <w:r>
        <w:t xml:space="preserve"> </w:t>
      </w:r>
    </w:p>
    <w:p w14:paraId="4DB671C6" w14:textId="77777777" w:rsidR="006751DC" w:rsidRPr="003C3342" w:rsidRDefault="006751DC" w:rsidP="006751DC">
      <w:pPr>
        <w:pStyle w:val="Heading2"/>
      </w:pPr>
      <w:r w:rsidRPr="003C3342">
        <w:lastRenderedPageBreak/>
        <w:t>Accessory costs are large</w:t>
      </w:r>
    </w:p>
    <w:p w14:paraId="6B378953" w14:textId="499254DC" w:rsidR="006751DC" w:rsidRDefault="006751DC" w:rsidP="006751DC">
      <w:r>
        <w:t xml:space="preserve">All species in this study allocated an enormous proportion of RE to accessory costs, both </w:t>
      </w:r>
      <w:r w:rsidR="009E60CC">
        <w:t xml:space="preserve">accessory </w:t>
      </w:r>
      <w:r w:rsidRPr="0094074D">
        <w:t>success costs</w:t>
      </w:r>
      <w:r>
        <w:t xml:space="preserve"> and discarded tissues (</w:t>
      </w:r>
      <w:del w:id="992" w:author="Daniel Falster" w:date="2017-06-28T20:39:00Z">
        <w:r w:rsidDel="00A87A3D">
          <w:delText xml:space="preserve">Figure </w:delText>
        </w:r>
      </w:del>
      <w:ins w:id="993" w:author="Daniel Falster" w:date="2017-06-28T20:39:00Z">
        <w:r w:rsidR="00A87A3D">
          <w:t xml:space="preserve">Fig. </w:t>
        </w:r>
      </w:ins>
      <w:r>
        <w:t xml:space="preserve">1a, Table 1). </w:t>
      </w:r>
      <w:r w:rsidRPr="003C3342">
        <w:t xml:space="preserve">Many estimates of plant </w:t>
      </w:r>
      <w:del w:id="994" w:author="Daniel Falster" w:date="2017-06-28T10:59:00Z">
        <w:r w:rsidRPr="003C3342" w:rsidDel="00AA46FF">
          <w:delText>energy</w:delText>
        </w:r>
      </w:del>
      <w:ins w:id="995" w:author="Daniel Falster" w:date="2017-06-28T10:59:00Z">
        <w:r w:rsidR="00AA46FF">
          <w:t>mass</w:t>
        </w:r>
      </w:ins>
      <w:r w:rsidRPr="003C3342">
        <w:t xml:space="preserve"> investment in reproduction do not account for total accessory costs</w:t>
      </w:r>
      <w:r>
        <w:t xml:space="preserve">, leading to potentially misleading results (reviewed in </w:t>
      </w:r>
      <w:proofErr w:type="spellStart"/>
      <w:r>
        <w:t>Obeso</w:t>
      </w:r>
      <w:proofErr w:type="spellEnd"/>
      <w:r>
        <w:t xml:space="preserve"> 2002; Lord &amp; </w:t>
      </w:r>
      <w:proofErr w:type="spellStart"/>
      <w:r>
        <w:t>Westoby</w:t>
      </w:r>
      <w:proofErr w:type="spellEnd"/>
      <w:r>
        <w:t xml:space="preserve"> 2006; Rosenheim et al. 2014; </w:t>
      </w:r>
      <w:proofErr w:type="spellStart"/>
      <w:r>
        <w:t>Wenk</w:t>
      </w:r>
      <w:proofErr w:type="spellEnd"/>
      <w:r>
        <w:t xml:space="preserve">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00A231E0" w:rsidRPr="00A231E0">
        <w:rPr>
          <w:rFonts w:cs="Times New Roman"/>
        </w:rPr>
        <w:t>(Obeso 2002)</w:t>
      </w:r>
      <w:r>
        <w:fldChar w:fldCharType="end"/>
      </w:r>
      <w:r w:rsidRPr="003C3342">
        <w:t>.</w:t>
      </w:r>
      <w:r>
        <w:t xml:space="preserve"> Reproductive allocation, </w:t>
      </w:r>
      <w:r w:rsidRPr="003C3342">
        <w:t xml:space="preserve">the proportion of </w:t>
      </w:r>
      <w:del w:id="996" w:author="Daniel Falster" w:date="2017-06-28T10:59:00Z">
        <w:r w:rsidRPr="003C3342" w:rsidDel="00AA46FF">
          <w:delText>energy</w:delText>
        </w:r>
      </w:del>
      <w:ins w:id="997" w:author="Daniel Falster" w:date="2017-06-28T10:59:00Z">
        <w:r w:rsidR="00AA46FF">
          <w:t>mass</w:t>
        </w:r>
      </w:ins>
      <w:r w:rsidRPr="003C3342">
        <w:t xml:space="preserve">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Ashman 1994; Bazzaz, Ackerly &amp; Reekie 2000; Wenk &amp; Falster 2015)</w:t>
      </w:r>
      <w:r>
        <w:fldChar w:fldCharType="end"/>
      </w:r>
      <w:r>
        <w:t xml:space="preserve">, will also be </w:t>
      </w:r>
      <w:r w:rsidRPr="003C3342">
        <w:t>substantially underestimate</w:t>
      </w:r>
      <w:r>
        <w:t xml:space="preserve">d, leading to overestimates of the proportion of </w:t>
      </w:r>
      <w:del w:id="998" w:author="Daniel Falster" w:date="2017-06-28T10:59:00Z">
        <w:r w:rsidDel="00AA46FF">
          <w:delText>energy</w:delText>
        </w:r>
      </w:del>
      <w:ins w:id="999" w:author="Daniel Falster" w:date="2017-06-28T10:59:00Z">
        <w:r w:rsidR="00AA46FF">
          <w:t>mass</w:t>
        </w:r>
      </w:ins>
      <w:r>
        <w:t xml:space="preserve"> (and absolute amount of </w:t>
      </w:r>
      <w:del w:id="1000" w:author="Daniel Falster" w:date="2017-06-28T10:59:00Z">
        <w:r w:rsidDel="00AA46FF">
          <w:delText>energy</w:delText>
        </w:r>
      </w:del>
      <w:ins w:id="1001" w:author="Daniel Falster" w:date="2017-06-28T10:59:00Z">
        <w:r w:rsidR="00AA46FF">
          <w:t>mass</w:t>
        </w:r>
      </w:ins>
      <w:r>
        <w:t>) available for vegetative growth. The current study indicates that fair assessment of RE needs to account for all pools of accessory tissues</w:t>
      </w:r>
      <w:r w:rsidR="00A27D81">
        <w:t>,</w:t>
      </w:r>
      <w:r>
        <w:t xml:space="preserve"> since both discarded tissue costs and success cost components (see </w:t>
      </w:r>
      <w:del w:id="1002" w:author="Daniel Falster" w:date="2017-06-28T20:39:00Z">
        <w:r w:rsidDel="00A87A3D">
          <w:delText xml:space="preserve">Figure </w:delText>
        </w:r>
      </w:del>
      <w:ins w:id="1003" w:author="Daniel Falster" w:date="2017-06-28T20:39:00Z">
        <w:r w:rsidR="00A87A3D">
          <w:t xml:space="preserve">Fig. </w:t>
        </w:r>
      </w:ins>
      <w:r>
        <w:t>1a for definitions) contributed to the high accessory costs (Table 1).</w:t>
      </w:r>
    </w:p>
    <w:p w14:paraId="4C9C3188" w14:textId="4F508D38" w:rsidR="006751DC" w:rsidRDefault="00A27D81" w:rsidP="006751DC">
      <w:r>
        <w:t xml:space="preserve">Our </w:t>
      </w:r>
      <w:r w:rsidR="006751DC">
        <w:t xml:space="preserve">study species have diverse floral and fruiting structures, such that disparate tissues comprise success cost expenditures in different species </w:t>
      </w:r>
      <w:r w:rsidR="006751DC" w:rsidRPr="003C3342">
        <w:t>(</w:t>
      </w:r>
      <w:del w:id="1004" w:author="Daniel Falster" w:date="2017-06-28T20:39:00Z">
        <w:r w:rsidR="006751DC" w:rsidRPr="003C3342" w:rsidDel="00A87A3D">
          <w:delText xml:space="preserve">Figure </w:delText>
        </w:r>
      </w:del>
      <w:ins w:id="1005" w:author="Daniel Falster" w:date="2017-06-28T20:39:00Z">
        <w:r w:rsidR="00A87A3D">
          <w:t xml:space="preserve">Fig. </w:t>
        </w:r>
      </w:ins>
      <w:r w:rsidR="006751DC" w:rsidRPr="003C3342">
        <w:t>1</w:t>
      </w:r>
      <w:r w:rsidR="006751DC">
        <w:t>a</w:t>
      </w:r>
      <w:r w:rsidR="006751DC" w:rsidRPr="003C3342">
        <w:t>, Table 1).</w:t>
      </w:r>
      <w:r w:rsidR="006751DC">
        <w:t xml:space="preserve"> For three species (</w:t>
      </w:r>
      <w:del w:id="1006" w:author="Daniel Falster" w:date="2017-06-28T22:34:00Z">
        <w:r w:rsidR="006751DC" w:rsidDel="00DF0E4D">
          <w:rPr>
            <w:i/>
          </w:rPr>
          <w:delText xml:space="preserve">Epacris </w:delText>
        </w:r>
      </w:del>
      <w:ins w:id="1007" w:author="Daniel Falster" w:date="2017-06-28T22:34:00Z">
        <w:r w:rsidR="00DF0E4D">
          <w:rPr>
            <w:i/>
          </w:rPr>
          <w:t xml:space="preserve">E. </w:t>
        </w:r>
      </w:ins>
      <w:proofErr w:type="spellStart"/>
      <w:r w:rsidR="006751DC">
        <w:rPr>
          <w:i/>
        </w:rPr>
        <w:t>microphylla</w:t>
      </w:r>
      <w:proofErr w:type="spellEnd"/>
      <w:r w:rsidR="006751DC">
        <w:rPr>
          <w:i/>
        </w:rPr>
        <w:t xml:space="preserve">, </w:t>
      </w:r>
      <w:del w:id="1008" w:author="Daniel Falster" w:date="2017-06-28T22:34:00Z">
        <w:r w:rsidR="006751DC" w:rsidDel="00DF0E4D">
          <w:rPr>
            <w:i/>
          </w:rPr>
          <w:delText xml:space="preserve">Hemigenia </w:delText>
        </w:r>
      </w:del>
      <w:ins w:id="1009" w:author="Daniel Falster" w:date="2017-06-28T22:34:00Z">
        <w:r w:rsidR="00DF0E4D">
          <w:rPr>
            <w:i/>
          </w:rPr>
          <w:t xml:space="preserve">H. </w:t>
        </w:r>
      </w:ins>
      <w:proofErr w:type="spellStart"/>
      <w:r w:rsidR="006751DC">
        <w:rPr>
          <w:i/>
        </w:rPr>
        <w:t>purpurea</w:t>
      </w:r>
      <w:proofErr w:type="spellEnd"/>
      <w:r w:rsidR="006751DC">
        <w:rPr>
          <w:i/>
        </w:rPr>
        <w:t xml:space="preserve">, </w:t>
      </w:r>
      <w:r w:rsidR="006751DC" w:rsidRPr="00100A08">
        <w:t xml:space="preserve">and </w:t>
      </w:r>
      <w:del w:id="1010" w:author="Daniel Falster" w:date="2017-06-28T22:34:00Z">
        <w:r w:rsidR="006751DC" w:rsidDel="00DF0E4D">
          <w:rPr>
            <w:i/>
          </w:rPr>
          <w:delText xml:space="preserve">Pimelea </w:delText>
        </w:r>
      </w:del>
      <w:ins w:id="1011" w:author="Daniel Falster" w:date="2017-06-28T22:34:00Z">
        <w:r w:rsidR="00DF0E4D">
          <w:rPr>
            <w:i/>
          </w:rPr>
          <w:t xml:space="preserve">P. </w:t>
        </w:r>
      </w:ins>
      <w:proofErr w:type="spellStart"/>
      <w:r w:rsidR="006751DC">
        <w:rPr>
          <w:i/>
        </w:rPr>
        <w:t>linifolia</w:t>
      </w:r>
      <w:proofErr w:type="spellEnd"/>
      <w:r w:rsidR="006751DC">
        <w:t xml:space="preserve">), the </w:t>
      </w:r>
      <w:proofErr w:type="gramStart"/>
      <w:r w:rsidR="006751DC">
        <w:t xml:space="preserve">costs of producing pollen-attraction tissues (on flowers that </w:t>
      </w:r>
      <w:r w:rsidR="00F1197F">
        <w:t xml:space="preserve">eventually produce </w:t>
      </w:r>
      <w:r w:rsidR="006751DC">
        <w:t>mature seeds) was</w:t>
      </w:r>
      <w:proofErr w:type="gramEnd"/>
      <w:r w:rsidR="006751DC">
        <w:t xml:space="preserve"> 21-27% of total RE, while for other species it was substantially less (Table 1). The two cone-producing species, </w:t>
      </w:r>
      <w:del w:id="1012" w:author="Daniel Falster" w:date="2017-06-28T22:34:00Z">
        <w:r w:rsidR="006751DC" w:rsidDel="00DF0E4D">
          <w:rPr>
            <w:i/>
          </w:rPr>
          <w:delText xml:space="preserve">Banksia </w:delText>
        </w:r>
      </w:del>
      <w:ins w:id="1013" w:author="Daniel Falster" w:date="2017-06-28T22:34:00Z">
        <w:r w:rsidR="00DF0E4D">
          <w:rPr>
            <w:i/>
          </w:rPr>
          <w:t xml:space="preserve">B. </w:t>
        </w:r>
      </w:ins>
      <w:proofErr w:type="spellStart"/>
      <w:r w:rsidR="006751DC">
        <w:rPr>
          <w:i/>
        </w:rPr>
        <w:t>ericifolia</w:t>
      </w:r>
      <w:proofErr w:type="spellEnd"/>
      <w:r w:rsidR="006751DC">
        <w:rPr>
          <w:i/>
        </w:rPr>
        <w:t xml:space="preserve"> </w:t>
      </w:r>
      <w:r w:rsidR="006751DC">
        <w:t xml:space="preserve">and </w:t>
      </w:r>
      <w:del w:id="1014" w:author="Daniel Falster" w:date="2017-06-28T22:34:00Z">
        <w:r w:rsidR="006751DC" w:rsidDel="00DF0E4D">
          <w:rPr>
            <w:i/>
          </w:rPr>
          <w:delText xml:space="preserve">Petrophile </w:delText>
        </w:r>
      </w:del>
      <w:ins w:id="1015" w:author="Daniel Falster" w:date="2017-06-28T22:34:00Z">
        <w:r w:rsidR="00DF0E4D">
          <w:rPr>
            <w:i/>
          </w:rPr>
          <w:t xml:space="preserve">P. </w:t>
        </w:r>
      </w:ins>
      <w:proofErr w:type="spellStart"/>
      <w:r w:rsidR="006751DC">
        <w:rPr>
          <w:i/>
        </w:rPr>
        <w:t>pulchella</w:t>
      </w:r>
      <w:proofErr w:type="spellEnd"/>
      <w:r w:rsidR="006751DC">
        <w:rPr>
          <w:i/>
        </w:rPr>
        <w:t xml:space="preserve">, </w:t>
      </w:r>
      <w:r w:rsidR="006751DC">
        <w:t>had the costliest packaging and dispersal tissues, spending 71.0% and 60.5% of total RE, respectively. Other species also had high packaging and dispersal expenditure due to structures including fleshy fruit (</w:t>
      </w:r>
      <w:del w:id="1016" w:author="Daniel Falster" w:date="2017-06-28T22:34:00Z">
        <w:r w:rsidR="006751DC" w:rsidDel="00DF0E4D">
          <w:rPr>
            <w:i/>
          </w:rPr>
          <w:delText xml:space="preserve">Persoonia </w:delText>
        </w:r>
      </w:del>
      <w:ins w:id="1017" w:author="Daniel Falster" w:date="2017-06-28T22:34:00Z">
        <w:r w:rsidR="00DF0E4D">
          <w:rPr>
            <w:i/>
          </w:rPr>
          <w:t xml:space="preserve">P. </w:t>
        </w:r>
      </w:ins>
      <w:proofErr w:type="spellStart"/>
      <w:r w:rsidR="006751DC">
        <w:rPr>
          <w:i/>
        </w:rPr>
        <w:t>lanceolata</w:t>
      </w:r>
      <w:proofErr w:type="spellEnd"/>
      <w:r w:rsidR="006751DC">
        <w:t>), woody seedpods (</w:t>
      </w:r>
      <w:r w:rsidR="006751DC">
        <w:rPr>
          <w:i/>
        </w:rPr>
        <w:t xml:space="preserve">Grevillea </w:t>
      </w:r>
      <w:r w:rsidR="006751DC">
        <w:t>species), and thick seedcoats (</w:t>
      </w:r>
      <w:del w:id="1018" w:author="Daniel Falster" w:date="2017-06-28T22:34:00Z">
        <w:r w:rsidR="006751DC" w:rsidDel="00DF0E4D">
          <w:rPr>
            <w:i/>
          </w:rPr>
          <w:delText xml:space="preserve">Leucopogon </w:delText>
        </w:r>
      </w:del>
      <w:ins w:id="1019" w:author="Daniel Falster" w:date="2017-06-28T22:34:00Z">
        <w:r w:rsidR="00DF0E4D">
          <w:rPr>
            <w:i/>
          </w:rPr>
          <w:t xml:space="preserve">L. </w:t>
        </w:r>
      </w:ins>
      <w:proofErr w:type="spellStart"/>
      <w:r w:rsidR="006751DC">
        <w:rPr>
          <w:i/>
        </w:rPr>
        <w:t>esquamatus</w:t>
      </w:r>
      <w:proofErr w:type="spellEnd"/>
      <w:r w:rsidR="006751DC">
        <w:t>). These are tissues that must be produced to mature each seed and their exact structures have presumably evolved to maximize seed production and survival.</w:t>
      </w:r>
      <w:r w:rsidR="006751DC" w:rsidRPr="003C3342">
        <w:t xml:space="preserve"> </w:t>
      </w:r>
    </w:p>
    <w:p w14:paraId="1F251C54" w14:textId="424B698A" w:rsidR="006751DC" w:rsidRDefault="006751DC" w:rsidP="006751DC">
      <w:r>
        <w:lastRenderedPageBreak/>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del w:id="1020" w:author="Daniel Falster" w:date="2017-06-28T22:34:00Z">
        <w:r w:rsidDel="00DF0E4D">
          <w:rPr>
            <w:i/>
          </w:rPr>
          <w:delText xml:space="preserve">Banksia </w:delText>
        </w:r>
      </w:del>
      <w:ins w:id="1021" w:author="Daniel Falster" w:date="2017-06-28T22:34:00Z">
        <w:r w:rsidR="00DF0E4D">
          <w:rPr>
            <w:i/>
          </w:rPr>
          <w:t xml:space="preserve">B. </w:t>
        </w:r>
      </w:ins>
      <w:proofErr w:type="spellStart"/>
      <w:r>
        <w:rPr>
          <w:i/>
        </w:rPr>
        <w:t>ericifolia</w:t>
      </w:r>
      <w:proofErr w:type="spellEnd"/>
      <w:r>
        <w:rPr>
          <w:i/>
        </w:rPr>
        <w:t xml:space="preserve"> </w:t>
      </w:r>
      <w:r>
        <w:t xml:space="preserve">and </w:t>
      </w:r>
      <w:del w:id="1022" w:author="Daniel Falster" w:date="2017-06-28T22:34:00Z">
        <w:r w:rsidDel="00DF0E4D">
          <w:rPr>
            <w:i/>
          </w:rPr>
          <w:delText xml:space="preserve">Petrophile </w:delText>
        </w:r>
      </w:del>
      <w:ins w:id="1023" w:author="Daniel Falster" w:date="2017-06-28T22:34:00Z">
        <w:r w:rsidR="00DF0E4D">
          <w:rPr>
            <w:i/>
          </w:rPr>
          <w:t xml:space="preserve">P. </w:t>
        </w:r>
      </w:ins>
      <w:proofErr w:type="spellStart"/>
      <w:r>
        <w:rPr>
          <w:i/>
        </w:rPr>
        <w:t>pulchella</w:t>
      </w:r>
      <w:proofErr w:type="spellEnd"/>
      <w:r>
        <w:rPr>
          <w:i/>
        </w:rPr>
        <w:t xml:space="preserve">, </w:t>
      </w:r>
      <w:r>
        <w:t xml:space="preserve">the two species with very high </w:t>
      </w:r>
      <w:del w:id="1024" w:author="Daniel Falster" w:date="2017-06-28T10:59:00Z">
        <w:r w:rsidDel="00AA46FF">
          <w:delText>energy</w:delText>
        </w:r>
      </w:del>
      <w:ins w:id="1025" w:author="Daniel Falster" w:date="2017-06-28T10:59:00Z">
        <w:r w:rsidR="00AA46FF">
          <w:t>mass</w:t>
        </w:r>
      </w:ins>
      <w:r>
        <w:t xml:space="preserve"> investment in woody cones,</w:t>
      </w:r>
      <w:r>
        <w:rPr>
          <w:i/>
        </w:rPr>
        <w:t xml:space="preserve"> </w:t>
      </w:r>
      <w:r>
        <w:t xml:space="preserve">was a smaller proportion of RE attributable to discarded tissues. </w:t>
      </w:r>
      <w:r w:rsidRPr="003C3342">
        <w:t>The majority of</w:t>
      </w:r>
      <w:r>
        <w:t xml:space="preserve"> discarded tissue costs </w:t>
      </w:r>
      <w:proofErr w:type="gramStart"/>
      <w:r>
        <w:t>was</w:t>
      </w:r>
      <w:proofErr w:type="gramEnd"/>
      <w:r>
        <w:t xml:space="preserve"> due to </w:t>
      </w:r>
      <w:r w:rsidRPr="003C3342">
        <w:t>buds and flowers that were aborted before seed provisioning became substantial</w:t>
      </w:r>
      <w:r>
        <w:t xml:space="preserve"> (Table 1). Indeed, a </w:t>
      </w:r>
      <w:r w:rsidRPr="003C3342">
        <w:t xml:space="preserve">large </w:t>
      </w:r>
      <w:del w:id="1026" w:author="Daniel Falster" w:date="2017-06-28T10:59:00Z">
        <w:r w:rsidRPr="003C3342" w:rsidDel="00AA46FF">
          <w:delText>energy</w:delText>
        </w:r>
      </w:del>
      <w:ins w:id="1027" w:author="Daniel Falster" w:date="2017-06-28T10:59:00Z">
        <w:r w:rsidR="00AA46FF">
          <w:t>mass</w:t>
        </w:r>
      </w:ins>
      <w:r w:rsidRPr="003C3342">
        <w:t xml:space="preserve">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00A231E0" w:rsidRPr="00A231E0">
        <w:rPr>
          <w:rFonts w:cs="Times New Roman"/>
        </w:rPr>
        <w:t xml:space="preserve">(Stephenson 1981; Sutherland 1986; Ramirez &amp; Berry 1997; Knight </w:t>
      </w:r>
      <w:r w:rsidR="00A231E0" w:rsidRPr="00A231E0">
        <w:rPr>
          <w:rFonts w:cs="Times New Roman"/>
          <w:i/>
          <w:iCs/>
        </w:rPr>
        <w:t>et al.</w:t>
      </w:r>
      <w:r w:rsidR="00A231E0" w:rsidRPr="00A231E0">
        <w:rPr>
          <w:rFonts w:cs="Times New Roman"/>
        </w:rPr>
        <w:t xml:space="preserve"> 2005)</w:t>
      </w:r>
      <w:r w:rsidRPr="003C3342">
        <w:fldChar w:fldCharType="end"/>
      </w:r>
      <w:r>
        <w:t xml:space="preserve">. </w:t>
      </w:r>
    </w:p>
    <w:p w14:paraId="6DBC87E6" w14:textId="2D916021"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w:t>
      </w:r>
      <w:proofErr w:type="spellStart"/>
      <w:r w:rsidRPr="00F34B6D">
        <w:t>selfing</w:t>
      </w:r>
      <w:proofErr w:type="spellEnd"/>
      <w:r w:rsidRPr="00F34B6D">
        <w:t xml:space="preserve"> or </w:t>
      </w:r>
      <w:proofErr w:type="spellStart"/>
      <w:r w:rsidRPr="00F34B6D">
        <w:t>apomixis</w:t>
      </w:r>
      <w:proofErr w:type="spellEnd"/>
      <w:r w:rsidRPr="00F34B6D">
        <w:t xml:space="preserve">.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w:t>
      </w:r>
      <w:proofErr w:type="spellStart"/>
      <w:r w:rsidRPr="00F34B6D">
        <w:t>stochasticity</w:t>
      </w:r>
      <w:proofErr w:type="spellEnd"/>
      <w:r w:rsidRPr="00F34B6D">
        <w:t xml:space="preserve">,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00A231E0" w:rsidRPr="00A231E0">
        <w:rPr>
          <w:rFonts w:cs="Times New Roman"/>
        </w:rPr>
        <w:t xml:space="preserve">(Ashman </w:t>
      </w:r>
      <w:r w:rsidR="00A231E0" w:rsidRPr="00A231E0">
        <w:rPr>
          <w:rFonts w:cs="Times New Roman"/>
          <w:i/>
          <w:iCs/>
        </w:rPr>
        <w:t>et al.</w:t>
      </w:r>
      <w:r w:rsidR="00A231E0" w:rsidRPr="00A231E0">
        <w:rPr>
          <w:rFonts w:cs="Times New Roman"/>
        </w:rPr>
        <w:t xml:space="preserve"> 2004; Knight </w:t>
      </w:r>
      <w:r w:rsidR="00A231E0" w:rsidRPr="00A231E0">
        <w:rPr>
          <w:rFonts w:cs="Times New Roman"/>
          <w:i/>
          <w:iCs/>
        </w:rPr>
        <w:t>et al.</w:t>
      </w:r>
      <w:r w:rsidR="00A231E0" w:rsidRPr="00A231E0">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8EA0FFC" w:rsidR="006751DC" w:rsidRPr="003C3342" w:rsidRDefault="006751DC" w:rsidP="006751DC">
      <w:r w:rsidRPr="003C3342">
        <w:t>In the following section</w:t>
      </w:r>
      <w:r>
        <w:t>s</w:t>
      </w:r>
      <w:r w:rsidRPr="003C3342">
        <w:t xml:space="preserve"> we explore whether </w:t>
      </w:r>
      <w:r w:rsidR="009E60CC">
        <w:t xml:space="preserve">the </w:t>
      </w:r>
      <w:r>
        <w:t xml:space="preserve">three trade-offs </w:t>
      </w:r>
      <w:r w:rsidR="009E60CC">
        <w:t xml:space="preserve">that </w:t>
      </w:r>
      <w:r>
        <w:t>are observed predict how</w:t>
      </w:r>
      <w:r w:rsidRPr="003C3342">
        <w:t xml:space="preserve"> relative investment in different accessory cost pools shift</w:t>
      </w:r>
      <w:r>
        <w:t>s across species.</w:t>
      </w:r>
    </w:p>
    <w:p w14:paraId="02021DA1" w14:textId="6D2A8696" w:rsidR="00FF1706" w:rsidRDefault="00FF1706" w:rsidP="00FF1706">
      <w:pPr>
        <w:pStyle w:val="Heading2"/>
      </w:pPr>
      <w:r>
        <w:t xml:space="preserve">Count-cost and choosiness-cost trade-offs </w:t>
      </w:r>
      <w:r w:rsidR="00C402EE">
        <w:t>exist</w:t>
      </w:r>
    </w:p>
    <w:p w14:paraId="26374A29" w14:textId="55BFD1BB" w:rsidR="00FF1706" w:rsidRDefault="00FF1706" w:rsidP="00FF1706">
      <w:pPr>
        <w:rPr>
          <w:color w:val="000000" w:themeColor="text1"/>
        </w:rPr>
      </w:pPr>
      <w:r>
        <w:t xml:space="preserve">The first two trade-offs identified in the introduction describe how a given pool of </w:t>
      </w:r>
      <w:del w:id="1028" w:author="Daniel Falster" w:date="2017-06-28T10:59:00Z">
        <w:r w:rsidDel="00AA46FF">
          <w:delText>energy</w:delText>
        </w:r>
      </w:del>
      <w:ins w:id="1029" w:author="Daniel Falster" w:date="2017-06-28T10:59:00Z">
        <w:r w:rsidR="00AA46FF">
          <w:t>mass</w:t>
        </w:r>
      </w:ins>
      <w:r>
        <w:t xml:space="preserve"> can be divided into many small units or proportionally fewer large units. Abundant theory and empirical </w:t>
      </w:r>
      <w:r>
        <w:lastRenderedPageBreak/>
        <w:t xml:space="preserve">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00A231E0" w:rsidRPr="00A231E0">
        <w:rPr>
          <w:rFonts w:cs="Times New Roman"/>
        </w:rPr>
        <w:t xml:space="preserve">(Smith &amp; Fretwell 1974; Moles </w:t>
      </w:r>
      <w:r w:rsidR="00A231E0" w:rsidRPr="00A231E0">
        <w:rPr>
          <w:rFonts w:cs="Times New Roman"/>
          <w:i/>
          <w:iCs/>
        </w:rPr>
        <w:t>et al.</w:t>
      </w:r>
      <w:r w:rsidR="00A231E0" w:rsidRPr="00A231E0">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A231E0" w:rsidRPr="00A231E0">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w:t>
      </w:r>
      <w:del w:id="1030" w:author="Daniel Falster" w:date="2017-06-28T10:59:00Z">
        <w:r w:rsidDel="00AA46FF">
          <w:delText>energy</w:delText>
        </w:r>
      </w:del>
      <w:ins w:id="1031" w:author="Daniel Falster" w:date="2017-06-28T10:59:00Z">
        <w:r w:rsidR="00AA46FF">
          <w:t>mass</w:t>
        </w:r>
      </w:ins>
      <w:r>
        <w:t xml:space="preserve"> to allocate to construct flowers to the point of pollination and </w:t>
      </w:r>
      <w:r w:rsidR="00F1197F">
        <w:t xml:space="preserve">this </w:t>
      </w:r>
      <w:del w:id="1032" w:author="Daniel Falster" w:date="2017-06-28T10:59:00Z">
        <w:r w:rsidR="00F1197F" w:rsidDel="00AA46FF">
          <w:delText>energy</w:delText>
        </w:r>
      </w:del>
      <w:ins w:id="1033" w:author="Daniel Falster" w:date="2017-06-28T10:59:00Z">
        <w:r w:rsidR="00AA46FF">
          <w:t>mass</w:t>
        </w:r>
      </w:ins>
      <w:r w:rsidR="00F1197F">
        <w:t xml:space="preserve">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rsidR="006872AF">
        <w:fldChar w:fldCharType="end"/>
      </w:r>
      <w:r>
        <w:t xml:space="preserve">. </w:t>
      </w:r>
    </w:p>
    <w:p w14:paraId="3224CD5D" w14:textId="0055FB64" w:rsidR="00FF1706" w:rsidRDefault="00FF1706" w:rsidP="00FF1706">
      <w:pPr>
        <w:rPr>
          <w:color w:val="000000" w:themeColor="text1"/>
        </w:rPr>
      </w:pPr>
      <w:r>
        <w:t xml:space="preserve">The third trade-off is between choosiness (inverse of </w:t>
      </w:r>
      <w:proofErr w:type="spellStart"/>
      <w:r>
        <w:t>seedset</w:t>
      </w:r>
      <w:proofErr w:type="spellEnd"/>
      <w:r>
        <w:t xml:space="preserve">) and the relative cost of producing a single ovule to the point of pollination: species for whom producing an ovule is less costly tend to have lower </w:t>
      </w:r>
      <w:proofErr w:type="spellStart"/>
      <w:r>
        <w:t>seedset</w:t>
      </w:r>
      <w:proofErr w:type="spellEnd"/>
      <w:r>
        <w:t xml:space="preserve">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Lord &amp; Westoby 2006; 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Pr="00287E7D">
        <w:rPr>
          <w:color w:val="000000" w:themeColor="text1"/>
        </w:rPr>
        <w:t xml:space="preserve">Species with low seed set are also termed </w:t>
      </w:r>
      <w:del w:id="1034" w:author="L. Harder" w:date="2017-06-28T10:45:00Z">
        <w:r w:rsidRPr="00287E7D">
          <w:rPr>
            <w:color w:val="000000" w:themeColor="text1"/>
          </w:rPr>
          <w:delText>parental</w:delText>
        </w:r>
      </w:del>
      <w:ins w:id="1035" w:author="L. Harder" w:date="2017-06-28T10:45:00Z">
        <w:r w:rsidR="00796D33">
          <w:rPr>
            <w:color w:val="000000" w:themeColor="text1"/>
          </w:rPr>
          <w:t>maternal</w:t>
        </w:r>
      </w:ins>
      <w:r w:rsidRPr="00287E7D">
        <w:rPr>
          <w:color w:val="000000" w:themeColor="text1"/>
        </w:rPr>
        <w:t xml:space="preserve">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A231E0" w:rsidRPr="00A231E0">
        <w:rPr>
          <w:rFonts w:cs="Times New Roman"/>
        </w:rPr>
        <w:t xml:space="preserve">(Haig &amp; Westoby 1988;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A231E0" w:rsidRPr="00A231E0">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A231E0" w:rsidRPr="00A231E0">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w:t>
      </w:r>
      <w:del w:id="1036" w:author="L. Harder" w:date="2017-06-28T10:45:00Z">
        <w:r>
          <w:rPr>
            <w:color w:val="000000" w:themeColor="text1"/>
          </w:rPr>
          <w:delText>parental</w:delText>
        </w:r>
      </w:del>
      <w:ins w:id="1037" w:author="L. Harder" w:date="2017-06-28T10:45:00Z">
        <w:r w:rsidR="00796D33">
          <w:rPr>
            <w:color w:val="000000" w:themeColor="text1"/>
          </w:rPr>
          <w:t>maternal</w:t>
        </w:r>
      </w:ins>
      <w:r>
        <w:rPr>
          <w:color w:val="000000" w:themeColor="text1"/>
        </w:rPr>
        <w:t xml:space="preserve">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A231E0" w:rsidRPr="00A231E0">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3ADDC668" w:rsidR="00FF1706" w:rsidRDefault="00FF1706" w:rsidP="00FF1706">
      <w:pPr>
        <w:pStyle w:val="Heading2"/>
      </w:pPr>
      <w:r>
        <w:lastRenderedPageBreak/>
        <w:t xml:space="preserve">Coordinated shifts in reproductive </w:t>
      </w:r>
      <w:del w:id="1038" w:author="Daniel Falster" w:date="2017-06-28T10:59:00Z">
        <w:r w:rsidDel="00AA46FF">
          <w:delText>energy</w:delText>
        </w:r>
      </w:del>
      <w:ins w:id="1039" w:author="Daniel Falster" w:date="2017-06-28T10:59:00Z">
        <w:r w:rsidR="00AA46FF">
          <w:t>mass</w:t>
        </w:r>
      </w:ins>
      <w:r>
        <w:t xml:space="preserve"> allocation across species</w:t>
      </w:r>
    </w:p>
    <w:p w14:paraId="696B6773" w14:textId="3118A3A7" w:rsidR="00FF1706" w:rsidRDefault="00FF1706" w:rsidP="00FF1706">
      <w:r>
        <w:t>Together, the three trade-offs predict a single axis of variation in reproductive strategies, showing how species exhibit coordinated shifts in resource allocation</w:t>
      </w:r>
      <w:r w:rsidR="002C42E5">
        <w:t>, leading to a syndrome of reproductive traits associated with large-seeded versus small-seeded species (</w:t>
      </w:r>
      <w:del w:id="1040" w:author="Daniel Falster" w:date="2017-06-28T20:39:00Z">
        <w:r w:rsidR="002C42E5" w:rsidDel="00A87A3D">
          <w:delText xml:space="preserve">Figure </w:delText>
        </w:r>
      </w:del>
      <w:ins w:id="1041" w:author="Daniel Falster" w:date="2017-06-28T20:39:00Z">
        <w:r w:rsidR="00A87A3D">
          <w:t xml:space="preserve">Fig. </w:t>
        </w:r>
      </w:ins>
      <w:r w:rsidR="006872AF">
        <w:t>1c</w:t>
      </w:r>
      <w:r w:rsidR="002C42E5">
        <w:t>)</w:t>
      </w:r>
      <w:r>
        <w:t xml:space="preserve">. At one end of the spectrum are </w:t>
      </w:r>
      <w:del w:id="1042" w:author="L. Harder" w:date="2017-06-28T10:45:00Z">
        <w:r>
          <w:delText>parental</w:delText>
        </w:r>
      </w:del>
      <w:ins w:id="1043" w:author="L. Harder" w:date="2017-06-28T10:45:00Z">
        <w:r w:rsidR="00796D33">
          <w:t>maternal</w:t>
        </w:r>
      </w:ins>
      <w:r>
        <w:t xml:space="preserve"> optimists, using their pool of pre-pollination </w:t>
      </w:r>
      <w:del w:id="1044" w:author="Daniel Falster" w:date="2017-06-28T10:59:00Z">
        <w:r w:rsidDel="00AA46FF">
          <w:delText>energy</w:delText>
        </w:r>
      </w:del>
      <w:ins w:id="1045" w:author="Daniel Falster" w:date="2017-06-28T10:59:00Z">
        <w:r w:rsidR="00AA46FF">
          <w:t>mass</w:t>
        </w:r>
      </w:ins>
      <w:r>
        <w:t xml:space="preserve"> to produce many, inexpensive ovules, but their total pool of reproductive </w:t>
      </w:r>
      <w:del w:id="1046" w:author="Daniel Falster" w:date="2017-06-28T10:59:00Z">
        <w:r w:rsidDel="00AA46FF">
          <w:delText>energy</w:delText>
        </w:r>
      </w:del>
      <w:ins w:id="1047" w:author="Daniel Falster" w:date="2017-06-28T10:59:00Z">
        <w:r w:rsidR="00AA46FF">
          <w:t>mass</w:t>
        </w:r>
      </w:ins>
      <w:r>
        <w:t xml:space="preserve"> to produce relatively few, costly seeds, resulting in low </w:t>
      </w:r>
      <w:proofErr w:type="spellStart"/>
      <w:r>
        <w:t>seedset</w:t>
      </w:r>
      <w:proofErr w:type="spellEnd"/>
      <w:r>
        <w:t xml:space="preserve">. The </w:t>
      </w:r>
      <w:del w:id="1048" w:author="L. Harder" w:date="2017-06-28T10:45:00Z">
        <w:r>
          <w:delText>parental</w:delText>
        </w:r>
      </w:del>
      <w:ins w:id="1049" w:author="L. Harder" w:date="2017-06-28T10:45:00Z">
        <w:r w:rsidR="00796D33">
          <w:t>maternal</w:t>
        </w:r>
      </w:ins>
      <w:r>
        <w:t xml:space="preserve"> pessimists fall on the opposite end of the spectrum. As a result, species </w:t>
      </w:r>
      <w:proofErr w:type="gramStart"/>
      <w:r>
        <w:t xml:space="preserve">are expected to be under strong selection to coordinate their relative investment in the different </w:t>
      </w:r>
      <w:del w:id="1050" w:author="Daniel Falster" w:date="2017-06-28T10:59:00Z">
        <w:r w:rsidDel="00AA46FF">
          <w:delText>energy</w:delText>
        </w:r>
      </w:del>
      <w:ins w:id="1051" w:author="Daniel Falster" w:date="2017-06-28T10:59:00Z">
        <w:r w:rsidR="00AA46FF">
          <w:t>mass</w:t>
        </w:r>
      </w:ins>
      <w:r>
        <w:t xml:space="preserve"> pools described</w:t>
      </w:r>
      <w:proofErr w:type="gramEnd"/>
      <w:r>
        <w:t xml:space="preserve"> in </w:t>
      </w:r>
      <w:del w:id="1052" w:author="Daniel Falster" w:date="2017-06-28T20:39:00Z">
        <w:r w:rsidDel="00A87A3D">
          <w:delText xml:space="preserve">Figure </w:delText>
        </w:r>
      </w:del>
      <w:ins w:id="1053" w:author="Daniel Falster" w:date="2017-06-28T20:39:00Z">
        <w:r w:rsidR="00A87A3D">
          <w:t xml:space="preserve">Fig. </w:t>
        </w:r>
      </w:ins>
      <w:r>
        <w:t>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w:t>
      </w:r>
      <w:proofErr w:type="spellStart"/>
      <w:r>
        <w:t>seedset</w:t>
      </w:r>
      <w:proofErr w:type="spellEnd"/>
      <w:r>
        <w:t xml:space="preserve"> – and in particular high ovule and embryo abortion near the point of pollination – they spent a larger proportion of their pool of </w:t>
      </w:r>
      <w:del w:id="1054" w:author="Daniel Falster" w:date="2017-06-28T10:59:00Z">
        <w:r w:rsidDel="00AA46FF">
          <w:delText>energy</w:delText>
        </w:r>
      </w:del>
      <w:ins w:id="1055" w:author="Daniel Falster" w:date="2017-06-28T10:59:00Z">
        <w:r w:rsidR="00AA46FF">
          <w:t>mass</w:t>
        </w:r>
      </w:ins>
      <w:r>
        <w:t xml:space="preserve"> for pollen-attraction tissues on tissues that are discarded, relative to smaller-seeded species (</w:t>
      </w:r>
      <w:del w:id="1056" w:author="Daniel Falster" w:date="2017-06-28T20:39:00Z">
        <w:r w:rsidDel="00A87A3D">
          <w:delText xml:space="preserve">Figure </w:delText>
        </w:r>
      </w:del>
      <w:del w:id="1057" w:author="Daniel Falster" w:date="2017-06-28T20:47:00Z">
        <w:r w:rsidDel="00E76663">
          <w:delText>2</w:delText>
        </w:r>
      </w:del>
      <w:ins w:id="1058" w:author="Daniel Falster" w:date="2017-06-28T20:47:00Z">
        <w:r w:rsidR="00E76663">
          <w:t>Fig. 3</w:t>
        </w:r>
      </w:ins>
      <w:r>
        <w:t>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w:t>
      </w:r>
      <w:del w:id="1059" w:author="Daniel Falster" w:date="2017-06-28T20:39:00Z">
        <w:r w:rsidDel="00A87A3D">
          <w:delText xml:space="preserve">Figure </w:delText>
        </w:r>
      </w:del>
      <w:del w:id="1060" w:author="Daniel Falster" w:date="2017-06-28T20:47:00Z">
        <w:r w:rsidDel="00E76663">
          <w:delText>2</w:delText>
        </w:r>
      </w:del>
      <w:ins w:id="1061" w:author="Daniel Falster" w:date="2017-06-28T20:47:00Z">
        <w:r w:rsidR="00E76663">
          <w:t>Fig. 3</w:t>
        </w:r>
      </w:ins>
      <w:r>
        <w:t xml:space="preserve">d). </w:t>
      </w:r>
    </w:p>
    <w:p w14:paraId="586C8662" w14:textId="67AF25FB"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w:t>
      </w:r>
      <w:del w:id="1062" w:author="Daniel Falster" w:date="2017-06-28T20:39:00Z">
        <w:r w:rsidDel="00A87A3D">
          <w:delText xml:space="preserve">Figure </w:delText>
        </w:r>
      </w:del>
      <w:del w:id="1063" w:author="Daniel Falster" w:date="2017-06-28T20:47:00Z">
        <w:r w:rsidDel="00E76663">
          <w:delText>2</w:delText>
        </w:r>
      </w:del>
      <w:ins w:id="1064" w:author="Daniel Falster" w:date="2017-06-28T20:47:00Z">
        <w:r w:rsidR="00E76663">
          <w:t>Fig. 3</w:t>
        </w:r>
      </w:ins>
      <w:r>
        <w:t>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w:t>
      </w:r>
      <w:r>
        <w:lastRenderedPageBreak/>
        <w:t xml:space="preserve">and, for some plant families, an increase in the number of ovules per flower or inflorescence </w:t>
      </w:r>
      <w:r>
        <w:rPr>
          <w:color w:val="000000" w:themeColor="text1"/>
        </w:rPr>
        <w:t xml:space="preserve">(Lord &amp; </w:t>
      </w:r>
      <w:proofErr w:type="spellStart"/>
      <w:r>
        <w:rPr>
          <w:color w:val="000000" w:themeColor="text1"/>
        </w:rPr>
        <w:t>Westoby</w:t>
      </w:r>
      <w:proofErr w:type="spellEnd"/>
      <w:r>
        <w:rPr>
          <w:color w:val="000000" w:themeColor="text1"/>
        </w:rPr>
        <w:t xml:space="preserve">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w:t>
      </w:r>
      <w:del w:id="1065" w:author="Daniel Falster" w:date="2017-06-29T10:20:00Z">
        <w:r w:rsidDel="00F94C94">
          <w:delText xml:space="preserve">, </w:delText>
        </w:r>
      </w:del>
      <w:del w:id="1066" w:author="Daniel Falster" w:date="2017-06-28T20:39:00Z">
        <w:r w:rsidDel="00A87A3D">
          <w:delText xml:space="preserve">Figure </w:delText>
        </w:r>
      </w:del>
      <w:del w:id="1067" w:author="Daniel Falster" w:date="2017-06-28T20:47:00Z">
        <w:r w:rsidDel="00E76663">
          <w:delText>2</w:delText>
        </w:r>
      </w:del>
      <w:del w:id="1068" w:author="Daniel Falster" w:date="2017-06-28T20:48:00Z">
        <w:r w:rsidDel="00E76663">
          <w:delText>f</w:delText>
        </w:r>
      </w:del>
      <w:r>
        <w:t xml:space="preserve">). Identical patterns have been observed in other studies </w:t>
      </w:r>
      <w:r>
        <w:rPr>
          <w:color w:val="000000" w:themeColor="text1"/>
        </w:rPr>
        <w:t xml:space="preserve">(Lord &amp; </w:t>
      </w:r>
      <w:proofErr w:type="spellStart"/>
      <w:r>
        <w:rPr>
          <w:color w:val="000000" w:themeColor="text1"/>
        </w:rPr>
        <w:t>Westoby</w:t>
      </w:r>
      <w:proofErr w:type="spellEnd"/>
      <w:r>
        <w:rPr>
          <w:color w:val="000000" w:themeColor="text1"/>
        </w:rPr>
        <w:t xml:space="preserve">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w:t>
      </w:r>
      <w:del w:id="1069" w:author="Daniel Falster" w:date="2017-06-28T10:59:00Z">
        <w:r w:rsidRPr="008A6743" w:rsidDel="00AA46FF">
          <w:rPr>
            <w:color w:val="000000" w:themeColor="text1"/>
          </w:rPr>
          <w:delText>energy</w:delText>
        </w:r>
      </w:del>
      <w:ins w:id="1070" w:author="Daniel Falster" w:date="2017-06-28T10:59:00Z">
        <w:r w:rsidR="00AA46FF">
          <w:rPr>
            <w:color w:val="000000" w:themeColor="text1"/>
          </w:rPr>
          <w:t>mass</w:t>
        </w:r>
      </w:ins>
      <w:r w:rsidRPr="008A6743">
        <w:rPr>
          <w:color w:val="000000" w:themeColor="text1"/>
        </w:rPr>
        <w:t xml:space="preserve">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00A231E0" w:rsidRPr="00A231E0">
        <w:rPr>
          <w:rFonts w:cs="Times New Roman"/>
        </w:rPr>
        <w:t xml:space="preserve">(Hughes </w:t>
      </w:r>
      <w:r w:rsidR="00A231E0" w:rsidRPr="00A231E0">
        <w:rPr>
          <w:rFonts w:cs="Times New Roman"/>
          <w:i/>
          <w:iCs/>
        </w:rPr>
        <w:t>et al.</w:t>
      </w:r>
      <w:r w:rsidR="00A231E0" w:rsidRPr="00A231E0">
        <w:rPr>
          <w:rFonts w:cs="Times New Roman"/>
        </w:rPr>
        <w:t xml:space="preserve"> 1994; Moles </w:t>
      </w:r>
      <w:r w:rsidR="00A231E0" w:rsidRPr="00A231E0">
        <w:rPr>
          <w:rFonts w:cs="Times New Roman"/>
          <w:i/>
          <w:iCs/>
        </w:rPr>
        <w:t>et al.</w:t>
      </w:r>
      <w:r w:rsidR="00A231E0" w:rsidRPr="00A231E0">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6ED71A73"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w:t>
      </w:r>
      <w:r w:rsidR="00E72779">
        <w:t xml:space="preserve">the </w:t>
      </w:r>
      <w:r w:rsidRPr="009972A0">
        <w:t xml:space="preserve">proportion of reproductive </w:t>
      </w:r>
      <w:del w:id="1071" w:author="Daniel Falster" w:date="2017-06-28T10:59:00Z">
        <w:r w:rsidRPr="009972A0" w:rsidDel="00AA46FF">
          <w:delText>energy</w:delText>
        </w:r>
      </w:del>
      <w:ins w:id="1072" w:author="Daniel Falster" w:date="2017-06-28T10:59:00Z">
        <w:r w:rsidR="00AA46FF">
          <w:t>mass</w:t>
        </w:r>
      </w:ins>
      <w:r w:rsidRPr="009972A0">
        <w:t xml:space="preserve">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A231E0" w:rsidRPr="00A231E0">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F24F70">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24F70">
        <w:rPr>
          <w:rFonts w:ascii="Cambria Math" w:hAnsi="Cambria Math" w:cs="Cambria Math"/>
        </w:rPr>
        <w:instrText>⬚</w:instrText>
      </w:r>
      <w:r w:rsidR="00F24F70">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F24F70" w:rsidRPr="00F24F70">
        <w:rPr>
          <w:rFonts w:cs="Times New Roman"/>
        </w:rPr>
        <w:t xml:space="preserve">(Henery &amp; Westoby 2001; Moles, Warton &amp; Westoby 2003; Lord &amp; Westoby 2006; Chen </w:t>
      </w:r>
      <w:r w:rsidR="00F24F70" w:rsidRPr="00F24F70">
        <w:rPr>
          <w:rFonts w:cs="Times New Roman"/>
          <w:i/>
          <w:iCs/>
        </w:rPr>
        <w:t>et al.</w:t>
      </w:r>
      <w:r w:rsidR="00F24F70" w:rsidRPr="00F24F70">
        <w:rPr>
          <w:rFonts w:cs="Times New Roman"/>
        </w:rPr>
        <w:t xml:space="preserve"> 2010; Lord &amp; Westoby 2012)</w:t>
      </w:r>
      <w:r>
        <w:rPr>
          <w:rFonts w:cs="Times New Roman"/>
        </w:rPr>
        <w:fldChar w:fldCharType="end"/>
      </w:r>
      <w:r w:rsidR="00926EAA">
        <w:rPr>
          <w:rFonts w:cs="Times New Roman"/>
        </w:rPr>
        <w:t xml:space="preserve">. Note, that in these studies, seed size was defined as the mass of the entire </w:t>
      </w:r>
      <w:proofErr w:type="spellStart"/>
      <w:r w:rsidR="00926EAA">
        <w:rPr>
          <w:rFonts w:cs="Times New Roman"/>
        </w:rPr>
        <w:t>propagule</w:t>
      </w:r>
      <w:proofErr w:type="spellEnd"/>
      <w:r w:rsidR="00926EAA">
        <w:rPr>
          <w:rFonts w:cs="Times New Roman"/>
        </w:rPr>
        <w:t xml:space="preserve">. When we recalculate the slopes of the relationships using total </w:t>
      </w:r>
      <w:proofErr w:type="spellStart"/>
      <w:r w:rsidR="00926EAA">
        <w:rPr>
          <w:rFonts w:cs="Times New Roman"/>
        </w:rPr>
        <w:t>propagule</w:t>
      </w:r>
      <w:proofErr w:type="spellEnd"/>
      <w:r w:rsidR="00926EAA">
        <w:rPr>
          <w:rFonts w:cs="Times New Roman"/>
        </w:rPr>
        <w:t xml:space="preserve"> size, we too observe an isometric relationship between total reproductive costs or total accessory costs and </w:t>
      </w:r>
      <w:proofErr w:type="spellStart"/>
      <w:r w:rsidR="00926EAA">
        <w:rPr>
          <w:rFonts w:cs="Times New Roman"/>
        </w:rPr>
        <w:t>propagule</w:t>
      </w:r>
      <w:proofErr w:type="spellEnd"/>
      <w:r w:rsidR="00926EAA">
        <w:rPr>
          <w:rFonts w:cs="Times New Roman"/>
        </w:rPr>
        <w:t xml:space="preserve"> size (</w:t>
      </w:r>
      <w:r w:rsidR="00FE2944">
        <w:t xml:space="preserve">Online Appendix </w:t>
      </w:r>
      <w:r w:rsidR="00926EAA">
        <w:rPr>
          <w:rFonts w:cs="Times New Roman"/>
        </w:rPr>
        <w:t xml:space="preserve">Table </w:t>
      </w:r>
      <w:r w:rsidR="00432AE2">
        <w:rPr>
          <w:rFonts w:cs="Times New Roman"/>
        </w:rPr>
        <w:t>S4</w:t>
      </w:r>
      <w:r w:rsidR="00926EAA">
        <w:rPr>
          <w:rFonts w:cs="Times New Roman"/>
        </w:rPr>
        <w:t>.</w:t>
      </w:r>
      <w:r w:rsidR="00E72779">
        <w:rPr>
          <w:rFonts w:cs="Times New Roman"/>
        </w:rPr>
        <w:t>)</w:t>
      </w:r>
      <w:r w:rsidR="00926EAA">
        <w:rPr>
          <w:rFonts w:cs="Times New Roman"/>
        </w:rPr>
        <w:t xml:space="preserve"> </w:t>
      </w:r>
    </w:p>
    <w:p w14:paraId="150A0883" w14:textId="77777777" w:rsidR="00FF1706" w:rsidRDefault="00FF1706" w:rsidP="00FF1706">
      <w:pPr>
        <w:pStyle w:val="Heading2"/>
      </w:pPr>
      <w:r w:rsidRPr="003C3342">
        <w:t>Shifts in accessory costs with plant size and age</w:t>
      </w:r>
    </w:p>
    <w:p w14:paraId="3CF54E4D" w14:textId="4D1EA92F"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lastRenderedPageBreak/>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00A231E0" w:rsidRPr="00A231E0">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00A231E0" w:rsidRPr="00A231E0">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w:t>
      </w:r>
      <w:del w:id="1073" w:author="Daniel Falster" w:date="2017-06-28T10:59:00Z">
        <w:r w:rsidRPr="003C3342" w:rsidDel="00AA46FF">
          <w:delText>energy</w:delText>
        </w:r>
      </w:del>
      <w:ins w:id="1074" w:author="Daniel Falster" w:date="2017-06-28T10:59:00Z">
        <w:r w:rsidR="00AA46FF">
          <w:t>mass</w:t>
        </w:r>
      </w:ins>
      <w:r w:rsidRPr="003C3342">
        <w:t xml:space="preserve">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00A231E0" w:rsidRPr="00A231E0">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w:t>
      </w:r>
      <w:r w:rsidR="00E72779">
        <w:t xml:space="preserve">barely shifted </w:t>
      </w:r>
      <w:r w:rsidRPr="003C3342">
        <w:t>with plant size, age, or</w:t>
      </w:r>
      <w:r>
        <w:t xml:space="preserve"> total reproductive investment</w:t>
      </w:r>
      <w:r w:rsidRPr="003C3342">
        <w:t xml:space="preserve"> (</w:t>
      </w:r>
      <w:r w:rsidR="00FE2944">
        <w:t xml:space="preserve">Online Appendix Table </w:t>
      </w:r>
      <w:r w:rsidR="000A2B4A">
        <w:t>S2</w:t>
      </w:r>
      <w:r w:rsidRPr="003C3342">
        <w:t xml:space="preserve">). The consistent lack of shift in per seed accessory costs (or </w:t>
      </w:r>
      <w:proofErr w:type="spellStart"/>
      <w:r w:rsidRPr="003C3342">
        <w:t>seedset</w:t>
      </w:r>
      <w:proofErr w:type="spellEnd"/>
      <w:r w:rsidRPr="003C3342">
        <w:t xml:space="preserve">, data not shown) with RE (or bud count, data not shown) </w:t>
      </w:r>
      <w:r>
        <w:t>surprised us</w:t>
      </w:r>
      <w:r w:rsidRPr="003C3342">
        <w:t xml:space="preserve">. There is a large literature on expected and observed trends in pollination and </w:t>
      </w:r>
      <w:proofErr w:type="spellStart"/>
      <w:r w:rsidRPr="003C3342">
        <w:t>seedset</w:t>
      </w:r>
      <w:proofErr w:type="spellEnd"/>
      <w:r w:rsidRPr="003C3342">
        <w:t xml:space="preserve">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A231E0" w:rsidRPr="00A231E0">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rsidR="00FE2944">
        <w:t xml:space="preserve">Online Appendix Table </w:t>
      </w:r>
      <w:r w:rsidR="000A2B4A">
        <w:t>S2</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w:t>
      </w:r>
      <w:r w:rsidR="00E72779">
        <w:t xml:space="preserve">for these species </w:t>
      </w:r>
      <w:r w:rsidRPr="003C3342">
        <w:t xml:space="preserve">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14C6166B"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 xml:space="preserve">require estimates of the proportion of photosynthetic </w:t>
      </w:r>
      <w:del w:id="1075" w:author="Daniel Falster" w:date="2017-06-28T10:59:00Z">
        <w:r w:rsidRPr="003C3342" w:rsidDel="00AA46FF">
          <w:delText>energy</w:delText>
        </w:r>
      </w:del>
      <w:ins w:id="1076" w:author="Daniel Falster" w:date="2017-06-28T10:59:00Z">
        <w:r w:rsidR="00AA46FF">
          <w:t>mass</w:t>
        </w:r>
      </w:ins>
      <w:r w:rsidRPr="003C3342">
        <w:t xml:space="preserve">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00A231E0" w:rsidRPr="00A231E0">
        <w:rPr>
          <w:rFonts w:cs="Times New Roman"/>
        </w:rPr>
        <w:t xml:space="preserve">(Fisher </w:t>
      </w:r>
      <w:r w:rsidR="00A231E0" w:rsidRPr="00A231E0">
        <w:rPr>
          <w:rFonts w:cs="Times New Roman"/>
          <w:i/>
          <w:iCs/>
        </w:rPr>
        <w:t>et al.</w:t>
      </w:r>
      <w:r w:rsidR="00A231E0" w:rsidRPr="00A231E0">
        <w:rPr>
          <w:rFonts w:cs="Times New Roman"/>
        </w:rPr>
        <w:t xml:space="preserve"> 2010; Falster </w:t>
      </w:r>
      <w:r w:rsidR="00A231E0" w:rsidRPr="00A231E0">
        <w:rPr>
          <w:rFonts w:cs="Times New Roman"/>
          <w:i/>
          <w:iCs/>
        </w:rPr>
        <w:t>et al.</w:t>
      </w:r>
      <w:r w:rsidR="00A231E0" w:rsidRPr="00A231E0">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00A231E0" w:rsidRPr="00A231E0">
        <w:rPr>
          <w:rFonts w:cs="Times New Roman"/>
        </w:rPr>
        <w:t xml:space="preserve">(Garcia &amp; Ehrlen 2002; Miller </w:t>
      </w:r>
      <w:r w:rsidR="00A231E0" w:rsidRPr="00A231E0">
        <w:rPr>
          <w:rFonts w:cs="Times New Roman"/>
          <w:i/>
          <w:iCs/>
        </w:rPr>
        <w:t>et al.</w:t>
      </w:r>
      <w:r w:rsidR="00A231E0" w:rsidRPr="00A231E0">
        <w:rPr>
          <w:rFonts w:cs="Times New Roman"/>
        </w:rPr>
        <w:t xml:space="preserve"> 2012)</w:t>
      </w:r>
      <w:r>
        <w:fldChar w:fldCharType="end"/>
      </w:r>
      <w:r w:rsidRPr="003C3342">
        <w:t xml:space="preserve">. </w:t>
      </w:r>
      <w:r>
        <w:t xml:space="preserve">The current study, along with others, has shown that plants are allocating </w:t>
      </w:r>
      <w:del w:id="1077" w:author="Daniel Falster" w:date="2017-06-28T10:59:00Z">
        <w:r w:rsidDel="00AA46FF">
          <w:delText>energy</w:delText>
        </w:r>
      </w:del>
      <w:ins w:id="1078" w:author="Daniel Falster" w:date="2017-06-28T10:59:00Z">
        <w:r w:rsidR="00AA46FF">
          <w:t>mass</w:t>
        </w:r>
      </w:ins>
      <w:r>
        <w:t xml:space="preserve"> to many different reproductive tissues, with a notably small proportion going to seeds. However, t</w:t>
      </w:r>
      <w:r w:rsidRPr="003C3342">
        <w:t xml:space="preserve">he detailed measurements </w:t>
      </w:r>
      <w:r>
        <w:t xml:space="preserve">required to account for all reproductive </w:t>
      </w:r>
      <w:del w:id="1079" w:author="Daniel Falster" w:date="2017-06-28T10:59:00Z">
        <w:r w:rsidDel="00AA46FF">
          <w:delText>energy</w:delText>
        </w:r>
      </w:del>
      <w:ins w:id="1080" w:author="Daniel Falster" w:date="2017-06-28T10:59:00Z">
        <w:r w:rsidR="00AA46FF">
          <w:t>mass</w:t>
        </w:r>
      </w:ins>
      <w:r>
        <w:t xml:space="preserve"> </w:t>
      </w:r>
      <w:r>
        <w:lastRenderedPageBreak/>
        <w:t xml:space="preserve">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74FDFD26" w:rsidR="002C42E5" w:rsidRDefault="00FF1706" w:rsidP="00FF1706">
      <w:r>
        <w:t xml:space="preserve">At the individual level, embryo and endosperm investment, </w:t>
      </w:r>
      <w:proofErr w:type="spellStart"/>
      <w:r>
        <w:t>propagule</w:t>
      </w:r>
      <w:proofErr w:type="spellEnd"/>
      <w:r>
        <w:t xml:space="preserv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rsidR="00FE2944">
        <w:t>Online Appendix Table</w:t>
      </w:r>
      <w:r w:rsidR="00261620">
        <w:t xml:space="preserve"> </w:t>
      </w:r>
      <w:r w:rsidR="000A2B4A">
        <w:t>S3</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t>
      </w:r>
      <w:del w:id="1081" w:author="Daniel Falster" w:date="2017-06-28T10:55:00Z">
        <w:r w:rsidRPr="003C3342" w:rsidDel="00AA46FF">
          <w:delText>weight</w:delText>
        </w:r>
      </w:del>
      <w:ins w:id="1082" w:author="Daniel Falster" w:date="2017-06-28T10:55:00Z">
        <w:r w:rsidR="00AA46FF">
          <w:t>mass</w:t>
        </w:r>
      </w:ins>
      <w:r w:rsidRPr="003C3342">
        <w:t xml:space="preserve">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del w:id="1083" w:author="Daniel Falster" w:date="2017-06-28T20:39:00Z">
        <w:r w:rsidR="004141F1" w:rsidDel="00A87A3D">
          <w:delText xml:space="preserve">Figure </w:delText>
        </w:r>
      </w:del>
      <w:del w:id="1084" w:author="Daniel Falster" w:date="2017-06-28T20:47:00Z">
        <w:r w:rsidR="004141F1" w:rsidDel="00A87A3D">
          <w:delText>3</w:delText>
        </w:r>
      </w:del>
      <w:bookmarkStart w:id="1085" w:name="_GoBack"/>
      <w:bookmarkEnd w:id="1085"/>
      <w:ins w:id="1086" w:author="Daniel Falster" w:date="2017-06-29T10:20:00Z">
        <w:r w:rsidR="00F94C94">
          <w:t>Fig. 4</w:t>
        </w:r>
      </w:ins>
      <w:r w:rsidR="004141F1" w:rsidRPr="003C3342">
        <w:t>b</w:t>
      </w:r>
      <w:r w:rsidR="004141F1">
        <w:t xml:space="preserve">, Table 3, </w:t>
      </w:r>
      <w:r w:rsidR="00FE2944">
        <w:t xml:space="preserve">Online Appendix Table </w:t>
      </w:r>
      <w:r w:rsidR="000A2B4A">
        <w:t>S3</w:t>
      </w:r>
      <w:r w:rsidR="004141F1" w:rsidRPr="003C3342">
        <w:t>).</w:t>
      </w:r>
    </w:p>
    <w:p w14:paraId="2655A659" w14:textId="16FD9E10"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00A231E0" w:rsidRPr="00A231E0">
        <w:rPr>
          <w:rFonts w:cs="Times New Roman"/>
        </w:rPr>
        <w:t>(Shipley &amp; Dion 1992)</w:t>
      </w:r>
      <w:r>
        <w:fldChar w:fldCharType="end"/>
      </w:r>
      <w:r>
        <w:t xml:space="preserve">, </w:t>
      </w:r>
      <w:r w:rsidR="00E72779">
        <w:t xml:space="preserve">for perennial species with relatively low </w:t>
      </w:r>
      <w:proofErr w:type="spellStart"/>
      <w:r w:rsidR="00E72779">
        <w:t>seedset</w:t>
      </w:r>
      <w:proofErr w:type="spellEnd"/>
      <w:r w:rsidR="00E72779">
        <w:t xml:space="preserve">, </w:t>
      </w:r>
      <w:r>
        <w:t>seed count or seed investment must be determined for each individual</w:t>
      </w:r>
      <w:r w:rsidRPr="003C3342">
        <w:t>.</w:t>
      </w:r>
    </w:p>
    <w:p w14:paraId="473E7F72" w14:textId="59DA2913"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w:t>
      </w:r>
      <w:proofErr w:type="spellStart"/>
      <w:r w:rsidRPr="003C3342">
        <w:t>seedset</w:t>
      </w:r>
      <w:proofErr w:type="spellEnd"/>
      <w:r w:rsidRPr="003C3342">
        <w:t xml:space="preserve"> (Table 1) and moreover, seed set is quite variable across individuals </w:t>
      </w:r>
      <w:r>
        <w:t>at a single site</w:t>
      </w:r>
      <w:r w:rsidRPr="003C3342">
        <w:t xml:space="preserve"> (</w:t>
      </w:r>
      <w:del w:id="1087" w:author="Daniel Falster" w:date="2017-06-28T20:39:00Z">
        <w:r w:rsidDel="00A87A3D">
          <w:delText xml:space="preserve">Figure </w:delText>
        </w:r>
      </w:del>
      <w:del w:id="1088" w:author="Daniel Falster" w:date="2017-06-28T20:47:00Z">
        <w:r w:rsidDel="00A87A3D">
          <w:delText>3</w:delText>
        </w:r>
      </w:del>
      <w:ins w:id="1089" w:author="Daniel Falster" w:date="2017-06-29T10:20:00Z">
        <w:r w:rsidR="00F94C94">
          <w:t>Fig. 4</w:t>
        </w:r>
      </w:ins>
      <w:r w:rsidRPr="003C3342">
        <w:t xml:space="preserve">). </w:t>
      </w:r>
      <w:r w:rsidR="00432AE2">
        <w:t>T</w:t>
      </w:r>
      <w:r w:rsidRPr="003C3342">
        <w:t xml:space="preserve">he unpredictability of </w:t>
      </w:r>
      <w:proofErr w:type="spellStart"/>
      <w:r w:rsidRPr="003C3342">
        <w:t>seedset</w:t>
      </w:r>
      <w:proofErr w:type="spellEnd"/>
      <w:r w:rsidRPr="003C3342">
        <w:t xml:space="preserve"> and overall low </w:t>
      </w:r>
      <w:proofErr w:type="spellStart"/>
      <w:r w:rsidRPr="003C3342">
        <w:t>seedset</w:t>
      </w:r>
      <w:proofErr w:type="spellEnd"/>
      <w:r w:rsidRPr="003C3342">
        <w:t xml:space="preserve"> means </w:t>
      </w:r>
      <w:r w:rsidRPr="003C3342">
        <w:lastRenderedPageBreak/>
        <w:t xml:space="preserve">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00A231E0" w:rsidRPr="00A231E0">
        <w:rPr>
          <w:rFonts w:cs="Times New Roman"/>
        </w:rPr>
        <w:t xml:space="preserve">(Herrera </w:t>
      </w:r>
      <w:r w:rsidR="00A231E0" w:rsidRPr="00A231E0">
        <w:rPr>
          <w:rFonts w:cs="Times New Roman"/>
          <w:i/>
          <w:iCs/>
        </w:rPr>
        <w:t>et al.</w:t>
      </w:r>
      <w:r w:rsidR="00A231E0" w:rsidRPr="00A231E0">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00A231E0" w:rsidRPr="00A231E0">
        <w:rPr>
          <w:rFonts w:cs="Times New Roman"/>
        </w:rPr>
        <w:t xml:space="preserve">(Copland &amp; Whelan 1989; Mitchell 1997; Herrera </w:t>
      </w:r>
      <w:r w:rsidR="00A231E0" w:rsidRPr="00A231E0">
        <w:rPr>
          <w:rFonts w:cs="Times New Roman"/>
          <w:i/>
          <w:iCs/>
        </w:rPr>
        <w:t>et al.</w:t>
      </w:r>
      <w:r w:rsidR="00A231E0" w:rsidRPr="00A231E0">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6CC8E457" w:rsidR="00FF1706" w:rsidRDefault="00FF1706" w:rsidP="00FF1706">
      <w:r w:rsidRPr="003C3342">
        <w:t xml:space="preserve">To reach meaningful conclusions </w:t>
      </w:r>
      <w:r>
        <w:t xml:space="preserve">about trade-offs between reproductive costs, counts, and </w:t>
      </w:r>
      <w:proofErr w:type="spellStart"/>
      <w:r>
        <w:t>seedset</w:t>
      </w:r>
      <w:proofErr w:type="spellEnd"/>
      <w:r>
        <w: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del w:id="1090" w:author="Daniel Falster" w:date="2017-06-28T22:35:00Z">
        <w:r w:rsidRPr="003C3342" w:rsidDel="00DF0E4D">
          <w:rPr>
            <w:i/>
          </w:rPr>
          <w:delText xml:space="preserve">Banksia </w:delText>
        </w:r>
      </w:del>
      <w:ins w:id="1091" w:author="Daniel Falster" w:date="2017-06-28T22:35:00Z">
        <w:r w:rsidR="00DF0E4D" w:rsidRPr="003C3342">
          <w:rPr>
            <w:i/>
          </w:rPr>
          <w:t>B</w:t>
        </w:r>
        <w:r w:rsidR="00DF0E4D">
          <w:rPr>
            <w:i/>
          </w:rPr>
          <w:t>.</w:t>
        </w:r>
        <w:r w:rsidR="00DF0E4D" w:rsidRPr="003C3342">
          <w:rPr>
            <w:i/>
          </w:rPr>
          <w:t xml:space="preserve"> </w:t>
        </w:r>
      </w:ins>
      <w:proofErr w:type="spellStart"/>
      <w:r w:rsidRPr="003C3342">
        <w:rPr>
          <w:i/>
        </w:rPr>
        <w:t>ericifolia</w:t>
      </w:r>
      <w:proofErr w:type="spellEnd"/>
      <w:r w:rsidRPr="003C3342">
        <w:t>,</w:t>
      </w:r>
      <w:r w:rsidRPr="003C3342">
        <w:rPr>
          <w:i/>
        </w:rPr>
        <w:t xml:space="preserve"> </w:t>
      </w:r>
      <w:del w:id="1092" w:author="Daniel Falster" w:date="2017-06-28T22:35:00Z">
        <w:r w:rsidRPr="003C3342" w:rsidDel="00DF0E4D">
          <w:rPr>
            <w:i/>
          </w:rPr>
          <w:delText xml:space="preserve">Hakea </w:delText>
        </w:r>
      </w:del>
      <w:ins w:id="1093" w:author="Daniel Falster" w:date="2017-06-28T22:35:00Z">
        <w:r w:rsidR="00DF0E4D" w:rsidRPr="003C3342">
          <w:rPr>
            <w:i/>
          </w:rPr>
          <w:t>H</w:t>
        </w:r>
        <w:r w:rsidR="00DF0E4D">
          <w:rPr>
            <w:i/>
          </w:rPr>
          <w:t>.</w:t>
        </w:r>
        <w:r w:rsidR="00DF0E4D" w:rsidRPr="003C3342">
          <w:rPr>
            <w:i/>
          </w:rPr>
          <w:t xml:space="preserve"> </w:t>
        </w:r>
      </w:ins>
      <w:proofErr w:type="spellStart"/>
      <w:r w:rsidRPr="003C3342">
        <w:rPr>
          <w:i/>
        </w:rPr>
        <w:t>teretifolia</w:t>
      </w:r>
      <w:proofErr w:type="spellEnd"/>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del w:id="1094" w:author="Daniel Falster" w:date="2017-06-28T22:35:00Z">
        <w:r w:rsidRPr="003C3342" w:rsidDel="00DF0E4D">
          <w:rPr>
            <w:i/>
          </w:rPr>
          <w:delText xml:space="preserve">Grevillea </w:delText>
        </w:r>
      </w:del>
      <w:ins w:id="1095" w:author="Daniel Falster" w:date="2017-06-28T22:35:00Z">
        <w:r w:rsidR="00DF0E4D" w:rsidRPr="003C3342">
          <w:rPr>
            <w:i/>
          </w:rPr>
          <w:t>G</w:t>
        </w:r>
        <w:r w:rsidR="00DF0E4D">
          <w:rPr>
            <w:i/>
          </w:rPr>
          <w:t>.</w:t>
        </w:r>
        <w:r w:rsidR="00DF0E4D" w:rsidRPr="003C3342">
          <w:rPr>
            <w:i/>
          </w:rPr>
          <w:t xml:space="preserve"> </w:t>
        </w:r>
      </w:ins>
      <w:proofErr w:type="spellStart"/>
      <w:r w:rsidRPr="003C3342">
        <w:rPr>
          <w:i/>
        </w:rPr>
        <w:t>speciosa</w:t>
      </w:r>
      <w:proofErr w:type="spellEnd"/>
      <w:r w:rsidRPr="003C3342">
        <w:t xml:space="preserve">, 10% for </w:t>
      </w:r>
      <w:del w:id="1096" w:author="Daniel Falster" w:date="2017-06-28T22:35:00Z">
        <w:r w:rsidRPr="003C3342" w:rsidDel="00DF0E4D">
          <w:rPr>
            <w:i/>
          </w:rPr>
          <w:delText xml:space="preserve">Hakea </w:delText>
        </w:r>
      </w:del>
      <w:ins w:id="1097" w:author="Daniel Falster" w:date="2017-06-28T22:35:00Z">
        <w:r w:rsidR="00DF0E4D" w:rsidRPr="003C3342">
          <w:rPr>
            <w:i/>
          </w:rPr>
          <w:t>H</w:t>
        </w:r>
        <w:r w:rsidR="00DF0E4D">
          <w:rPr>
            <w:i/>
          </w:rPr>
          <w:t>.</w:t>
        </w:r>
        <w:r w:rsidR="00DF0E4D" w:rsidRPr="003C3342">
          <w:rPr>
            <w:i/>
          </w:rPr>
          <w:t xml:space="preserve"> </w:t>
        </w:r>
      </w:ins>
      <w:proofErr w:type="spellStart"/>
      <w:r w:rsidRPr="003C3342">
        <w:rPr>
          <w:i/>
        </w:rPr>
        <w:t>teretifolia</w:t>
      </w:r>
      <w:proofErr w:type="spellEnd"/>
      <w:r w:rsidRPr="003C3342">
        <w:t xml:space="preserve">, and well under 5% for </w:t>
      </w:r>
      <w:del w:id="1098" w:author="Daniel Falster" w:date="2017-06-28T22:35:00Z">
        <w:r w:rsidR="004141F1" w:rsidDel="00DF0E4D">
          <w:rPr>
            <w:i/>
          </w:rPr>
          <w:delText xml:space="preserve">Grevillea </w:delText>
        </w:r>
      </w:del>
      <w:ins w:id="1099" w:author="Daniel Falster" w:date="2017-06-28T22:35:00Z">
        <w:r w:rsidR="00DF0E4D">
          <w:rPr>
            <w:i/>
          </w:rPr>
          <w:t xml:space="preserve">G. </w:t>
        </w:r>
      </w:ins>
      <w:proofErr w:type="spellStart"/>
      <w:r w:rsidR="004141F1">
        <w:rPr>
          <w:i/>
        </w:rPr>
        <w:t>buxifolia</w:t>
      </w:r>
      <w:proofErr w:type="spellEnd"/>
      <w:r w:rsidR="004141F1">
        <w:rPr>
          <w:i/>
        </w:rPr>
        <w:t xml:space="preserve"> </w:t>
      </w:r>
      <w:r w:rsidR="004141F1" w:rsidRPr="00DF0E4D">
        <w:t xml:space="preserve">and </w:t>
      </w:r>
      <w:del w:id="1100" w:author="Daniel Falster" w:date="2017-06-28T22:35:00Z">
        <w:r w:rsidR="004141F1" w:rsidDel="00DF0E4D">
          <w:rPr>
            <w:i/>
          </w:rPr>
          <w:delText xml:space="preserve">Banksia </w:delText>
        </w:r>
      </w:del>
      <w:ins w:id="1101" w:author="Daniel Falster" w:date="2017-06-28T22:35:00Z">
        <w:r w:rsidR="00DF0E4D">
          <w:rPr>
            <w:i/>
          </w:rPr>
          <w:t xml:space="preserve">B. </w:t>
        </w:r>
      </w:ins>
      <w:proofErr w:type="spellStart"/>
      <w:r w:rsidR="004141F1">
        <w:rPr>
          <w:i/>
        </w:rPr>
        <w:t>ericifolia</w:t>
      </w:r>
      <w:proofErr w:type="spellEnd"/>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 xml:space="preserve">(Pyke 1983; Pyke </w:t>
      </w:r>
      <w:r w:rsidR="00A231E0" w:rsidRPr="00A231E0">
        <w:rPr>
          <w:rFonts w:cs="Times New Roman"/>
          <w:i/>
          <w:iCs/>
        </w:rPr>
        <w:t>et al.</w:t>
      </w:r>
      <w:r w:rsidR="00A231E0" w:rsidRPr="00A231E0">
        <w:rPr>
          <w:rFonts w:cs="Times New Roman"/>
        </w:rPr>
        <w:t xml:space="preserve"> 1993; Lloyd </w:t>
      </w:r>
      <w:r w:rsidR="00A231E0" w:rsidRPr="00A231E0">
        <w:rPr>
          <w:rFonts w:cs="Times New Roman"/>
          <w:i/>
          <w:iCs/>
        </w:rPr>
        <w:t>et al.</w:t>
      </w:r>
      <w:r w:rsidR="00A231E0" w:rsidRPr="00A231E0">
        <w:rPr>
          <w:rFonts w:cs="Times New Roman"/>
        </w:rPr>
        <w:t xml:space="preserve"> 2002)</w:t>
      </w:r>
      <w:r>
        <w:fldChar w:fldCharType="end"/>
      </w:r>
      <w:r>
        <w:t>.</w:t>
      </w:r>
    </w:p>
    <w:p w14:paraId="4BE9589D" w14:textId="0E56CE35"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00A231E0" w:rsidRPr="00A231E0">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A231E0" w:rsidRPr="00A231E0">
        <w:rPr>
          <w:rFonts w:cs="Times New Roman"/>
        </w:rPr>
        <w:t xml:space="preserve">(Reekie &amp; Bazzaz 1987b; Ashman 1994; Rosenheim </w:t>
      </w:r>
      <w:r w:rsidR="00A231E0" w:rsidRPr="00A231E0">
        <w:rPr>
          <w:rFonts w:cs="Times New Roman"/>
          <w:i/>
          <w:iCs/>
        </w:rPr>
        <w:t>et al.</w:t>
      </w:r>
      <w:r w:rsidR="00A231E0" w:rsidRPr="00A231E0">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 xml:space="preserve">dry </w:t>
      </w:r>
      <w:del w:id="1102" w:author="Daniel Falster" w:date="2017-06-28T10:55:00Z">
        <w:r w:rsidR="00AE2EC8" w:rsidDel="00AA46FF">
          <w:delText>weight</w:delText>
        </w:r>
      </w:del>
      <w:ins w:id="1103" w:author="Daniel Falster" w:date="2017-06-28T10:55:00Z">
        <w:r w:rsidR="00AA46FF">
          <w:t>mass</w:t>
        </w:r>
      </w:ins>
      <w:r w:rsidR="00AE2EC8">
        <w:t xml:space="preserve"> or </w:t>
      </w:r>
      <w:del w:id="1104" w:author="Daniel Falster" w:date="2017-06-28T10:59:00Z">
        <w:r w:rsidR="00AE2EC8" w:rsidDel="00AA46FF">
          <w:delText>energy</w:delText>
        </w:r>
      </w:del>
      <w:ins w:id="1105" w:author="Daniel Falster" w:date="2017-06-28T10:59:00Z">
        <w:r w:rsidR="00AA46FF">
          <w:t>mass</w:t>
        </w:r>
      </w:ins>
      <w:r>
        <w:t xml:space="preserve">, potentially relevant for a community growing on low P soils. </w:t>
      </w:r>
      <w:r w:rsidRPr="003C3342">
        <w:t xml:space="preserve">This is a direction for future investigations. </w:t>
      </w:r>
    </w:p>
    <w:p w14:paraId="7B13F351" w14:textId="136D6B13" w:rsidR="00FF1706" w:rsidRDefault="00FF1706" w:rsidP="00FF1706">
      <w:r>
        <w:lastRenderedPageBreak/>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00A231E0" w:rsidRPr="00A231E0">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0AB499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w:t>
      </w:r>
      <w:proofErr w:type="spellStart"/>
      <w:r w:rsidRPr="008A6743">
        <w:rPr>
          <w:color w:val="000000" w:themeColor="text1"/>
        </w:rPr>
        <w:t>seedset</w:t>
      </w:r>
      <w:proofErr w:type="spellEnd"/>
      <w:r w:rsidRPr="008A6743">
        <w:rPr>
          <w:color w:val="000000" w:themeColor="text1"/>
        </w:rPr>
        <w:t xml:space="preserve">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A231E0" w:rsidRPr="00A231E0">
        <w:rPr>
          <w:rFonts w:cs="Times New Roman"/>
        </w:rPr>
        <w:t>(Burd 2008, 2016)</w:t>
      </w:r>
      <w:r w:rsidRPr="008A6743">
        <w:rPr>
          <w:color w:val="000000" w:themeColor="text1"/>
        </w:rPr>
        <w:fldChar w:fldCharType="end"/>
      </w:r>
      <w:r w:rsidRPr="008A6743">
        <w:rPr>
          <w:color w:val="000000" w:themeColor="text1"/>
        </w:rPr>
        <w:t xml:space="preserve"> and environmental </w:t>
      </w:r>
      <w:proofErr w:type="spellStart"/>
      <w:r w:rsidRPr="008A6743">
        <w:rPr>
          <w:color w:val="000000" w:themeColor="text1"/>
        </w:rPr>
        <w:t>stochasticity</w:t>
      </w:r>
      <w:proofErr w:type="spellEnd"/>
      <w:r w:rsidRPr="008A6743">
        <w:rPr>
          <w:color w:val="000000" w:themeColor="text1"/>
        </w:rPr>
        <w:t xml:space="preserve">. Insufficient pollen receipt may certainly be contributing to the patterns observed, but given recent theoretical treatments that suggest pollen-limitation should be more severe among </w:t>
      </w:r>
      <w:del w:id="1106" w:author="L. Harder" w:date="2017-06-28T10:45:00Z">
        <w:r w:rsidRPr="008A6743">
          <w:rPr>
            <w:color w:val="000000" w:themeColor="text1"/>
          </w:rPr>
          <w:delText>parental</w:delText>
        </w:r>
      </w:del>
      <w:ins w:id="1107" w:author="L. Harder" w:date="2017-06-28T10:45:00Z">
        <w:r w:rsidR="00796D33">
          <w:rPr>
            <w:color w:val="000000" w:themeColor="text1"/>
          </w:rPr>
          <w:t>maternal</w:t>
        </w:r>
      </w:ins>
      <w:r w:rsidRPr="008A6743">
        <w:rPr>
          <w:color w:val="000000" w:themeColor="text1"/>
        </w:rPr>
        <w:t xml:space="preserve">-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8A6743">
        <w:rPr>
          <w:color w:val="000000" w:themeColor="text1"/>
        </w:rPr>
        <w:fldChar w:fldCharType="end"/>
      </w:r>
      <w:r w:rsidRPr="008A6743">
        <w:rPr>
          <w:color w:val="000000" w:themeColor="text1"/>
        </w:rPr>
        <w:t xml:space="preserve">, it is unlikely the observed trend of lower </w:t>
      </w:r>
      <w:proofErr w:type="spellStart"/>
      <w:r w:rsidRPr="008A6743">
        <w:rPr>
          <w:color w:val="000000" w:themeColor="text1"/>
        </w:rPr>
        <w:t>seedset</w:t>
      </w:r>
      <w:proofErr w:type="spellEnd"/>
      <w:r w:rsidRPr="008A6743">
        <w:rPr>
          <w:color w:val="000000" w:themeColor="text1"/>
        </w:rPr>
        <w:t xml:space="preserve"> among the </w:t>
      </w:r>
      <w:del w:id="1108" w:author="L. Harder" w:date="2017-06-28T10:45:00Z">
        <w:r w:rsidRPr="008A6743">
          <w:rPr>
            <w:color w:val="000000" w:themeColor="text1"/>
          </w:rPr>
          <w:delText>parental</w:delText>
        </w:r>
      </w:del>
      <w:ins w:id="1109" w:author="L. Harder" w:date="2017-06-28T10:45:00Z">
        <w:r w:rsidR="00796D33">
          <w:rPr>
            <w:color w:val="000000" w:themeColor="text1"/>
          </w:rPr>
          <w:t>maternal</w:t>
        </w:r>
      </w:ins>
      <w:r w:rsidRPr="008A6743">
        <w:rPr>
          <w:color w:val="000000" w:themeColor="text1"/>
        </w:rPr>
        <w:t xml:space="preserve">-optimists is primarily attributable to pollen-limitation. Environmental </w:t>
      </w:r>
      <w:proofErr w:type="spellStart"/>
      <w:r w:rsidRPr="008A6743">
        <w:rPr>
          <w:color w:val="000000" w:themeColor="text1"/>
        </w:rPr>
        <w:t>stochasticity</w:t>
      </w:r>
      <w:proofErr w:type="spellEnd"/>
      <w:r w:rsidRPr="008A6743">
        <w:rPr>
          <w:color w:val="000000" w:themeColor="text1"/>
        </w:rPr>
        <w:t>, both in terms of pollen receipt and resources to provision embryos, also select</w:t>
      </w:r>
      <w:r>
        <w:rPr>
          <w:color w:val="000000" w:themeColor="text1"/>
        </w:rPr>
        <w:t>s</w:t>
      </w:r>
      <w:r w:rsidRPr="008A6743">
        <w:rPr>
          <w:color w:val="000000" w:themeColor="text1"/>
        </w:rPr>
        <w:t xml:space="preserve"> for overproduction of embryos in </w:t>
      </w:r>
      <w:del w:id="1110" w:author="L. Harder" w:date="2017-06-28T10:45:00Z">
        <w:r w:rsidRPr="008A6743">
          <w:rPr>
            <w:color w:val="000000" w:themeColor="text1"/>
          </w:rPr>
          <w:delText>parental</w:delText>
        </w:r>
      </w:del>
      <w:ins w:id="1111" w:author="L. Harder" w:date="2017-06-28T10:45:00Z">
        <w:r w:rsidR="00796D33">
          <w:rPr>
            <w:color w:val="000000" w:themeColor="text1"/>
          </w:rPr>
          <w:t>maternal</w:t>
        </w:r>
      </w:ins>
      <w:r w:rsidRPr="008A6743">
        <w:rPr>
          <w:color w:val="000000" w:themeColor="text1"/>
        </w:rPr>
        <w:t xml:space="preserve">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A231E0" w:rsidRPr="00A231E0">
        <w:rPr>
          <w:rFonts w:cs="Times New Roman"/>
        </w:rPr>
        <w:t xml:space="preserve">(Haig &amp; Westoby 1988; Rosenheim </w:t>
      </w:r>
      <w:r w:rsidR="00A231E0" w:rsidRPr="00A231E0">
        <w:rPr>
          <w:rFonts w:cs="Times New Roman"/>
          <w:i/>
          <w:iCs/>
        </w:rPr>
        <w:t>et al.</w:t>
      </w:r>
      <w:r w:rsidR="00A231E0" w:rsidRPr="00A231E0">
        <w:rPr>
          <w:rFonts w:cs="Times New Roman"/>
        </w:rPr>
        <w:t xml:space="preserve"> 2014)</w:t>
      </w:r>
      <w:r w:rsidRPr="008A6743">
        <w:rPr>
          <w:color w:val="000000" w:themeColor="text1"/>
        </w:rPr>
        <w:fldChar w:fldCharType="end"/>
      </w:r>
      <w:r w:rsidRPr="008A6743">
        <w:rPr>
          <w:color w:val="000000" w:themeColor="text1"/>
        </w:rPr>
        <w:t xml:space="preserve">. </w:t>
      </w:r>
      <w:del w:id="1112" w:author="L. Harder" w:date="2017-06-28T10:45:00Z">
        <w:r>
          <w:rPr>
            <w:color w:val="000000" w:themeColor="text1"/>
          </w:rPr>
          <w:delText>Parental</w:delText>
        </w:r>
      </w:del>
      <w:ins w:id="1113" w:author="L. Harder" w:date="2017-06-28T10:45:00Z">
        <w:r w:rsidR="00796D33">
          <w:rPr>
            <w:color w:val="000000" w:themeColor="text1"/>
          </w:rPr>
          <w:t>Maternal</w:t>
        </w:r>
      </w:ins>
      <w:r>
        <w:rPr>
          <w:color w:val="000000" w:themeColor="text1"/>
        </w:rPr>
        <w:t xml:space="preserve">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A231E0" w:rsidRPr="00A231E0">
        <w:rPr>
          <w:rFonts w:cs="Times New Roman"/>
        </w:rPr>
        <w:t xml:space="preserve">(Mock &amp; Forbes 1995; Burd </w:t>
      </w:r>
      <w:r w:rsidR="00A231E0" w:rsidRPr="00A231E0">
        <w:rPr>
          <w:rFonts w:cs="Times New Roman"/>
          <w:i/>
          <w:iCs/>
        </w:rPr>
        <w:t>et al.</w:t>
      </w:r>
      <w:r w:rsidR="00A231E0" w:rsidRPr="00A231E0">
        <w:rPr>
          <w:rFonts w:cs="Times New Roman"/>
        </w:rPr>
        <w:t xml:space="preserve"> 2009;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8A6743">
        <w:rPr>
          <w:color w:val="000000" w:themeColor="text1"/>
        </w:rPr>
        <w:fldChar w:fldCharType="end"/>
      </w:r>
      <w:r w:rsidRPr="008A6743">
        <w:rPr>
          <w:color w:val="000000" w:themeColor="text1"/>
        </w:rPr>
        <w:t xml:space="preserve">. </w:t>
      </w:r>
    </w:p>
    <w:p w14:paraId="5DC4147A" w14:textId="77777777" w:rsidR="00FF1706" w:rsidRDefault="00FF1706" w:rsidP="00FF1706">
      <w:pPr>
        <w:pStyle w:val="Heading2"/>
      </w:pPr>
      <w:r>
        <w:t>Conclusions</w:t>
      </w:r>
    </w:p>
    <w:p w14:paraId="46527BD0" w14:textId="42C38A36"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w:t>
      </w:r>
      <w:del w:id="1114" w:author="Daniel Falster" w:date="2017-06-28T10:56:00Z">
        <w:r w:rsidDel="00AA46FF">
          <w:delText>energy</w:delText>
        </w:r>
      </w:del>
      <w:ins w:id="1115" w:author="Daniel Falster" w:date="2017-06-28T10:56:00Z">
        <w:r w:rsidR="00AA46FF">
          <w:t>mass</w:t>
        </w:r>
      </w:ins>
      <w:r>
        <w:t xml:space="preserve"> to different tissues is expected to represent an evolved strategy to maximize fitness. Identifying trade-offs between specific </w:t>
      </w:r>
      <w:del w:id="1116" w:author="Daniel Falster" w:date="2017-06-28T10:56:00Z">
        <w:r w:rsidDel="00AA46FF">
          <w:delText>energy</w:delText>
        </w:r>
      </w:del>
      <w:ins w:id="1117" w:author="Daniel Falster" w:date="2017-06-28T10:56:00Z">
        <w:r w:rsidR="00AA46FF">
          <w:t>mass</w:t>
        </w:r>
      </w:ins>
      <w:r>
        <w:t xml:space="preserve"> allocation choices – and then determining that </w:t>
      </w:r>
      <w:del w:id="1118" w:author="Daniel Falster" w:date="2017-06-28T10:56:00Z">
        <w:r w:rsidDel="00AA46FF">
          <w:delText>energy</w:delText>
        </w:r>
      </w:del>
      <w:ins w:id="1119" w:author="Daniel Falster" w:date="2017-06-28T10:56:00Z">
        <w:r w:rsidR="00AA46FF">
          <w:t>mass</w:t>
        </w:r>
      </w:ins>
      <w:r>
        <w:t xml:space="preserve"> allocation within this community matches the predicted patterns – provides a framework for understanding coordinated responses for seed size, </w:t>
      </w:r>
      <w:proofErr w:type="spellStart"/>
      <w:r>
        <w:t>seedset</w:t>
      </w:r>
      <w:proofErr w:type="spellEnd"/>
      <w:r>
        <w:t xml:space="preserve">, and allocation to pollen-attraction versus seed </w:t>
      </w:r>
      <w:r>
        <w:lastRenderedPageBreak/>
        <w:t xml:space="preserve">provisioning tissues. Just as species have long been shown to follow a seed size-seed number trade-off, so do all species have the same amount of </w:t>
      </w:r>
      <w:del w:id="1120" w:author="Daniel Falster" w:date="2017-06-28T10:56:00Z">
        <w:r w:rsidDel="00AA46FF">
          <w:delText>energy</w:delText>
        </w:r>
      </w:del>
      <w:ins w:id="1121" w:author="Daniel Falster" w:date="2017-06-28T10:56:00Z">
        <w:r w:rsidR="00AA46FF">
          <w:t>mass</w:t>
        </w:r>
      </w:ins>
      <w:r>
        <w:t xml:space="preserve"> (relative to their leaf area) to invest in ovules, leading to a trade-off between the cost </w:t>
      </w:r>
      <w:r w:rsidR="00AE2EC8">
        <w:t xml:space="preserve">of </w:t>
      </w:r>
      <w:r>
        <w:t xml:space="preserve">pollen-attraction tissues and ovule </w:t>
      </w:r>
      <w:proofErr w:type="gramStart"/>
      <w:r>
        <w:t>count.</w:t>
      </w:r>
      <w:proofErr w:type="gramEnd"/>
      <w:r>
        <w:t xml:space="preserve"> Large-seeded, low </w:t>
      </w:r>
      <w:proofErr w:type="spellStart"/>
      <w:r>
        <w:t>seedset</w:t>
      </w:r>
      <w:proofErr w:type="spellEnd"/>
      <w:r>
        <w:t xml:space="preserve"> species have proportionally less costly pollen-attraction tissues and on average produce a proportionally larger excess of ovules relative to the seeds they are able to provision. </w:t>
      </w:r>
    </w:p>
    <w:p w14:paraId="48DB5E08" w14:textId="7F358182" w:rsidR="003563EC" w:rsidRDefault="003563EC" w:rsidP="000C4B85">
      <w:pPr>
        <w:pStyle w:val="Heading1"/>
        <w:rPr>
          <w:rFonts w:cs="Times New Roman"/>
        </w:rPr>
      </w:pPr>
      <w:r>
        <w:rPr>
          <w:rFonts w:cs="Times New Roman"/>
        </w:rPr>
        <w:t>Supplementary information</w:t>
      </w:r>
    </w:p>
    <w:p w14:paraId="23B8231A" w14:textId="1A01E529" w:rsidR="003563EC" w:rsidRPr="003563EC" w:rsidRDefault="003563EC" w:rsidP="003563EC">
      <w:proofErr w:type="gramStart"/>
      <w:r>
        <w:t xml:space="preserve">Online Appendix </w:t>
      </w:r>
      <w:r w:rsidR="00302CA1">
        <w:t>A)</w:t>
      </w:r>
      <w:r>
        <w:t xml:space="preserve"> Additional results and details on methods</w:t>
      </w:r>
      <w:r w:rsidR="00FE2944">
        <w:t>.</w:t>
      </w:r>
      <w:proofErr w:type="gramEnd"/>
    </w:p>
    <w:p w14:paraId="4D7024E6" w14:textId="77777777" w:rsidR="004F6B2C" w:rsidRDefault="004F6B2C" w:rsidP="000C4B85">
      <w:pPr>
        <w:pStyle w:val="Heading1"/>
        <w:rPr>
          <w:del w:id="1122" w:author="L. Harder" w:date="2017-06-28T10:45:00Z"/>
        </w:rPr>
      </w:pPr>
      <w:del w:id="1123" w:author="L. Harder" w:date="2017-06-28T10:45:00Z">
        <w:r w:rsidRPr="003C3342">
          <w:rPr>
            <w:rFonts w:cs="Times New Roman"/>
          </w:rPr>
          <w:delText>References</w:delText>
        </w:r>
      </w:del>
    </w:p>
    <w:p w14:paraId="325B5F28" w14:textId="30AB543A" w:rsidR="004F6B2C" w:rsidRDefault="00796D33" w:rsidP="000C4B85">
      <w:pPr>
        <w:pStyle w:val="Heading1"/>
        <w:rPr>
          <w:ins w:id="1124" w:author="L. Harder" w:date="2017-06-28T10:45:00Z"/>
        </w:rPr>
      </w:pPr>
      <w:ins w:id="1125" w:author="L. Harder" w:date="2017-06-28T10:45:00Z">
        <w:r>
          <w:rPr>
            <w:rFonts w:cs="Times New Roman"/>
          </w:rPr>
          <w:t>Literature cited</w:t>
        </w:r>
      </w:ins>
    </w:p>
    <w:p w14:paraId="51D39B84" w14:textId="77777777" w:rsidR="00F24F70" w:rsidRDefault="000C4B85" w:rsidP="00F24F70">
      <w:pPr>
        <w:pStyle w:val="Bibliography"/>
      </w:pPr>
      <w:r>
        <w:fldChar w:fldCharType="begin"/>
      </w:r>
      <w:r w:rsidR="00A231E0">
        <w:instrText xml:space="preserve"> ADDIN ZOTERO_BIBL {"custom":[]} CSL_BIBLIOGRAPHY </w:instrText>
      </w:r>
      <w:r>
        <w:fldChar w:fldCharType="separate"/>
      </w:r>
      <w:r w:rsidR="00F24F70">
        <w:t xml:space="preserve">Ashman, T. (1994) Reproductive allocation in hermaphrodite and female plants of </w:t>
      </w:r>
      <w:r w:rsidR="00F24F70">
        <w:rPr>
          <w:i/>
          <w:iCs/>
        </w:rPr>
        <w:t>Sidalcea oregana</w:t>
      </w:r>
      <w:r w:rsidR="00F24F70">
        <w:t xml:space="preserve"> ssp </w:t>
      </w:r>
      <w:r w:rsidR="00F24F70">
        <w:rPr>
          <w:i/>
          <w:iCs/>
        </w:rPr>
        <w:t>spicata</w:t>
      </w:r>
      <w:r w:rsidR="00F24F70">
        <w:t xml:space="preserve"> (Malvaceae) using 4 currencies. </w:t>
      </w:r>
      <w:r w:rsidR="00F24F70">
        <w:rPr>
          <w:i/>
          <w:iCs/>
        </w:rPr>
        <w:t>American Journal of Botany</w:t>
      </w:r>
      <w:r w:rsidR="00F24F70">
        <w:t xml:space="preserve">, </w:t>
      </w:r>
      <w:r w:rsidR="00F24F70">
        <w:rPr>
          <w:b/>
          <w:bCs/>
        </w:rPr>
        <w:t>81</w:t>
      </w:r>
      <w:r w:rsidR="00F24F70">
        <w:t>, 433–438.</w:t>
      </w:r>
    </w:p>
    <w:p w14:paraId="3E0202B3" w14:textId="77777777" w:rsidR="00F24F70" w:rsidRDefault="00F24F70" w:rsidP="00F24F70">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6E2E6E82" w14:textId="77777777" w:rsidR="00F24F70" w:rsidRDefault="00F24F70" w:rsidP="00F24F70">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06525722" w14:textId="77777777" w:rsidR="00F24F70" w:rsidRDefault="00F24F70" w:rsidP="00F24F70">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E56807" w14:textId="77777777" w:rsidR="00F24F70" w:rsidRDefault="00F24F70" w:rsidP="00F24F70">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ED4A29E" w14:textId="77777777" w:rsidR="00F24F70" w:rsidRDefault="00F24F70" w:rsidP="00F24F70">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E6F6B93" w14:textId="77777777" w:rsidR="00F24F70" w:rsidRDefault="00F24F70" w:rsidP="00F24F70">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7EE0FD" w14:textId="77777777" w:rsidR="00F24F70" w:rsidRDefault="00F24F70" w:rsidP="00F24F70">
      <w:pPr>
        <w:pStyle w:val="Bibliography"/>
      </w:pPr>
      <w:r>
        <w:t xml:space="preserve">Burd, M. (2016) Pollen Limitation Is Common-Should It Be? </w:t>
      </w:r>
      <w:r>
        <w:rPr>
          <w:i/>
          <w:iCs/>
        </w:rPr>
        <w:t>The American Naturalist</w:t>
      </w:r>
      <w:r>
        <w:t xml:space="preserve">, </w:t>
      </w:r>
      <w:r>
        <w:rPr>
          <w:b/>
          <w:bCs/>
        </w:rPr>
        <w:t>187</w:t>
      </w:r>
      <w:r>
        <w:t>, 388–396.</w:t>
      </w:r>
    </w:p>
    <w:p w14:paraId="058A03AF" w14:textId="77777777" w:rsidR="00F24F70" w:rsidRDefault="00F24F70" w:rsidP="00F24F70">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1ABC05C7" w14:textId="77777777" w:rsidR="00F24F70" w:rsidRDefault="00F24F70" w:rsidP="00F24F70">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3A36556C" w14:textId="77777777" w:rsidR="00F24F70" w:rsidRDefault="00F24F70" w:rsidP="00F24F70">
      <w:pPr>
        <w:pStyle w:val="Bibliography"/>
      </w:pPr>
      <w:r>
        <w:lastRenderedPageBreak/>
        <w:t xml:space="preserve">Cohen, D. (1976) The optimal timing of reproduction. </w:t>
      </w:r>
      <w:r>
        <w:rPr>
          <w:i/>
          <w:iCs/>
        </w:rPr>
        <w:t>The American Naturalist</w:t>
      </w:r>
      <w:r>
        <w:t xml:space="preserve">, </w:t>
      </w:r>
      <w:r>
        <w:rPr>
          <w:b/>
          <w:bCs/>
        </w:rPr>
        <w:t>110</w:t>
      </w:r>
      <w:r>
        <w:t>, 801.</w:t>
      </w:r>
    </w:p>
    <w:p w14:paraId="5177D791" w14:textId="77777777" w:rsidR="00F24F70" w:rsidRDefault="00F24F70" w:rsidP="00F24F70">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7D95AC84" w14:textId="77777777" w:rsidR="00F24F70" w:rsidRDefault="00F24F70" w:rsidP="00F24F70">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720831CC" w14:textId="77777777" w:rsidR="00F24F70" w:rsidRDefault="00F24F70" w:rsidP="00F24F70">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F6B440A" w14:textId="77777777" w:rsidR="00F24F70" w:rsidRDefault="00F24F70" w:rsidP="00F24F70">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111E00E3" w14:textId="77777777" w:rsidR="00F24F70" w:rsidRDefault="00F24F70" w:rsidP="00F24F70">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4714C25B" w14:textId="77777777" w:rsidR="00F24F70" w:rsidRDefault="00F24F70" w:rsidP="00F24F70">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0270F840" w14:textId="77777777" w:rsidR="00F24F70" w:rsidRDefault="00F24F70" w:rsidP="00F24F70">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42F064E6" w14:textId="77777777" w:rsidR="00F24F70" w:rsidRDefault="00F24F70" w:rsidP="00F24F70">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1B5BA77F" w14:textId="77777777" w:rsidR="00F24F70" w:rsidRDefault="00F24F70" w:rsidP="00F24F70">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263578BF" w14:textId="77777777" w:rsidR="00F24F70" w:rsidRDefault="00F24F70" w:rsidP="00F24F70">
      <w:pPr>
        <w:pStyle w:val="Bibliography"/>
      </w:pPr>
      <w:r>
        <w:t xml:space="preserve">Haig, D. &amp; Westoby, M. (1988) On limits to seed production. </w:t>
      </w:r>
      <w:r>
        <w:rPr>
          <w:i/>
          <w:iCs/>
        </w:rPr>
        <w:t>American Naturalist</w:t>
      </w:r>
      <w:r>
        <w:t xml:space="preserve">, </w:t>
      </w:r>
      <w:r>
        <w:rPr>
          <w:b/>
          <w:bCs/>
        </w:rPr>
        <w:t>131</w:t>
      </w:r>
      <w:r>
        <w:t>, 757–759.</w:t>
      </w:r>
    </w:p>
    <w:p w14:paraId="6C660768" w14:textId="77777777" w:rsidR="00F24F70" w:rsidRDefault="00F24F70" w:rsidP="00F24F70">
      <w:pPr>
        <w:pStyle w:val="Bibliography"/>
      </w:pPr>
      <w:r>
        <w:t xml:space="preserve">Harder, L.D. &amp; Barrett, S.C.H. (2006) </w:t>
      </w:r>
      <w:r>
        <w:rPr>
          <w:i/>
          <w:iCs/>
        </w:rPr>
        <w:t>Ecology and Evolution of Flowers</w:t>
      </w:r>
      <w:r>
        <w:t>. Oxford University Press.</w:t>
      </w:r>
    </w:p>
    <w:p w14:paraId="213720B0" w14:textId="77777777" w:rsidR="00F24F70" w:rsidRDefault="00F24F70" w:rsidP="00F24F70">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AEDB5CF" w14:textId="77777777" w:rsidR="00F24F70" w:rsidRDefault="00F24F70" w:rsidP="00F24F70">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C64B70A" w14:textId="77777777" w:rsidR="00F24F70" w:rsidRDefault="00F24F70" w:rsidP="00F24F70">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6ECEE999" w14:textId="77777777" w:rsidR="00F24F70" w:rsidRDefault="00F24F70" w:rsidP="00F24F70">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2E4933D" w14:textId="77777777" w:rsidR="00F24F70" w:rsidRDefault="00F24F70" w:rsidP="00F24F70">
      <w:pPr>
        <w:pStyle w:val="Bibliography"/>
      </w:pPr>
      <w:r>
        <w:lastRenderedPageBreak/>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65F139FD" w14:textId="77777777" w:rsidR="00F24F70" w:rsidRDefault="00F24F70" w:rsidP="00F24F70">
      <w:pPr>
        <w:pStyle w:val="Bibliography"/>
      </w:pPr>
      <w:r>
        <w:t xml:space="preserve">Kelly, D. (1994) The evolutionary ecology of mast seeding. </w:t>
      </w:r>
      <w:r>
        <w:rPr>
          <w:i/>
          <w:iCs/>
        </w:rPr>
        <w:t>Trends in Ecology &amp; Evolution</w:t>
      </w:r>
      <w:r>
        <w:t xml:space="preserve">, </w:t>
      </w:r>
      <w:r>
        <w:rPr>
          <w:b/>
          <w:bCs/>
        </w:rPr>
        <w:t>9</w:t>
      </w:r>
      <w:r>
        <w:t>, 465–470.</w:t>
      </w:r>
    </w:p>
    <w:p w14:paraId="724A8CE7" w14:textId="77777777" w:rsidR="00F24F70" w:rsidRDefault="00F24F70" w:rsidP="00F24F70">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10C6CA2" w14:textId="77777777" w:rsidR="00F24F70" w:rsidRDefault="00F24F70" w:rsidP="00F24F70">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4B0604A" w14:textId="77777777" w:rsidR="00F24F70" w:rsidRDefault="00F24F70" w:rsidP="00F24F70">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D6ABDC4" w14:textId="77777777" w:rsidR="00F24F70" w:rsidRDefault="00F24F70" w:rsidP="00F24F70">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2FEDB99" w14:textId="77777777" w:rsidR="00F24F70" w:rsidRDefault="00F24F70" w:rsidP="00F24F70">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463B5CCA" w14:textId="77777777" w:rsidR="00F24F70" w:rsidRDefault="00F24F70" w:rsidP="00F24F70">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6E6393E9" w14:textId="77777777" w:rsidR="00F24F70" w:rsidRDefault="00F24F70" w:rsidP="00F24F70">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7D2E4C60" w14:textId="77777777" w:rsidR="00F24F70" w:rsidRDefault="00F24F70" w:rsidP="00F24F70">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34ED17" w14:textId="77777777" w:rsidR="00F24F70" w:rsidRDefault="00F24F70" w:rsidP="00F24F70">
      <w:pPr>
        <w:pStyle w:val="Bibliography"/>
      </w:pPr>
      <w:r>
        <w:t xml:space="preserve">Lord, J.M. &amp; Westoby, M. (2006) Accessory costs of seed production. </w:t>
      </w:r>
      <w:r>
        <w:rPr>
          <w:i/>
          <w:iCs/>
        </w:rPr>
        <w:t>Oecologia</w:t>
      </w:r>
      <w:r>
        <w:t xml:space="preserve">, </w:t>
      </w:r>
      <w:r>
        <w:rPr>
          <w:b/>
          <w:bCs/>
        </w:rPr>
        <w:t>150</w:t>
      </w:r>
      <w:r>
        <w:t>, 310–317.</w:t>
      </w:r>
    </w:p>
    <w:p w14:paraId="2D78930D" w14:textId="77777777" w:rsidR="00F24F70" w:rsidRDefault="00F24F70" w:rsidP="00F24F70">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05AE31C4" w14:textId="77777777" w:rsidR="00F24F70" w:rsidRDefault="00F24F70" w:rsidP="00F24F70">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06B7F018" w14:textId="77777777" w:rsidR="00F24F70" w:rsidRDefault="00F24F70" w:rsidP="00F24F70">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59826B8F" w14:textId="77777777" w:rsidR="00F24F70" w:rsidRDefault="00F24F70" w:rsidP="00F24F70">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7B65388B" w14:textId="77777777" w:rsidR="00F24F70" w:rsidRDefault="00F24F70" w:rsidP="00F24F70">
      <w:pPr>
        <w:pStyle w:val="Bibliography"/>
      </w:pPr>
      <w:r>
        <w:t xml:space="preserve">Mock, D.W. &amp; Forbes, L.S. (1995) The evolution of parental optimism. </w:t>
      </w:r>
      <w:r>
        <w:rPr>
          <w:i/>
          <w:iCs/>
        </w:rPr>
        <w:t>Trends in Ecology &amp; Evolution</w:t>
      </w:r>
      <w:r>
        <w:t xml:space="preserve">, </w:t>
      </w:r>
      <w:r>
        <w:rPr>
          <w:b/>
          <w:bCs/>
        </w:rPr>
        <w:t>10</w:t>
      </w:r>
      <w:r>
        <w:t>, 130–134.</w:t>
      </w:r>
    </w:p>
    <w:p w14:paraId="75372667" w14:textId="77777777" w:rsidR="00F24F70" w:rsidRDefault="00F24F70" w:rsidP="00F24F70">
      <w:pPr>
        <w:pStyle w:val="Bibliography"/>
      </w:pPr>
      <w:r>
        <w:lastRenderedPageBreak/>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FC92BA3" w14:textId="77777777" w:rsidR="00F24F70" w:rsidRDefault="00F24F70" w:rsidP="00F24F70">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39BED8C" w14:textId="77777777" w:rsidR="00F24F70" w:rsidRDefault="00F24F70" w:rsidP="00F24F70">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FF4EBD3" w14:textId="77777777" w:rsidR="00F24F70" w:rsidRDefault="00F24F70" w:rsidP="00F24F70">
      <w:pPr>
        <w:pStyle w:val="Bibliography"/>
      </w:pPr>
      <w:r>
        <w:t xml:space="preserve">Moles, A.T. &amp; Westoby, M. (2006) Seed size and plant strategy across the whole life cycle. </w:t>
      </w:r>
      <w:r>
        <w:rPr>
          <w:i/>
          <w:iCs/>
        </w:rPr>
        <w:t>Oikos</w:t>
      </w:r>
      <w:r>
        <w:t xml:space="preserve">, </w:t>
      </w:r>
      <w:r>
        <w:rPr>
          <w:b/>
          <w:bCs/>
        </w:rPr>
        <w:t>113</w:t>
      </w:r>
      <w:r>
        <w:t>, 91–105.</w:t>
      </w:r>
    </w:p>
    <w:p w14:paraId="0207E0F0" w14:textId="77777777" w:rsidR="00F24F70" w:rsidRDefault="00F24F70" w:rsidP="00F24F70">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4CFE27" w14:textId="77777777" w:rsidR="00F24F70" w:rsidRDefault="00F24F70" w:rsidP="00F24F70">
      <w:pPr>
        <w:pStyle w:val="Bibliography"/>
      </w:pPr>
      <w:r>
        <w:t xml:space="preserve">NSW Office of the Environment. (2006) </w:t>
      </w:r>
      <w:r>
        <w:rPr>
          <w:i/>
          <w:iCs/>
        </w:rPr>
        <w:t>Ku-Ring-Gai Chase National Park Fire Management Strategy</w:t>
      </w:r>
      <w:r>
        <w:t>.</w:t>
      </w:r>
    </w:p>
    <w:p w14:paraId="3BBEE308" w14:textId="77777777" w:rsidR="00F24F70" w:rsidRDefault="00F24F70" w:rsidP="00F24F70">
      <w:pPr>
        <w:pStyle w:val="Bibliography"/>
      </w:pPr>
      <w:r>
        <w:t xml:space="preserve">Obeso, J.R. (2002) The costs of reproduction in plants. </w:t>
      </w:r>
      <w:r>
        <w:rPr>
          <w:i/>
          <w:iCs/>
        </w:rPr>
        <w:t>New Phytologist</w:t>
      </w:r>
      <w:r>
        <w:t xml:space="preserve">, </w:t>
      </w:r>
      <w:r>
        <w:rPr>
          <w:b/>
          <w:bCs/>
        </w:rPr>
        <w:t>155</w:t>
      </w:r>
      <w:r>
        <w:t>, 321–348.</w:t>
      </w:r>
    </w:p>
    <w:p w14:paraId="2518719C" w14:textId="77777777" w:rsidR="00F24F70" w:rsidRDefault="00F24F70" w:rsidP="00F24F70">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5CB395A" w14:textId="77777777" w:rsidR="00F24F70" w:rsidRDefault="00F24F70" w:rsidP="00F24F70">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5063F6B4" w14:textId="77777777" w:rsidR="00F24F70" w:rsidRDefault="00F24F70" w:rsidP="00F24F70">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25FC3C65" w14:textId="77777777" w:rsidR="00F24F70" w:rsidRDefault="00F24F70" w:rsidP="00F24F70">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8A5C2D6" w14:textId="77777777" w:rsidR="00F24F70" w:rsidRDefault="00F24F70" w:rsidP="00F24F70">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A3064E8" w14:textId="77777777" w:rsidR="00F24F70" w:rsidRDefault="00F24F70" w:rsidP="00F24F70">
      <w:pPr>
        <w:pStyle w:val="Bibliography"/>
      </w:pPr>
      <w:r>
        <w:t xml:space="preserve">R Core Team. (2015) </w:t>
      </w:r>
      <w:r>
        <w:rPr>
          <w:i/>
          <w:iCs/>
        </w:rPr>
        <w:t>R: A Language and Environment for Statistical Computing.</w:t>
      </w:r>
      <w:r>
        <w:t xml:space="preserve"> R Foundation for Statistical Computing, Vienna, Austria.</w:t>
      </w:r>
    </w:p>
    <w:p w14:paraId="5D9BF7F7" w14:textId="77777777" w:rsidR="00F24F70" w:rsidRDefault="00F24F70" w:rsidP="00F24F70">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438496D9" w14:textId="77777777" w:rsidR="00F24F70" w:rsidRDefault="00F24F70" w:rsidP="00F24F70">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09BCDAF" w14:textId="77777777" w:rsidR="00F24F70" w:rsidRDefault="00F24F70" w:rsidP="00F24F70">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042E9E06" w14:textId="77777777" w:rsidR="00F24F70" w:rsidRDefault="00F24F70" w:rsidP="00F24F70">
      <w:pPr>
        <w:pStyle w:val="Bibliography"/>
      </w:pPr>
      <w:r>
        <w:lastRenderedPageBreak/>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0B7111CB" w14:textId="77777777" w:rsidR="00F24F70" w:rsidRDefault="00F24F70" w:rsidP="00F24F70">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BC44269" w14:textId="77777777" w:rsidR="00F24F70" w:rsidRDefault="00F24F70" w:rsidP="00F24F70">
      <w:pPr>
        <w:pStyle w:val="Bibliography"/>
      </w:pPr>
      <w:r>
        <w:t xml:space="preserve">Rosenheim, J.A., Schreiber, S.J. &amp; Williams, N.M. (2015) Does an “oversupply” of ovules cause pollen limitation? </w:t>
      </w:r>
      <w:r>
        <w:rPr>
          <w:i/>
          <w:iCs/>
        </w:rPr>
        <w:t>New Phytologist</w:t>
      </w:r>
      <w:r>
        <w:t>, n/a-n/a.</w:t>
      </w:r>
    </w:p>
    <w:p w14:paraId="03346953" w14:textId="77777777" w:rsidR="00F24F70" w:rsidRDefault="00F24F70" w:rsidP="00F24F70">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0CB94AF4" w14:textId="77777777" w:rsidR="00F24F70" w:rsidRDefault="00F24F70" w:rsidP="00F24F70">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3B7D3627" w14:textId="77777777" w:rsidR="00F24F70" w:rsidRDefault="00F24F70" w:rsidP="00F24F70">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D9359E3" w14:textId="77777777" w:rsidR="00F24F70" w:rsidRDefault="00F24F70" w:rsidP="00F24F70">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28EC4151" w14:textId="77777777" w:rsidR="00F24F70" w:rsidRDefault="00F24F70" w:rsidP="00F24F70">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A9290D4" w14:textId="77777777" w:rsidR="00F24F70" w:rsidRDefault="00F24F70" w:rsidP="00F24F70">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3CAC4AC" w14:textId="77777777" w:rsidR="00F24F70" w:rsidRDefault="00F24F70" w:rsidP="00F24F70">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04E7C20B" w14:textId="77777777" w:rsidR="00F24F70" w:rsidRDefault="00F24F70" w:rsidP="00F24F70">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4A0BE561" w14:textId="77777777" w:rsidR="00F24F70" w:rsidRDefault="00F24F70" w:rsidP="00F24F70">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456B9BB8" w14:textId="77777777" w:rsidR="00F24F70" w:rsidRDefault="00F24F70" w:rsidP="00F24F70">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C41C7BF" w14:textId="77777777" w:rsidR="00F24F70" w:rsidRDefault="00F24F70" w:rsidP="00F24F70">
      <w:pPr>
        <w:pStyle w:val="Bibliography"/>
      </w:pPr>
      <w:r>
        <w:t xml:space="preserve">Sutherland, S. (1986) Patterns of fruit-set: what controls fruit-flower ratios in plants? </w:t>
      </w:r>
      <w:r>
        <w:rPr>
          <w:i/>
          <w:iCs/>
        </w:rPr>
        <w:t>Evolution</w:t>
      </w:r>
      <w:r>
        <w:t xml:space="preserve">, </w:t>
      </w:r>
      <w:r>
        <w:rPr>
          <w:b/>
          <w:bCs/>
        </w:rPr>
        <w:t>40</w:t>
      </w:r>
      <w:r>
        <w:t>, 117–128.</w:t>
      </w:r>
    </w:p>
    <w:p w14:paraId="1298C56D" w14:textId="77777777" w:rsidR="00F24F70" w:rsidRDefault="00F24F70" w:rsidP="00F24F70">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09DAB4AD" w14:textId="77777777" w:rsidR="00F24F70" w:rsidRDefault="00F24F70" w:rsidP="00F24F70">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26520EAA" w14:textId="77777777" w:rsidR="00F24F70" w:rsidRDefault="00F24F70" w:rsidP="00F24F70">
      <w:pPr>
        <w:pStyle w:val="Bibliography"/>
      </w:pPr>
      <w:r>
        <w:lastRenderedPageBreak/>
        <w:t xml:space="preserve">Warton, D.I., Duursma, R.A., Falster, D.S. &amp; Taskinen, S. (2012) smatr 3– an R package for estimation and inference about allometric lines. </w:t>
      </w:r>
      <w:r>
        <w:rPr>
          <w:i/>
          <w:iCs/>
        </w:rPr>
        <w:t>Methods in Ecology and Evolution</w:t>
      </w:r>
      <w:r>
        <w:t xml:space="preserve">, </w:t>
      </w:r>
      <w:r>
        <w:rPr>
          <w:b/>
          <w:bCs/>
        </w:rPr>
        <w:t>3</w:t>
      </w:r>
      <w:r>
        <w:t>, 257–259.</w:t>
      </w:r>
    </w:p>
    <w:p w14:paraId="350963FA" w14:textId="77777777" w:rsidR="00F24F70" w:rsidRDefault="00F24F70" w:rsidP="00F24F70">
      <w:pPr>
        <w:pStyle w:val="Bibliography"/>
      </w:pPr>
      <w:r>
        <w:t xml:space="preserve">Warton, D.I., Wright, I.J., Falster, D.S. &amp; Westoby, M. (2006) Bivariate line-fitting methods for allometry. </w:t>
      </w:r>
      <w:r>
        <w:rPr>
          <w:i/>
          <w:iCs/>
        </w:rPr>
        <w:t>Biological Reviews</w:t>
      </w:r>
      <w:r>
        <w:t xml:space="preserve">, </w:t>
      </w:r>
      <w:r>
        <w:rPr>
          <w:b/>
          <w:bCs/>
        </w:rPr>
        <w:t>81</w:t>
      </w:r>
      <w:r>
        <w:t>, 259–291.</w:t>
      </w:r>
    </w:p>
    <w:p w14:paraId="444D4DF4" w14:textId="77777777" w:rsidR="00F24F70" w:rsidRDefault="00F24F70" w:rsidP="00F24F70">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4B46533" w14:textId="77777777" w:rsidR="00F24F70" w:rsidRDefault="00F24F70" w:rsidP="00F24F70">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779B5461" w14:textId="77777777" w:rsidR="00F24F70" w:rsidRDefault="00F24F70" w:rsidP="00F24F70">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D00FAF0" w14:textId="77777777" w:rsidR="00F24F70" w:rsidRDefault="00F24F70" w:rsidP="00F24F70">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49A779AA" w14:textId="77777777" w:rsidR="00F24F70" w:rsidRDefault="00F24F70" w:rsidP="00F24F70">
      <w:pPr>
        <w:pStyle w:val="Bibliography"/>
      </w:pPr>
      <w:r>
        <w:t xml:space="preserve">Willson, M.F. &amp; Burley, N. (1983) </w:t>
      </w:r>
      <w:r>
        <w:rPr>
          <w:i/>
          <w:iCs/>
        </w:rPr>
        <w:t>Mate Choice in Plants: Tactics, Mechanisms, and Consequences</w:t>
      </w:r>
      <w:r>
        <w:t>. Princeton University Press.</w:t>
      </w:r>
    </w:p>
    <w:p w14:paraId="38F35C9A" w14:textId="77777777" w:rsidR="00F24F70" w:rsidRDefault="00F24F70" w:rsidP="00F24F70">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18DFAC8C" w14:textId="77777777" w:rsidR="003563EC" w:rsidRDefault="000C4B85" w:rsidP="000C4B85">
      <w:pPr>
        <w:sectPr w:rsidR="003563EC" w:rsidSect="007444C4">
          <w:footerReference w:type="default" r:id="rId11"/>
          <w:pgSz w:w="11906" w:h="16838"/>
          <w:pgMar w:top="1134" w:right="1134" w:bottom="1134" w:left="1134" w:header="709" w:footer="709" w:gutter="0"/>
          <w:lnNumType w:countBy="1" w:restart="continuous"/>
          <w:cols w:space="708"/>
          <w:docGrid w:linePitch="360"/>
        </w:sectPr>
      </w:pPr>
      <w:r>
        <w:fldChar w:fldCharType="end"/>
      </w:r>
    </w:p>
    <w:tbl>
      <w:tblPr>
        <w:tblW w:w="13858" w:type="dxa"/>
        <w:tblLook w:val="04A0" w:firstRow="1" w:lastRow="0" w:firstColumn="1" w:lastColumn="0" w:noHBand="0" w:noVBand="1"/>
      </w:tblPr>
      <w:tblGrid>
        <w:gridCol w:w="2376"/>
        <w:gridCol w:w="766"/>
        <w:gridCol w:w="827"/>
        <w:gridCol w:w="1294"/>
        <w:gridCol w:w="972"/>
        <w:gridCol w:w="1050"/>
        <w:gridCol w:w="972"/>
        <w:gridCol w:w="1050"/>
        <w:gridCol w:w="1025"/>
        <w:gridCol w:w="966"/>
        <w:gridCol w:w="972"/>
        <w:gridCol w:w="1588"/>
      </w:tblGrid>
      <w:tr w:rsidR="003563EC" w:rsidRPr="00AE5ED4" w14:paraId="07A38195" w14:textId="77777777" w:rsidTr="004919BA">
        <w:trPr>
          <w:trHeight w:val="57"/>
        </w:trPr>
        <w:tc>
          <w:tcPr>
            <w:tcW w:w="2376" w:type="dxa"/>
            <w:tcBorders>
              <w:top w:val="single" w:sz="4" w:space="0" w:color="auto"/>
              <w:left w:val="nil"/>
              <w:right w:val="nil"/>
            </w:tcBorders>
            <w:shd w:val="clear" w:color="auto" w:fill="auto"/>
            <w:noWrap/>
            <w:vAlign w:val="bottom"/>
          </w:tcPr>
          <w:p w14:paraId="2F8035C2"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766" w:type="dxa"/>
            <w:tcBorders>
              <w:top w:val="single" w:sz="4" w:space="0" w:color="auto"/>
              <w:left w:val="nil"/>
              <w:right w:val="nil"/>
            </w:tcBorders>
            <w:shd w:val="clear" w:color="auto" w:fill="auto"/>
            <w:noWrap/>
            <w:vAlign w:val="bottom"/>
          </w:tcPr>
          <w:p w14:paraId="649B108B"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827" w:type="dxa"/>
            <w:tcBorders>
              <w:top w:val="single" w:sz="4" w:space="0" w:color="auto"/>
              <w:left w:val="nil"/>
              <w:right w:val="double" w:sz="2" w:space="0" w:color="auto"/>
            </w:tcBorders>
            <w:vAlign w:val="bottom"/>
          </w:tcPr>
          <w:p w14:paraId="2BD67FC3"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1294" w:type="dxa"/>
            <w:tcBorders>
              <w:top w:val="single" w:sz="4" w:space="0" w:color="auto"/>
              <w:left w:val="double" w:sz="2" w:space="0" w:color="auto"/>
              <w:right w:val="single" w:sz="4" w:space="0" w:color="auto"/>
            </w:tcBorders>
            <w:vAlign w:val="bottom"/>
          </w:tcPr>
          <w:p w14:paraId="5EF01875"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5069" w:type="dxa"/>
            <w:gridSpan w:val="5"/>
            <w:tcBorders>
              <w:top w:val="single" w:sz="4" w:space="0" w:color="auto"/>
              <w:left w:val="single" w:sz="4" w:space="0" w:color="auto"/>
              <w:bottom w:val="single" w:sz="4" w:space="0" w:color="auto"/>
              <w:right w:val="double" w:sz="2" w:space="0" w:color="auto"/>
            </w:tcBorders>
            <w:shd w:val="clear" w:color="auto" w:fill="auto"/>
            <w:noWrap/>
            <w:vAlign w:val="center"/>
          </w:tcPr>
          <w:p w14:paraId="3BE71852"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roportion reproductive costs (%)</w:t>
            </w:r>
          </w:p>
        </w:tc>
        <w:tc>
          <w:tcPr>
            <w:tcW w:w="966" w:type="dxa"/>
            <w:tcBorders>
              <w:top w:val="single" w:sz="4" w:space="0" w:color="auto"/>
              <w:left w:val="double" w:sz="2" w:space="0" w:color="auto"/>
              <w:right w:val="single" w:sz="4" w:space="0" w:color="auto"/>
            </w:tcBorders>
            <w:shd w:val="clear" w:color="auto" w:fill="auto"/>
            <w:noWrap/>
            <w:vAlign w:val="center"/>
          </w:tcPr>
          <w:p w14:paraId="2B9CD722" w14:textId="77777777" w:rsidR="003563EC" w:rsidRPr="00AE5ED4" w:rsidRDefault="003563EC" w:rsidP="004919BA">
            <w:pPr>
              <w:spacing w:after="0" w:line="240" w:lineRule="auto"/>
              <w:jc w:val="center"/>
              <w:rPr>
                <w:rFonts w:eastAsia="Times New Roman" w:cs="Times New Roman"/>
                <w:color w:val="000000"/>
                <w:sz w:val="20"/>
                <w:szCs w:val="20"/>
                <w:lang w:eastAsia="en-AU"/>
              </w:rPr>
            </w:pPr>
            <w:commentRangeStart w:id="1126"/>
          </w:p>
          <w:p w14:paraId="3AF608EC" w14:textId="77777777" w:rsidR="003563EC" w:rsidRPr="00AE5ED4" w:rsidRDefault="003563EC" w:rsidP="004919BA">
            <w:pPr>
              <w:spacing w:after="0" w:line="240" w:lineRule="auto"/>
              <w:jc w:val="center"/>
              <w:rPr>
                <w:rFonts w:eastAsia="Times New Roman" w:cs="Times New Roman"/>
                <w:color w:val="000000"/>
                <w:sz w:val="20"/>
                <w:szCs w:val="20"/>
                <w:lang w:eastAsia="en-AU"/>
              </w:rPr>
            </w:pPr>
          </w:p>
        </w:tc>
        <w:tc>
          <w:tcPr>
            <w:tcW w:w="2560" w:type="dxa"/>
            <w:gridSpan w:val="2"/>
            <w:tcBorders>
              <w:top w:val="single" w:sz="4" w:space="0" w:color="auto"/>
              <w:left w:val="single" w:sz="4" w:space="0" w:color="auto"/>
              <w:right w:val="nil"/>
            </w:tcBorders>
            <w:shd w:val="clear" w:color="auto" w:fill="auto"/>
            <w:noWrap/>
            <w:vAlign w:val="center"/>
          </w:tcPr>
          <w:p w14:paraId="0BC109D9" w14:textId="77777777" w:rsidR="003563EC" w:rsidRPr="00AE5ED4" w:rsidRDefault="003563EC" w:rsidP="004919BA">
            <w:pPr>
              <w:spacing w:before="60"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roportion success costs (%)</w:t>
            </w:r>
            <w:commentRangeEnd w:id="1126"/>
            <w:r w:rsidR="004919BA">
              <w:rPr>
                <w:rStyle w:val="CommentReference"/>
              </w:rPr>
              <w:commentReference w:id="1126"/>
            </w:r>
          </w:p>
        </w:tc>
      </w:tr>
      <w:tr w:rsidR="003563EC" w:rsidRPr="00AE5ED4" w14:paraId="48FA7E97" w14:textId="77777777" w:rsidTr="004919BA">
        <w:trPr>
          <w:trHeight w:val="57"/>
        </w:trPr>
        <w:tc>
          <w:tcPr>
            <w:tcW w:w="2376" w:type="dxa"/>
            <w:tcBorders>
              <w:top w:val="single" w:sz="4" w:space="0" w:color="auto"/>
              <w:left w:val="nil"/>
              <w:right w:val="nil"/>
            </w:tcBorders>
            <w:shd w:val="clear" w:color="auto" w:fill="auto"/>
            <w:noWrap/>
            <w:vAlign w:val="bottom"/>
          </w:tcPr>
          <w:p w14:paraId="26AEEA00"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766" w:type="dxa"/>
            <w:tcBorders>
              <w:top w:val="single" w:sz="4" w:space="0" w:color="auto"/>
              <w:left w:val="nil"/>
              <w:right w:val="nil"/>
            </w:tcBorders>
            <w:shd w:val="clear" w:color="auto" w:fill="auto"/>
            <w:noWrap/>
            <w:vAlign w:val="bottom"/>
          </w:tcPr>
          <w:p w14:paraId="1F53D6AC"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827" w:type="dxa"/>
            <w:tcBorders>
              <w:top w:val="single" w:sz="4" w:space="0" w:color="auto"/>
              <w:left w:val="nil"/>
              <w:right w:val="double" w:sz="2" w:space="0" w:color="auto"/>
            </w:tcBorders>
            <w:vAlign w:val="bottom"/>
          </w:tcPr>
          <w:p w14:paraId="6E5F41B3" w14:textId="77777777" w:rsidR="003563EC" w:rsidRPr="00AE5ED4" w:rsidRDefault="003563EC" w:rsidP="004919BA">
            <w:pPr>
              <w:spacing w:after="0" w:line="240" w:lineRule="auto"/>
              <w:rPr>
                <w:rFonts w:eastAsia="Times New Roman" w:cs="Times New Roman"/>
                <w:color w:val="000000"/>
                <w:sz w:val="20"/>
                <w:szCs w:val="20"/>
                <w:lang w:eastAsia="en-AU"/>
              </w:rPr>
            </w:pPr>
          </w:p>
        </w:tc>
        <w:tc>
          <w:tcPr>
            <w:tcW w:w="1294" w:type="dxa"/>
            <w:tcBorders>
              <w:top w:val="single" w:sz="4" w:space="0" w:color="auto"/>
              <w:left w:val="double" w:sz="2" w:space="0" w:color="auto"/>
              <w:right w:val="single" w:sz="4" w:space="0" w:color="auto"/>
            </w:tcBorders>
            <w:vAlign w:val="bottom"/>
          </w:tcPr>
          <w:p w14:paraId="5768593A" w14:textId="77777777" w:rsidR="003563EC" w:rsidRPr="00AE5ED4" w:rsidRDefault="003563EC" w:rsidP="004919BA">
            <w:pPr>
              <w:spacing w:after="0" w:line="240" w:lineRule="auto"/>
              <w:jc w:val="center"/>
              <w:rPr>
                <w:rFonts w:eastAsia="Times New Roman" w:cs="Times New Roman"/>
                <w:color w:val="000000"/>
                <w:sz w:val="20"/>
                <w:szCs w:val="20"/>
                <w:lang w:eastAsia="en-AU"/>
              </w:rPr>
            </w:pPr>
          </w:p>
        </w:tc>
        <w:tc>
          <w:tcPr>
            <w:tcW w:w="2022"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5933E0CF" w14:textId="354530F8"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Discarded</w:t>
            </w:r>
            <w:ins w:id="1127" w:author="Daniel Falster" w:date="2017-06-28T22:04:00Z">
              <w:r w:rsidR="009674E8">
                <w:rPr>
                  <w:rFonts w:eastAsia="Times New Roman" w:cs="Times New Roman"/>
                  <w:color w:val="000000"/>
                  <w:sz w:val="20"/>
                  <w:szCs w:val="20"/>
                  <w:lang w:eastAsia="en-AU"/>
                </w:rPr>
                <w:t xml:space="preserve"> or failed</w:t>
              </w:r>
            </w:ins>
          </w:p>
        </w:tc>
        <w:tc>
          <w:tcPr>
            <w:tcW w:w="3047" w:type="dxa"/>
            <w:gridSpan w:val="3"/>
            <w:tcBorders>
              <w:top w:val="single" w:sz="4" w:space="0" w:color="auto"/>
              <w:left w:val="single" w:sz="4" w:space="0" w:color="auto"/>
              <w:bottom w:val="single" w:sz="4" w:space="0" w:color="auto"/>
              <w:right w:val="double" w:sz="2" w:space="0" w:color="auto"/>
            </w:tcBorders>
            <w:shd w:val="clear" w:color="auto" w:fill="auto"/>
            <w:noWrap/>
            <w:vAlign w:val="bottom"/>
          </w:tcPr>
          <w:p w14:paraId="36443DC4" w14:textId="3602F5E4"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w:t>
            </w:r>
            <w:ins w:id="1128" w:author="Daniel Falster" w:date="2017-06-28T20:35:00Z">
              <w:r w:rsidR="004919BA">
                <w:rPr>
                  <w:rFonts w:eastAsia="Times New Roman" w:cs="Times New Roman"/>
                  <w:color w:val="000000"/>
                  <w:sz w:val="20"/>
                  <w:szCs w:val="20"/>
                  <w:lang w:eastAsia="en-AU"/>
                </w:rPr>
                <w:t>fully matured seeds</w:t>
              </w:r>
            </w:ins>
          </w:p>
        </w:tc>
        <w:tc>
          <w:tcPr>
            <w:tcW w:w="966" w:type="dxa"/>
            <w:tcBorders>
              <w:top w:val="single" w:sz="4" w:space="0" w:color="auto"/>
              <w:left w:val="double" w:sz="2" w:space="0" w:color="auto"/>
              <w:right w:val="single" w:sz="4" w:space="0" w:color="auto"/>
            </w:tcBorders>
            <w:shd w:val="clear" w:color="auto" w:fill="auto"/>
            <w:noWrap/>
            <w:vAlign w:val="bottom"/>
          </w:tcPr>
          <w:p w14:paraId="73025680" w14:textId="77777777" w:rsidR="003563EC" w:rsidRPr="00AE5ED4" w:rsidRDefault="003563EC" w:rsidP="004919BA">
            <w:pPr>
              <w:spacing w:after="0" w:line="240" w:lineRule="auto"/>
              <w:jc w:val="center"/>
              <w:rPr>
                <w:rFonts w:eastAsia="Times New Roman" w:cs="Times New Roman"/>
                <w:color w:val="000000"/>
                <w:sz w:val="20"/>
                <w:szCs w:val="20"/>
                <w:lang w:eastAsia="en-AU"/>
              </w:rPr>
            </w:pPr>
          </w:p>
        </w:tc>
        <w:tc>
          <w:tcPr>
            <w:tcW w:w="972" w:type="dxa"/>
            <w:tcBorders>
              <w:top w:val="single" w:sz="4" w:space="0" w:color="auto"/>
              <w:left w:val="single" w:sz="4" w:space="0" w:color="auto"/>
              <w:right w:val="nil"/>
            </w:tcBorders>
            <w:shd w:val="clear" w:color="auto" w:fill="auto"/>
            <w:noWrap/>
            <w:vAlign w:val="bottom"/>
          </w:tcPr>
          <w:p w14:paraId="3BBD6596" w14:textId="77777777" w:rsidR="003563EC" w:rsidRPr="00AE5ED4" w:rsidRDefault="003563EC" w:rsidP="004919BA">
            <w:pPr>
              <w:spacing w:after="0" w:line="240" w:lineRule="auto"/>
              <w:jc w:val="center"/>
              <w:rPr>
                <w:rFonts w:eastAsia="Times New Roman" w:cs="Times New Roman"/>
                <w:color w:val="000000"/>
                <w:sz w:val="20"/>
                <w:szCs w:val="20"/>
                <w:lang w:eastAsia="en-AU"/>
              </w:rPr>
            </w:pPr>
          </w:p>
        </w:tc>
        <w:tc>
          <w:tcPr>
            <w:tcW w:w="1588" w:type="dxa"/>
            <w:tcBorders>
              <w:top w:val="single" w:sz="4" w:space="0" w:color="auto"/>
              <w:left w:val="nil"/>
              <w:right w:val="nil"/>
            </w:tcBorders>
            <w:shd w:val="clear" w:color="auto" w:fill="auto"/>
            <w:noWrap/>
            <w:vAlign w:val="bottom"/>
          </w:tcPr>
          <w:p w14:paraId="6BEEF359" w14:textId="77777777" w:rsidR="003563EC" w:rsidRPr="00AE5ED4" w:rsidRDefault="003563EC" w:rsidP="004919BA">
            <w:pPr>
              <w:spacing w:after="0" w:line="240" w:lineRule="auto"/>
              <w:jc w:val="center"/>
              <w:rPr>
                <w:rFonts w:eastAsia="Times New Roman" w:cs="Times New Roman"/>
                <w:color w:val="000000"/>
                <w:sz w:val="20"/>
                <w:szCs w:val="20"/>
                <w:lang w:eastAsia="en-AU"/>
              </w:rPr>
            </w:pPr>
          </w:p>
        </w:tc>
      </w:tr>
      <w:tr w:rsidR="003563EC" w:rsidRPr="00AE5ED4" w14:paraId="6BF04B5D" w14:textId="77777777" w:rsidTr="004919BA">
        <w:trPr>
          <w:trHeight w:val="57"/>
        </w:trPr>
        <w:tc>
          <w:tcPr>
            <w:tcW w:w="2376" w:type="dxa"/>
            <w:tcBorders>
              <w:left w:val="nil"/>
              <w:bottom w:val="single" w:sz="4" w:space="0" w:color="auto"/>
              <w:right w:val="nil"/>
            </w:tcBorders>
            <w:shd w:val="clear" w:color="auto" w:fill="auto"/>
            <w:noWrap/>
            <w:vAlign w:val="bottom"/>
            <w:hideMark/>
          </w:tcPr>
          <w:p w14:paraId="4CD73801" w14:textId="77777777" w:rsidR="003563EC" w:rsidRPr="00AE5ED4" w:rsidRDefault="003563EC" w:rsidP="004919BA">
            <w:pPr>
              <w:spacing w:after="0" w:line="240" w:lineRule="auto"/>
              <w:rPr>
                <w:rFonts w:eastAsia="Times New Roman" w:cs="Times New Roman"/>
                <w:color w:val="000000"/>
                <w:sz w:val="20"/>
                <w:szCs w:val="20"/>
                <w:lang w:eastAsia="en-AU"/>
              </w:rPr>
            </w:pPr>
            <w:proofErr w:type="gramStart"/>
            <w:r w:rsidRPr="00AE5ED4">
              <w:rPr>
                <w:rFonts w:eastAsia="Times New Roman" w:cs="Times New Roman"/>
                <w:color w:val="000000"/>
                <w:sz w:val="20"/>
                <w:szCs w:val="20"/>
                <w:lang w:eastAsia="en-AU"/>
              </w:rPr>
              <w:t>species</w:t>
            </w:r>
            <w:proofErr w:type="gramEnd"/>
          </w:p>
        </w:tc>
        <w:tc>
          <w:tcPr>
            <w:tcW w:w="766" w:type="dxa"/>
            <w:tcBorders>
              <w:left w:val="nil"/>
              <w:bottom w:val="single" w:sz="4" w:space="0" w:color="auto"/>
              <w:right w:val="nil"/>
            </w:tcBorders>
            <w:shd w:val="clear" w:color="auto" w:fill="auto"/>
            <w:noWrap/>
            <w:vAlign w:val="bottom"/>
            <w:hideMark/>
          </w:tcPr>
          <w:p w14:paraId="778C4D56" w14:textId="77777777" w:rsidR="003563EC" w:rsidRPr="00AE5ED4" w:rsidRDefault="003563EC" w:rsidP="004919BA">
            <w:pPr>
              <w:spacing w:after="0" w:line="240" w:lineRule="auto"/>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 size (mg)</w:t>
            </w:r>
          </w:p>
        </w:tc>
        <w:tc>
          <w:tcPr>
            <w:tcW w:w="827" w:type="dxa"/>
            <w:tcBorders>
              <w:left w:val="nil"/>
              <w:bottom w:val="single" w:sz="4" w:space="0" w:color="auto"/>
              <w:right w:val="double" w:sz="2" w:space="0" w:color="auto"/>
            </w:tcBorders>
            <w:vAlign w:val="bottom"/>
          </w:tcPr>
          <w:p w14:paraId="5C7FC750" w14:textId="77777777" w:rsidR="003563EC" w:rsidRPr="00AE5ED4" w:rsidRDefault="003563EC" w:rsidP="004919BA">
            <w:pPr>
              <w:spacing w:after="0" w:line="240" w:lineRule="auto"/>
              <w:rPr>
                <w:rFonts w:eastAsia="Times New Roman" w:cs="Times New Roman"/>
                <w:color w:val="000000"/>
                <w:sz w:val="20"/>
                <w:szCs w:val="20"/>
                <w:lang w:eastAsia="en-AU"/>
              </w:rPr>
            </w:pPr>
            <w:proofErr w:type="spellStart"/>
            <w:r w:rsidRPr="00AE5ED4">
              <w:rPr>
                <w:rFonts w:eastAsia="Times New Roman" w:cs="Times New Roman"/>
                <w:color w:val="000000"/>
                <w:sz w:val="20"/>
                <w:szCs w:val="20"/>
                <w:lang w:eastAsia="en-AU"/>
              </w:rPr>
              <w:t>Seedset</w:t>
            </w:r>
            <w:proofErr w:type="spellEnd"/>
            <w:r w:rsidRPr="00AE5ED4">
              <w:rPr>
                <w:rFonts w:eastAsia="Times New Roman" w:cs="Times New Roman"/>
                <w:color w:val="000000"/>
                <w:sz w:val="20"/>
                <w:szCs w:val="20"/>
                <w:lang w:eastAsia="en-AU"/>
              </w:rPr>
              <w:t xml:space="preserve"> </w:t>
            </w:r>
          </w:p>
        </w:tc>
        <w:tc>
          <w:tcPr>
            <w:tcW w:w="1294" w:type="dxa"/>
            <w:tcBorders>
              <w:left w:val="double" w:sz="2" w:space="0" w:color="auto"/>
              <w:bottom w:val="single" w:sz="4" w:space="0" w:color="auto"/>
              <w:right w:val="single" w:sz="4" w:space="0" w:color="auto"/>
            </w:tcBorders>
            <w:vAlign w:val="bottom"/>
          </w:tcPr>
          <w:p w14:paraId="2D0E37A2"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Reproductive costs </w:t>
            </w:r>
          </w:p>
          <w:p w14:paraId="15790717"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w:t>
            </w:r>
            <w:proofErr w:type="gramStart"/>
            <w:r w:rsidRPr="00AE5ED4">
              <w:rPr>
                <w:rFonts w:eastAsia="Times New Roman" w:cs="Times New Roman"/>
                <w:color w:val="000000"/>
                <w:sz w:val="20"/>
                <w:szCs w:val="20"/>
                <w:lang w:eastAsia="en-AU"/>
              </w:rPr>
              <w:t>mg</w:t>
            </w:r>
            <w:proofErr w:type="gramEnd"/>
            <w:r w:rsidRPr="00AE5ED4">
              <w:rPr>
                <w:rFonts w:eastAsia="Times New Roman" w:cs="Times New Roman"/>
                <w:color w:val="000000"/>
                <w:sz w:val="20"/>
                <w:szCs w:val="20"/>
                <w:lang w:eastAsia="en-AU"/>
              </w:rPr>
              <w:t>)</w:t>
            </w:r>
          </w:p>
        </w:tc>
        <w:tc>
          <w:tcPr>
            <w:tcW w:w="972" w:type="dxa"/>
            <w:tcBorders>
              <w:top w:val="single" w:sz="4" w:space="0" w:color="auto"/>
              <w:left w:val="single" w:sz="4" w:space="0" w:color="auto"/>
              <w:bottom w:val="single" w:sz="4" w:space="0" w:color="auto"/>
              <w:right w:val="nil"/>
            </w:tcBorders>
            <w:shd w:val="clear" w:color="auto" w:fill="auto"/>
            <w:noWrap/>
            <w:vAlign w:val="bottom"/>
            <w:hideMark/>
          </w:tcPr>
          <w:p w14:paraId="5F11AA89"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ollen attraction</w:t>
            </w:r>
          </w:p>
        </w:tc>
        <w:tc>
          <w:tcPr>
            <w:tcW w:w="1050" w:type="dxa"/>
            <w:tcBorders>
              <w:top w:val="single" w:sz="4" w:space="0" w:color="auto"/>
              <w:left w:val="nil"/>
              <w:bottom w:val="single" w:sz="4" w:space="0" w:color="auto"/>
              <w:right w:val="single" w:sz="4" w:space="0" w:color="auto"/>
            </w:tcBorders>
          </w:tcPr>
          <w:p w14:paraId="43C837EA"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Packaging and dispersal</w:t>
            </w:r>
          </w:p>
        </w:tc>
        <w:tc>
          <w:tcPr>
            <w:tcW w:w="972" w:type="dxa"/>
            <w:tcBorders>
              <w:top w:val="single" w:sz="4" w:space="0" w:color="auto"/>
              <w:left w:val="single" w:sz="4" w:space="0" w:color="auto"/>
              <w:bottom w:val="single" w:sz="4" w:space="0" w:color="auto"/>
              <w:right w:val="nil"/>
            </w:tcBorders>
            <w:shd w:val="clear" w:color="auto" w:fill="auto"/>
            <w:noWrap/>
            <w:vAlign w:val="bottom"/>
            <w:hideMark/>
          </w:tcPr>
          <w:p w14:paraId="7315E64B"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ollen attraction </w:t>
            </w:r>
          </w:p>
        </w:tc>
        <w:tc>
          <w:tcPr>
            <w:tcW w:w="1050" w:type="dxa"/>
            <w:tcBorders>
              <w:top w:val="single" w:sz="4" w:space="0" w:color="auto"/>
              <w:left w:val="nil"/>
              <w:bottom w:val="single" w:sz="4" w:space="0" w:color="auto"/>
              <w:right w:val="nil"/>
            </w:tcBorders>
            <w:shd w:val="clear" w:color="auto" w:fill="auto"/>
            <w:noWrap/>
            <w:vAlign w:val="bottom"/>
            <w:hideMark/>
          </w:tcPr>
          <w:p w14:paraId="2A30C6BB"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 xml:space="preserve">Packaging and dispersal </w:t>
            </w:r>
          </w:p>
        </w:tc>
        <w:tc>
          <w:tcPr>
            <w:tcW w:w="1025" w:type="dxa"/>
            <w:tcBorders>
              <w:top w:val="single" w:sz="4" w:space="0" w:color="auto"/>
              <w:left w:val="nil"/>
              <w:bottom w:val="single" w:sz="4" w:space="0" w:color="auto"/>
              <w:right w:val="double" w:sz="2" w:space="0" w:color="auto"/>
            </w:tcBorders>
            <w:shd w:val="clear" w:color="auto" w:fill="auto"/>
            <w:noWrap/>
            <w:vAlign w:val="bottom"/>
            <w:hideMark/>
          </w:tcPr>
          <w:p w14:paraId="2C44B499"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eed</w:t>
            </w:r>
          </w:p>
        </w:tc>
        <w:tc>
          <w:tcPr>
            <w:tcW w:w="966" w:type="dxa"/>
            <w:tcBorders>
              <w:left w:val="double" w:sz="2" w:space="0" w:color="auto"/>
              <w:bottom w:val="single" w:sz="4" w:space="0" w:color="auto"/>
              <w:right w:val="single" w:sz="4" w:space="0" w:color="auto"/>
            </w:tcBorders>
            <w:shd w:val="clear" w:color="auto" w:fill="auto"/>
            <w:noWrap/>
            <w:vAlign w:val="bottom"/>
            <w:hideMark/>
          </w:tcPr>
          <w:p w14:paraId="62D1220E" w14:textId="77777777" w:rsidR="003563EC" w:rsidRPr="00AE5ED4" w:rsidRDefault="003563EC" w:rsidP="004919BA">
            <w:pPr>
              <w:spacing w:after="0" w:line="240" w:lineRule="auto"/>
              <w:jc w:val="center"/>
              <w:rPr>
                <w:rFonts w:eastAsia="Times New Roman" w:cs="Times New Roman"/>
                <w:color w:val="000000"/>
                <w:sz w:val="20"/>
                <w:szCs w:val="20"/>
                <w:lang w:eastAsia="en-AU"/>
              </w:rPr>
            </w:pPr>
            <w:r w:rsidRPr="00AE5ED4">
              <w:rPr>
                <w:rFonts w:eastAsia="Times New Roman" w:cs="Times New Roman"/>
                <w:color w:val="000000"/>
                <w:sz w:val="20"/>
                <w:szCs w:val="20"/>
                <w:lang w:eastAsia="en-AU"/>
              </w:rPr>
              <w:t>Success costs (mg)</w:t>
            </w:r>
          </w:p>
        </w:tc>
        <w:tc>
          <w:tcPr>
            <w:tcW w:w="972" w:type="dxa"/>
            <w:tcBorders>
              <w:left w:val="single" w:sz="4" w:space="0" w:color="auto"/>
              <w:bottom w:val="single" w:sz="4" w:space="0" w:color="auto"/>
              <w:right w:val="nil"/>
            </w:tcBorders>
            <w:shd w:val="clear" w:color="auto" w:fill="auto"/>
            <w:noWrap/>
            <w:vAlign w:val="bottom"/>
            <w:hideMark/>
          </w:tcPr>
          <w:p w14:paraId="0C145013" w14:textId="77777777" w:rsidR="003563EC" w:rsidRPr="00AE5ED4" w:rsidRDefault="003563EC" w:rsidP="004919BA">
            <w:pPr>
              <w:spacing w:after="0" w:line="240" w:lineRule="auto"/>
              <w:jc w:val="center"/>
              <w:rPr>
                <w:rFonts w:cs="Times New Roman"/>
                <w:sz w:val="20"/>
                <w:szCs w:val="20"/>
              </w:rPr>
            </w:pPr>
            <w:r w:rsidRPr="00AE5ED4">
              <w:rPr>
                <w:rFonts w:eastAsia="Times New Roman" w:cs="Times New Roman"/>
                <w:color w:val="000000"/>
                <w:sz w:val="20"/>
                <w:szCs w:val="20"/>
                <w:lang w:eastAsia="en-AU"/>
              </w:rPr>
              <w:t xml:space="preserve">Pollen attraction </w:t>
            </w:r>
          </w:p>
        </w:tc>
        <w:tc>
          <w:tcPr>
            <w:tcW w:w="1588" w:type="dxa"/>
            <w:tcBorders>
              <w:left w:val="nil"/>
              <w:bottom w:val="single" w:sz="4" w:space="0" w:color="auto"/>
              <w:right w:val="nil"/>
            </w:tcBorders>
            <w:shd w:val="clear" w:color="auto" w:fill="auto"/>
            <w:noWrap/>
            <w:vAlign w:val="bottom"/>
            <w:hideMark/>
          </w:tcPr>
          <w:p w14:paraId="0250AC58" w14:textId="77777777" w:rsidR="003563EC" w:rsidRPr="00AE5ED4" w:rsidRDefault="003563EC" w:rsidP="004919BA">
            <w:pPr>
              <w:spacing w:after="0" w:line="240" w:lineRule="auto"/>
              <w:jc w:val="center"/>
              <w:rPr>
                <w:rFonts w:cs="Times New Roman"/>
                <w:sz w:val="20"/>
                <w:szCs w:val="20"/>
              </w:rPr>
            </w:pPr>
            <w:r w:rsidRPr="00AE5ED4">
              <w:rPr>
                <w:rFonts w:eastAsia="Times New Roman" w:cs="Times New Roman"/>
                <w:color w:val="000000"/>
                <w:sz w:val="20"/>
                <w:szCs w:val="20"/>
                <w:lang w:eastAsia="en-AU"/>
              </w:rPr>
              <w:t xml:space="preserve">Provisioning </w:t>
            </w:r>
          </w:p>
        </w:tc>
      </w:tr>
      <w:tr w:rsidR="003563EC" w:rsidRPr="00AE5ED4" w14:paraId="6F8C8561" w14:textId="77777777" w:rsidTr="004919BA">
        <w:trPr>
          <w:trHeight w:val="20"/>
        </w:trPr>
        <w:tc>
          <w:tcPr>
            <w:tcW w:w="2376" w:type="dxa"/>
            <w:tcBorders>
              <w:top w:val="nil"/>
              <w:left w:val="nil"/>
              <w:bottom w:val="nil"/>
              <w:right w:val="nil"/>
            </w:tcBorders>
            <w:shd w:val="clear" w:color="auto" w:fill="auto"/>
            <w:noWrap/>
            <w:vAlign w:val="bottom"/>
            <w:hideMark/>
          </w:tcPr>
          <w:p w14:paraId="7C880CBF"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Epacris </w:t>
            </w:r>
            <w:proofErr w:type="spellStart"/>
            <w:r w:rsidRPr="00AE5ED4">
              <w:rPr>
                <w:rFonts w:cs="Times New Roman"/>
                <w:i/>
                <w:iCs/>
                <w:color w:val="000000"/>
                <w:sz w:val="20"/>
                <w:szCs w:val="20"/>
              </w:rPr>
              <w:t>microphylla</w:t>
            </w:r>
            <w:proofErr w:type="spellEnd"/>
          </w:p>
        </w:tc>
        <w:tc>
          <w:tcPr>
            <w:tcW w:w="766" w:type="dxa"/>
            <w:tcBorders>
              <w:top w:val="nil"/>
              <w:left w:val="nil"/>
              <w:bottom w:val="nil"/>
              <w:right w:val="nil"/>
            </w:tcBorders>
            <w:shd w:val="clear" w:color="auto" w:fill="auto"/>
            <w:noWrap/>
            <w:vAlign w:val="bottom"/>
            <w:hideMark/>
          </w:tcPr>
          <w:p w14:paraId="0A5DE3C4"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014</w:t>
            </w:r>
          </w:p>
        </w:tc>
        <w:tc>
          <w:tcPr>
            <w:tcW w:w="827" w:type="dxa"/>
            <w:tcBorders>
              <w:top w:val="nil"/>
              <w:left w:val="nil"/>
              <w:bottom w:val="nil"/>
              <w:right w:val="double" w:sz="2" w:space="0" w:color="auto"/>
            </w:tcBorders>
            <w:vAlign w:val="bottom"/>
          </w:tcPr>
          <w:p w14:paraId="4EF78ABA"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317</w:t>
            </w:r>
          </w:p>
        </w:tc>
        <w:tc>
          <w:tcPr>
            <w:tcW w:w="1294" w:type="dxa"/>
            <w:tcBorders>
              <w:top w:val="nil"/>
              <w:left w:val="double" w:sz="2" w:space="0" w:color="auto"/>
              <w:bottom w:val="nil"/>
              <w:right w:val="single" w:sz="4" w:space="0" w:color="auto"/>
            </w:tcBorders>
            <w:vAlign w:val="bottom"/>
          </w:tcPr>
          <w:p w14:paraId="0991E813"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525</w:t>
            </w:r>
          </w:p>
        </w:tc>
        <w:tc>
          <w:tcPr>
            <w:tcW w:w="972" w:type="dxa"/>
            <w:tcBorders>
              <w:top w:val="nil"/>
              <w:left w:val="single" w:sz="4" w:space="0" w:color="auto"/>
              <w:bottom w:val="nil"/>
              <w:right w:val="nil"/>
            </w:tcBorders>
            <w:shd w:val="clear" w:color="auto" w:fill="auto"/>
            <w:noWrap/>
            <w:vAlign w:val="bottom"/>
            <w:hideMark/>
          </w:tcPr>
          <w:p w14:paraId="3D80E6F6"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4.6</w:t>
            </w:r>
          </w:p>
        </w:tc>
        <w:tc>
          <w:tcPr>
            <w:tcW w:w="1050" w:type="dxa"/>
            <w:tcBorders>
              <w:top w:val="nil"/>
              <w:left w:val="nil"/>
              <w:bottom w:val="nil"/>
              <w:right w:val="single" w:sz="4" w:space="0" w:color="auto"/>
            </w:tcBorders>
            <w:vAlign w:val="bottom"/>
          </w:tcPr>
          <w:p w14:paraId="15293ED7"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2.3</w:t>
            </w:r>
          </w:p>
        </w:tc>
        <w:tc>
          <w:tcPr>
            <w:tcW w:w="972" w:type="dxa"/>
            <w:tcBorders>
              <w:top w:val="nil"/>
              <w:left w:val="single" w:sz="4" w:space="0" w:color="auto"/>
              <w:bottom w:val="nil"/>
              <w:right w:val="nil"/>
            </w:tcBorders>
            <w:shd w:val="clear" w:color="auto" w:fill="auto"/>
            <w:noWrap/>
            <w:vAlign w:val="bottom"/>
            <w:hideMark/>
          </w:tcPr>
          <w:p w14:paraId="6A5C7EE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7.0</w:t>
            </w:r>
          </w:p>
        </w:tc>
        <w:tc>
          <w:tcPr>
            <w:tcW w:w="1050" w:type="dxa"/>
            <w:tcBorders>
              <w:top w:val="nil"/>
              <w:left w:val="nil"/>
              <w:bottom w:val="nil"/>
              <w:right w:val="nil"/>
            </w:tcBorders>
            <w:shd w:val="clear" w:color="auto" w:fill="auto"/>
            <w:noWrap/>
            <w:vAlign w:val="bottom"/>
            <w:hideMark/>
          </w:tcPr>
          <w:p w14:paraId="797DDBC7"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9</w:t>
            </w:r>
          </w:p>
        </w:tc>
        <w:tc>
          <w:tcPr>
            <w:tcW w:w="1025" w:type="dxa"/>
            <w:tcBorders>
              <w:top w:val="nil"/>
              <w:left w:val="nil"/>
              <w:bottom w:val="nil"/>
              <w:right w:val="double" w:sz="2" w:space="0" w:color="auto"/>
            </w:tcBorders>
            <w:shd w:val="clear" w:color="auto" w:fill="auto"/>
            <w:noWrap/>
            <w:vAlign w:val="bottom"/>
            <w:hideMark/>
          </w:tcPr>
          <w:p w14:paraId="6C655C66"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2</w:t>
            </w:r>
          </w:p>
        </w:tc>
        <w:tc>
          <w:tcPr>
            <w:tcW w:w="966" w:type="dxa"/>
            <w:tcBorders>
              <w:top w:val="nil"/>
              <w:left w:val="double" w:sz="2" w:space="0" w:color="auto"/>
              <w:bottom w:val="nil"/>
              <w:right w:val="single" w:sz="4" w:space="0" w:color="auto"/>
            </w:tcBorders>
            <w:shd w:val="clear" w:color="auto" w:fill="auto"/>
            <w:noWrap/>
            <w:vAlign w:val="bottom"/>
            <w:hideMark/>
          </w:tcPr>
          <w:p w14:paraId="07969FAE"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112</w:t>
            </w:r>
          </w:p>
        </w:tc>
        <w:tc>
          <w:tcPr>
            <w:tcW w:w="972" w:type="dxa"/>
            <w:tcBorders>
              <w:top w:val="single" w:sz="4" w:space="0" w:color="auto"/>
              <w:left w:val="single" w:sz="4" w:space="0" w:color="auto"/>
              <w:bottom w:val="nil"/>
              <w:right w:val="nil"/>
            </w:tcBorders>
            <w:shd w:val="clear" w:color="auto" w:fill="auto"/>
            <w:noWrap/>
            <w:vAlign w:val="bottom"/>
            <w:hideMark/>
          </w:tcPr>
          <w:p w14:paraId="38789BF8"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1.6</w:t>
            </w:r>
          </w:p>
        </w:tc>
        <w:tc>
          <w:tcPr>
            <w:tcW w:w="1588" w:type="dxa"/>
            <w:tcBorders>
              <w:top w:val="single" w:sz="4" w:space="0" w:color="auto"/>
              <w:left w:val="nil"/>
              <w:bottom w:val="nil"/>
              <w:right w:val="nil"/>
            </w:tcBorders>
            <w:shd w:val="clear" w:color="auto" w:fill="auto"/>
            <w:noWrap/>
            <w:vAlign w:val="bottom"/>
            <w:hideMark/>
          </w:tcPr>
          <w:p w14:paraId="0604570F"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18.4</w:t>
            </w:r>
          </w:p>
        </w:tc>
      </w:tr>
      <w:tr w:rsidR="003563EC" w:rsidRPr="00AE5ED4" w14:paraId="20C197B5" w14:textId="77777777" w:rsidTr="004919BA">
        <w:trPr>
          <w:trHeight w:val="20"/>
        </w:trPr>
        <w:tc>
          <w:tcPr>
            <w:tcW w:w="2376" w:type="dxa"/>
            <w:tcBorders>
              <w:top w:val="nil"/>
              <w:left w:val="nil"/>
              <w:bottom w:val="nil"/>
              <w:right w:val="nil"/>
            </w:tcBorders>
            <w:shd w:val="clear" w:color="auto" w:fill="auto"/>
            <w:noWrap/>
            <w:vAlign w:val="bottom"/>
            <w:hideMark/>
          </w:tcPr>
          <w:p w14:paraId="7CE5DD82"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Pimelea</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linifolia</w:t>
            </w:r>
            <w:proofErr w:type="spellEnd"/>
          </w:p>
        </w:tc>
        <w:tc>
          <w:tcPr>
            <w:tcW w:w="766" w:type="dxa"/>
            <w:tcBorders>
              <w:top w:val="nil"/>
              <w:left w:val="nil"/>
              <w:bottom w:val="nil"/>
              <w:right w:val="nil"/>
            </w:tcBorders>
            <w:shd w:val="clear" w:color="auto" w:fill="auto"/>
            <w:noWrap/>
            <w:vAlign w:val="bottom"/>
            <w:hideMark/>
          </w:tcPr>
          <w:p w14:paraId="196FCD6C"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183</w:t>
            </w:r>
          </w:p>
        </w:tc>
        <w:tc>
          <w:tcPr>
            <w:tcW w:w="827" w:type="dxa"/>
            <w:tcBorders>
              <w:top w:val="nil"/>
              <w:left w:val="nil"/>
              <w:bottom w:val="nil"/>
              <w:right w:val="double" w:sz="2" w:space="0" w:color="auto"/>
            </w:tcBorders>
            <w:vAlign w:val="bottom"/>
          </w:tcPr>
          <w:p w14:paraId="71287230"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274</w:t>
            </w:r>
          </w:p>
        </w:tc>
        <w:tc>
          <w:tcPr>
            <w:tcW w:w="1294" w:type="dxa"/>
            <w:tcBorders>
              <w:top w:val="nil"/>
              <w:left w:val="double" w:sz="2" w:space="0" w:color="auto"/>
              <w:bottom w:val="nil"/>
              <w:right w:val="single" w:sz="4" w:space="0" w:color="auto"/>
            </w:tcBorders>
            <w:vAlign w:val="bottom"/>
          </w:tcPr>
          <w:p w14:paraId="37B17FFE"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0.463</w:t>
            </w:r>
          </w:p>
        </w:tc>
        <w:tc>
          <w:tcPr>
            <w:tcW w:w="972" w:type="dxa"/>
            <w:tcBorders>
              <w:top w:val="nil"/>
              <w:left w:val="single" w:sz="4" w:space="0" w:color="auto"/>
              <w:bottom w:val="nil"/>
              <w:right w:val="nil"/>
            </w:tcBorders>
            <w:shd w:val="clear" w:color="auto" w:fill="auto"/>
            <w:noWrap/>
            <w:vAlign w:val="bottom"/>
            <w:hideMark/>
          </w:tcPr>
          <w:p w14:paraId="2F88041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4.0</w:t>
            </w:r>
          </w:p>
        </w:tc>
        <w:tc>
          <w:tcPr>
            <w:tcW w:w="1050" w:type="dxa"/>
            <w:tcBorders>
              <w:top w:val="nil"/>
              <w:left w:val="nil"/>
              <w:bottom w:val="nil"/>
              <w:right w:val="single" w:sz="4" w:space="0" w:color="auto"/>
            </w:tcBorders>
            <w:vAlign w:val="bottom"/>
          </w:tcPr>
          <w:p w14:paraId="1012F2BB"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2.1</w:t>
            </w:r>
          </w:p>
        </w:tc>
        <w:tc>
          <w:tcPr>
            <w:tcW w:w="972" w:type="dxa"/>
            <w:tcBorders>
              <w:top w:val="nil"/>
              <w:left w:val="single" w:sz="4" w:space="0" w:color="auto"/>
              <w:bottom w:val="nil"/>
              <w:right w:val="nil"/>
            </w:tcBorders>
            <w:shd w:val="clear" w:color="auto" w:fill="auto"/>
            <w:noWrap/>
            <w:vAlign w:val="bottom"/>
            <w:hideMark/>
          </w:tcPr>
          <w:p w14:paraId="41F69EC4"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3.7</w:t>
            </w:r>
          </w:p>
        </w:tc>
        <w:tc>
          <w:tcPr>
            <w:tcW w:w="1050" w:type="dxa"/>
            <w:tcBorders>
              <w:top w:val="nil"/>
              <w:left w:val="nil"/>
              <w:bottom w:val="nil"/>
              <w:right w:val="nil"/>
            </w:tcBorders>
            <w:shd w:val="clear" w:color="auto" w:fill="auto"/>
            <w:noWrap/>
            <w:vAlign w:val="bottom"/>
            <w:hideMark/>
          </w:tcPr>
          <w:p w14:paraId="2D358CD6"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1</w:t>
            </w:r>
          </w:p>
        </w:tc>
        <w:tc>
          <w:tcPr>
            <w:tcW w:w="1025" w:type="dxa"/>
            <w:tcBorders>
              <w:top w:val="nil"/>
              <w:left w:val="nil"/>
              <w:bottom w:val="nil"/>
              <w:right w:val="double" w:sz="2" w:space="0" w:color="auto"/>
            </w:tcBorders>
            <w:shd w:val="clear" w:color="auto" w:fill="auto"/>
            <w:noWrap/>
            <w:vAlign w:val="bottom"/>
            <w:hideMark/>
          </w:tcPr>
          <w:p w14:paraId="7A68BA17"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0</w:t>
            </w:r>
          </w:p>
        </w:tc>
        <w:tc>
          <w:tcPr>
            <w:tcW w:w="966" w:type="dxa"/>
            <w:tcBorders>
              <w:top w:val="nil"/>
              <w:left w:val="double" w:sz="2" w:space="0" w:color="auto"/>
              <w:bottom w:val="nil"/>
              <w:right w:val="single" w:sz="4" w:space="0" w:color="auto"/>
            </w:tcBorders>
            <w:shd w:val="clear" w:color="auto" w:fill="auto"/>
            <w:noWrap/>
            <w:vAlign w:val="bottom"/>
            <w:hideMark/>
          </w:tcPr>
          <w:p w14:paraId="1EB80815"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05</w:t>
            </w:r>
          </w:p>
        </w:tc>
        <w:tc>
          <w:tcPr>
            <w:tcW w:w="972" w:type="dxa"/>
            <w:tcBorders>
              <w:top w:val="nil"/>
              <w:left w:val="single" w:sz="4" w:space="0" w:color="auto"/>
              <w:bottom w:val="nil"/>
              <w:right w:val="nil"/>
            </w:tcBorders>
            <w:shd w:val="clear" w:color="auto" w:fill="auto"/>
            <w:noWrap/>
            <w:vAlign w:val="bottom"/>
            <w:hideMark/>
          </w:tcPr>
          <w:p w14:paraId="151ACDB2"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0.0</w:t>
            </w:r>
          </w:p>
        </w:tc>
        <w:tc>
          <w:tcPr>
            <w:tcW w:w="1588" w:type="dxa"/>
            <w:tcBorders>
              <w:top w:val="nil"/>
              <w:left w:val="nil"/>
              <w:bottom w:val="nil"/>
              <w:right w:val="nil"/>
            </w:tcBorders>
            <w:shd w:val="clear" w:color="auto" w:fill="auto"/>
            <w:noWrap/>
            <w:vAlign w:val="bottom"/>
            <w:hideMark/>
          </w:tcPr>
          <w:p w14:paraId="4051E4C1"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0.0</w:t>
            </w:r>
          </w:p>
        </w:tc>
      </w:tr>
      <w:tr w:rsidR="003563EC" w:rsidRPr="00AE5ED4" w14:paraId="334E8579" w14:textId="77777777" w:rsidTr="004919BA">
        <w:trPr>
          <w:trHeight w:val="20"/>
        </w:trPr>
        <w:tc>
          <w:tcPr>
            <w:tcW w:w="2376" w:type="dxa"/>
            <w:tcBorders>
              <w:top w:val="nil"/>
              <w:left w:val="nil"/>
              <w:bottom w:val="nil"/>
              <w:right w:val="nil"/>
            </w:tcBorders>
            <w:shd w:val="clear" w:color="auto" w:fill="auto"/>
            <w:noWrap/>
            <w:vAlign w:val="bottom"/>
            <w:hideMark/>
          </w:tcPr>
          <w:p w14:paraId="3DE5BB31"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Hemigenia</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purpurea</w:t>
            </w:r>
            <w:proofErr w:type="spellEnd"/>
          </w:p>
        </w:tc>
        <w:tc>
          <w:tcPr>
            <w:tcW w:w="766" w:type="dxa"/>
            <w:tcBorders>
              <w:top w:val="nil"/>
              <w:left w:val="nil"/>
              <w:bottom w:val="nil"/>
              <w:right w:val="nil"/>
            </w:tcBorders>
            <w:shd w:val="clear" w:color="auto" w:fill="auto"/>
            <w:noWrap/>
            <w:vAlign w:val="bottom"/>
            <w:hideMark/>
          </w:tcPr>
          <w:p w14:paraId="314B28BC"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222</w:t>
            </w:r>
          </w:p>
        </w:tc>
        <w:tc>
          <w:tcPr>
            <w:tcW w:w="827" w:type="dxa"/>
            <w:tcBorders>
              <w:top w:val="nil"/>
              <w:left w:val="nil"/>
              <w:bottom w:val="nil"/>
              <w:right w:val="double" w:sz="2" w:space="0" w:color="auto"/>
            </w:tcBorders>
            <w:vAlign w:val="bottom"/>
          </w:tcPr>
          <w:p w14:paraId="2B667749"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312</w:t>
            </w:r>
          </w:p>
        </w:tc>
        <w:tc>
          <w:tcPr>
            <w:tcW w:w="1294" w:type="dxa"/>
            <w:tcBorders>
              <w:top w:val="nil"/>
              <w:left w:val="double" w:sz="2" w:space="0" w:color="auto"/>
              <w:bottom w:val="nil"/>
              <w:right w:val="single" w:sz="4" w:space="0" w:color="auto"/>
            </w:tcBorders>
            <w:vAlign w:val="bottom"/>
          </w:tcPr>
          <w:p w14:paraId="14FAEDD6"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054</w:t>
            </w:r>
          </w:p>
        </w:tc>
        <w:tc>
          <w:tcPr>
            <w:tcW w:w="972" w:type="dxa"/>
            <w:tcBorders>
              <w:top w:val="nil"/>
              <w:left w:val="single" w:sz="4" w:space="0" w:color="auto"/>
              <w:bottom w:val="nil"/>
              <w:right w:val="nil"/>
            </w:tcBorders>
            <w:shd w:val="clear" w:color="auto" w:fill="auto"/>
            <w:noWrap/>
            <w:vAlign w:val="bottom"/>
            <w:hideMark/>
          </w:tcPr>
          <w:p w14:paraId="7982D4B3"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5.5</w:t>
            </w:r>
          </w:p>
        </w:tc>
        <w:tc>
          <w:tcPr>
            <w:tcW w:w="1050" w:type="dxa"/>
            <w:tcBorders>
              <w:top w:val="nil"/>
              <w:left w:val="nil"/>
              <w:bottom w:val="nil"/>
              <w:right w:val="single" w:sz="4" w:space="0" w:color="auto"/>
            </w:tcBorders>
            <w:vAlign w:val="bottom"/>
          </w:tcPr>
          <w:p w14:paraId="2B26CC71"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21.8</w:t>
            </w:r>
          </w:p>
        </w:tc>
        <w:tc>
          <w:tcPr>
            <w:tcW w:w="972" w:type="dxa"/>
            <w:tcBorders>
              <w:top w:val="nil"/>
              <w:left w:val="single" w:sz="4" w:space="0" w:color="auto"/>
              <w:bottom w:val="nil"/>
              <w:right w:val="nil"/>
            </w:tcBorders>
            <w:shd w:val="clear" w:color="auto" w:fill="auto"/>
            <w:noWrap/>
            <w:vAlign w:val="bottom"/>
            <w:hideMark/>
          </w:tcPr>
          <w:p w14:paraId="0A7DD6C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1.7</w:t>
            </w:r>
          </w:p>
        </w:tc>
        <w:tc>
          <w:tcPr>
            <w:tcW w:w="1050" w:type="dxa"/>
            <w:tcBorders>
              <w:top w:val="nil"/>
              <w:left w:val="nil"/>
              <w:bottom w:val="nil"/>
              <w:right w:val="nil"/>
            </w:tcBorders>
            <w:shd w:val="clear" w:color="auto" w:fill="auto"/>
            <w:noWrap/>
            <w:vAlign w:val="bottom"/>
            <w:hideMark/>
          </w:tcPr>
          <w:p w14:paraId="18A668D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9</w:t>
            </w:r>
          </w:p>
        </w:tc>
        <w:tc>
          <w:tcPr>
            <w:tcW w:w="1025" w:type="dxa"/>
            <w:tcBorders>
              <w:top w:val="nil"/>
              <w:left w:val="nil"/>
              <w:bottom w:val="nil"/>
              <w:right w:val="double" w:sz="2" w:space="0" w:color="auto"/>
            </w:tcBorders>
            <w:shd w:val="clear" w:color="auto" w:fill="auto"/>
            <w:noWrap/>
            <w:vAlign w:val="bottom"/>
            <w:hideMark/>
          </w:tcPr>
          <w:p w14:paraId="430FD472"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1</w:t>
            </w:r>
          </w:p>
        </w:tc>
        <w:tc>
          <w:tcPr>
            <w:tcW w:w="966" w:type="dxa"/>
            <w:tcBorders>
              <w:top w:val="nil"/>
              <w:left w:val="double" w:sz="2" w:space="0" w:color="auto"/>
              <w:bottom w:val="nil"/>
              <w:right w:val="single" w:sz="4" w:space="0" w:color="auto"/>
            </w:tcBorders>
            <w:shd w:val="clear" w:color="auto" w:fill="auto"/>
            <w:noWrap/>
            <w:vAlign w:val="bottom"/>
            <w:hideMark/>
          </w:tcPr>
          <w:p w14:paraId="5155EDEF"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41</w:t>
            </w:r>
          </w:p>
        </w:tc>
        <w:tc>
          <w:tcPr>
            <w:tcW w:w="972" w:type="dxa"/>
            <w:tcBorders>
              <w:top w:val="nil"/>
              <w:left w:val="single" w:sz="4" w:space="0" w:color="auto"/>
              <w:bottom w:val="nil"/>
              <w:right w:val="nil"/>
            </w:tcBorders>
            <w:shd w:val="clear" w:color="auto" w:fill="auto"/>
            <w:noWrap/>
            <w:vAlign w:val="bottom"/>
            <w:hideMark/>
          </w:tcPr>
          <w:p w14:paraId="6895BF77"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5.5</w:t>
            </w:r>
          </w:p>
        </w:tc>
        <w:tc>
          <w:tcPr>
            <w:tcW w:w="1588" w:type="dxa"/>
            <w:tcBorders>
              <w:top w:val="nil"/>
              <w:left w:val="nil"/>
              <w:bottom w:val="nil"/>
              <w:right w:val="nil"/>
            </w:tcBorders>
            <w:shd w:val="clear" w:color="auto" w:fill="auto"/>
            <w:noWrap/>
            <w:vAlign w:val="bottom"/>
            <w:hideMark/>
          </w:tcPr>
          <w:p w14:paraId="53DF29AC"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4.5</w:t>
            </w:r>
          </w:p>
        </w:tc>
      </w:tr>
      <w:tr w:rsidR="003563EC" w:rsidRPr="00AE5ED4" w14:paraId="22B2156D" w14:textId="77777777" w:rsidTr="004919BA">
        <w:trPr>
          <w:trHeight w:val="20"/>
        </w:trPr>
        <w:tc>
          <w:tcPr>
            <w:tcW w:w="2376" w:type="dxa"/>
            <w:tcBorders>
              <w:top w:val="nil"/>
              <w:left w:val="nil"/>
              <w:bottom w:val="nil"/>
              <w:right w:val="nil"/>
            </w:tcBorders>
            <w:shd w:val="clear" w:color="auto" w:fill="auto"/>
            <w:noWrap/>
            <w:vAlign w:val="bottom"/>
            <w:hideMark/>
          </w:tcPr>
          <w:p w14:paraId="66635290"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Leucopogon</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esquamatus</w:t>
            </w:r>
            <w:proofErr w:type="spellEnd"/>
          </w:p>
        </w:tc>
        <w:tc>
          <w:tcPr>
            <w:tcW w:w="766" w:type="dxa"/>
            <w:tcBorders>
              <w:top w:val="nil"/>
              <w:left w:val="nil"/>
              <w:bottom w:val="nil"/>
              <w:right w:val="nil"/>
            </w:tcBorders>
            <w:shd w:val="clear" w:color="auto" w:fill="auto"/>
            <w:noWrap/>
            <w:vAlign w:val="bottom"/>
            <w:hideMark/>
          </w:tcPr>
          <w:p w14:paraId="0B6355D4"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405</w:t>
            </w:r>
          </w:p>
        </w:tc>
        <w:tc>
          <w:tcPr>
            <w:tcW w:w="827" w:type="dxa"/>
            <w:tcBorders>
              <w:top w:val="nil"/>
              <w:left w:val="nil"/>
              <w:bottom w:val="nil"/>
              <w:right w:val="double" w:sz="2" w:space="0" w:color="auto"/>
            </w:tcBorders>
            <w:vAlign w:val="bottom"/>
          </w:tcPr>
          <w:p w14:paraId="7CE04EA0"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312</w:t>
            </w:r>
          </w:p>
        </w:tc>
        <w:tc>
          <w:tcPr>
            <w:tcW w:w="1294" w:type="dxa"/>
            <w:tcBorders>
              <w:top w:val="nil"/>
              <w:left w:val="double" w:sz="2" w:space="0" w:color="auto"/>
              <w:bottom w:val="nil"/>
              <w:right w:val="single" w:sz="4" w:space="0" w:color="auto"/>
            </w:tcBorders>
            <w:vAlign w:val="bottom"/>
          </w:tcPr>
          <w:p w14:paraId="44353B33"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4.695</w:t>
            </w:r>
          </w:p>
        </w:tc>
        <w:tc>
          <w:tcPr>
            <w:tcW w:w="972" w:type="dxa"/>
            <w:tcBorders>
              <w:top w:val="nil"/>
              <w:left w:val="single" w:sz="4" w:space="0" w:color="auto"/>
              <w:bottom w:val="nil"/>
              <w:right w:val="nil"/>
            </w:tcBorders>
            <w:shd w:val="clear" w:color="auto" w:fill="auto"/>
            <w:noWrap/>
            <w:vAlign w:val="bottom"/>
            <w:hideMark/>
          </w:tcPr>
          <w:p w14:paraId="492CDCB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9.4</w:t>
            </w:r>
          </w:p>
        </w:tc>
        <w:tc>
          <w:tcPr>
            <w:tcW w:w="1050" w:type="dxa"/>
            <w:tcBorders>
              <w:top w:val="nil"/>
              <w:left w:val="nil"/>
              <w:bottom w:val="nil"/>
              <w:right w:val="single" w:sz="4" w:space="0" w:color="auto"/>
            </w:tcBorders>
            <w:vAlign w:val="bottom"/>
          </w:tcPr>
          <w:p w14:paraId="591CDD88"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25.6</w:t>
            </w:r>
          </w:p>
        </w:tc>
        <w:tc>
          <w:tcPr>
            <w:tcW w:w="972" w:type="dxa"/>
            <w:tcBorders>
              <w:top w:val="nil"/>
              <w:left w:val="single" w:sz="4" w:space="0" w:color="auto"/>
              <w:bottom w:val="nil"/>
              <w:right w:val="nil"/>
            </w:tcBorders>
            <w:shd w:val="clear" w:color="auto" w:fill="auto"/>
            <w:noWrap/>
            <w:vAlign w:val="bottom"/>
            <w:hideMark/>
          </w:tcPr>
          <w:p w14:paraId="436B7DF4"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3.1</w:t>
            </w:r>
          </w:p>
        </w:tc>
        <w:tc>
          <w:tcPr>
            <w:tcW w:w="1050" w:type="dxa"/>
            <w:tcBorders>
              <w:top w:val="nil"/>
              <w:left w:val="nil"/>
              <w:bottom w:val="nil"/>
              <w:right w:val="nil"/>
            </w:tcBorders>
            <w:shd w:val="clear" w:color="auto" w:fill="auto"/>
            <w:noWrap/>
            <w:vAlign w:val="bottom"/>
            <w:hideMark/>
          </w:tcPr>
          <w:p w14:paraId="0DCBC16D"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8.4</w:t>
            </w:r>
          </w:p>
        </w:tc>
        <w:tc>
          <w:tcPr>
            <w:tcW w:w="1025" w:type="dxa"/>
            <w:tcBorders>
              <w:top w:val="nil"/>
              <w:left w:val="nil"/>
              <w:bottom w:val="nil"/>
              <w:right w:val="double" w:sz="2" w:space="0" w:color="auto"/>
            </w:tcBorders>
            <w:shd w:val="clear" w:color="auto" w:fill="auto"/>
            <w:noWrap/>
            <w:vAlign w:val="bottom"/>
            <w:hideMark/>
          </w:tcPr>
          <w:p w14:paraId="5CC82686"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5</w:t>
            </w:r>
          </w:p>
        </w:tc>
        <w:tc>
          <w:tcPr>
            <w:tcW w:w="966" w:type="dxa"/>
            <w:tcBorders>
              <w:top w:val="nil"/>
              <w:left w:val="double" w:sz="2" w:space="0" w:color="auto"/>
              <w:bottom w:val="nil"/>
              <w:right w:val="single" w:sz="4" w:space="0" w:color="auto"/>
            </w:tcBorders>
            <w:shd w:val="clear" w:color="auto" w:fill="auto"/>
            <w:noWrap/>
            <w:vAlign w:val="bottom"/>
            <w:hideMark/>
          </w:tcPr>
          <w:p w14:paraId="057AB7CD"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164</w:t>
            </w:r>
          </w:p>
        </w:tc>
        <w:tc>
          <w:tcPr>
            <w:tcW w:w="972" w:type="dxa"/>
            <w:tcBorders>
              <w:top w:val="nil"/>
              <w:left w:val="single" w:sz="4" w:space="0" w:color="auto"/>
              <w:bottom w:val="nil"/>
              <w:right w:val="nil"/>
            </w:tcBorders>
            <w:shd w:val="clear" w:color="auto" w:fill="auto"/>
            <w:noWrap/>
            <w:vAlign w:val="bottom"/>
            <w:hideMark/>
          </w:tcPr>
          <w:p w14:paraId="4FE9F423"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28.8</w:t>
            </w:r>
          </w:p>
        </w:tc>
        <w:tc>
          <w:tcPr>
            <w:tcW w:w="1588" w:type="dxa"/>
            <w:tcBorders>
              <w:top w:val="nil"/>
              <w:left w:val="nil"/>
              <w:bottom w:val="nil"/>
              <w:right w:val="nil"/>
            </w:tcBorders>
            <w:shd w:val="clear" w:color="auto" w:fill="auto"/>
            <w:noWrap/>
            <w:vAlign w:val="bottom"/>
            <w:hideMark/>
          </w:tcPr>
          <w:p w14:paraId="5D47B330"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1.2</w:t>
            </w:r>
          </w:p>
        </w:tc>
      </w:tr>
      <w:tr w:rsidR="003563EC" w:rsidRPr="00AE5ED4" w14:paraId="510619DA" w14:textId="77777777" w:rsidTr="004919BA">
        <w:trPr>
          <w:trHeight w:val="20"/>
        </w:trPr>
        <w:tc>
          <w:tcPr>
            <w:tcW w:w="2376" w:type="dxa"/>
            <w:tcBorders>
              <w:top w:val="nil"/>
              <w:left w:val="nil"/>
              <w:bottom w:val="nil"/>
              <w:right w:val="nil"/>
            </w:tcBorders>
            <w:shd w:val="clear" w:color="auto" w:fill="auto"/>
            <w:noWrap/>
            <w:vAlign w:val="bottom"/>
            <w:hideMark/>
          </w:tcPr>
          <w:p w14:paraId="24ECBA09"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Conospermum</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ericifolium</w:t>
            </w:r>
            <w:proofErr w:type="spellEnd"/>
          </w:p>
        </w:tc>
        <w:tc>
          <w:tcPr>
            <w:tcW w:w="766" w:type="dxa"/>
            <w:tcBorders>
              <w:top w:val="nil"/>
              <w:left w:val="nil"/>
              <w:bottom w:val="nil"/>
              <w:right w:val="nil"/>
            </w:tcBorders>
            <w:shd w:val="clear" w:color="auto" w:fill="auto"/>
            <w:noWrap/>
            <w:vAlign w:val="bottom"/>
            <w:hideMark/>
          </w:tcPr>
          <w:p w14:paraId="28A9B108"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589</w:t>
            </w:r>
          </w:p>
        </w:tc>
        <w:tc>
          <w:tcPr>
            <w:tcW w:w="827" w:type="dxa"/>
            <w:tcBorders>
              <w:top w:val="nil"/>
              <w:left w:val="nil"/>
              <w:bottom w:val="nil"/>
              <w:right w:val="double" w:sz="2" w:space="0" w:color="auto"/>
            </w:tcBorders>
            <w:vAlign w:val="bottom"/>
          </w:tcPr>
          <w:p w14:paraId="10F93782"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177</w:t>
            </w:r>
          </w:p>
        </w:tc>
        <w:tc>
          <w:tcPr>
            <w:tcW w:w="1294" w:type="dxa"/>
            <w:tcBorders>
              <w:top w:val="nil"/>
              <w:left w:val="double" w:sz="2" w:space="0" w:color="auto"/>
              <w:bottom w:val="nil"/>
              <w:right w:val="single" w:sz="4" w:space="0" w:color="auto"/>
            </w:tcBorders>
            <w:vAlign w:val="bottom"/>
          </w:tcPr>
          <w:p w14:paraId="43D32129"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4.020</w:t>
            </w:r>
          </w:p>
        </w:tc>
        <w:tc>
          <w:tcPr>
            <w:tcW w:w="972" w:type="dxa"/>
            <w:tcBorders>
              <w:top w:val="nil"/>
              <w:left w:val="single" w:sz="4" w:space="0" w:color="auto"/>
              <w:bottom w:val="nil"/>
              <w:right w:val="nil"/>
            </w:tcBorders>
            <w:shd w:val="clear" w:color="auto" w:fill="auto"/>
            <w:noWrap/>
            <w:vAlign w:val="bottom"/>
            <w:hideMark/>
          </w:tcPr>
          <w:p w14:paraId="15ABFEC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3.0</w:t>
            </w:r>
          </w:p>
        </w:tc>
        <w:tc>
          <w:tcPr>
            <w:tcW w:w="1050" w:type="dxa"/>
            <w:tcBorders>
              <w:top w:val="nil"/>
              <w:left w:val="nil"/>
              <w:bottom w:val="nil"/>
              <w:right w:val="single" w:sz="4" w:space="0" w:color="auto"/>
            </w:tcBorders>
            <w:vAlign w:val="bottom"/>
          </w:tcPr>
          <w:p w14:paraId="025B07AC"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34.5</w:t>
            </w:r>
          </w:p>
        </w:tc>
        <w:tc>
          <w:tcPr>
            <w:tcW w:w="972" w:type="dxa"/>
            <w:tcBorders>
              <w:top w:val="nil"/>
              <w:left w:val="single" w:sz="4" w:space="0" w:color="auto"/>
              <w:bottom w:val="nil"/>
              <w:right w:val="nil"/>
            </w:tcBorders>
            <w:shd w:val="clear" w:color="auto" w:fill="auto"/>
            <w:noWrap/>
            <w:vAlign w:val="bottom"/>
            <w:hideMark/>
          </w:tcPr>
          <w:p w14:paraId="7941F4F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1.1</w:t>
            </w:r>
          </w:p>
        </w:tc>
        <w:tc>
          <w:tcPr>
            <w:tcW w:w="1050" w:type="dxa"/>
            <w:tcBorders>
              <w:top w:val="nil"/>
              <w:left w:val="nil"/>
              <w:bottom w:val="nil"/>
              <w:right w:val="nil"/>
            </w:tcBorders>
            <w:shd w:val="clear" w:color="auto" w:fill="auto"/>
            <w:noWrap/>
            <w:vAlign w:val="bottom"/>
            <w:hideMark/>
          </w:tcPr>
          <w:p w14:paraId="7260DE96"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7</w:t>
            </w:r>
          </w:p>
        </w:tc>
        <w:tc>
          <w:tcPr>
            <w:tcW w:w="1025" w:type="dxa"/>
            <w:tcBorders>
              <w:top w:val="nil"/>
              <w:left w:val="nil"/>
              <w:bottom w:val="nil"/>
              <w:right w:val="double" w:sz="2" w:space="0" w:color="auto"/>
            </w:tcBorders>
            <w:shd w:val="clear" w:color="auto" w:fill="auto"/>
            <w:noWrap/>
            <w:vAlign w:val="bottom"/>
            <w:hideMark/>
          </w:tcPr>
          <w:p w14:paraId="09480C5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7</w:t>
            </w:r>
          </w:p>
        </w:tc>
        <w:tc>
          <w:tcPr>
            <w:tcW w:w="966" w:type="dxa"/>
            <w:tcBorders>
              <w:top w:val="nil"/>
              <w:left w:val="double" w:sz="2" w:space="0" w:color="auto"/>
              <w:bottom w:val="nil"/>
              <w:right w:val="single" w:sz="4" w:space="0" w:color="auto"/>
            </w:tcBorders>
            <w:shd w:val="clear" w:color="auto" w:fill="auto"/>
            <w:noWrap/>
            <w:vAlign w:val="bottom"/>
            <w:hideMark/>
          </w:tcPr>
          <w:p w14:paraId="2C0D4197"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078</w:t>
            </w:r>
          </w:p>
        </w:tc>
        <w:tc>
          <w:tcPr>
            <w:tcW w:w="972" w:type="dxa"/>
            <w:tcBorders>
              <w:top w:val="nil"/>
              <w:left w:val="single" w:sz="4" w:space="0" w:color="auto"/>
              <w:bottom w:val="nil"/>
              <w:right w:val="nil"/>
            </w:tcBorders>
            <w:shd w:val="clear" w:color="auto" w:fill="auto"/>
            <w:noWrap/>
            <w:vAlign w:val="bottom"/>
            <w:hideMark/>
          </w:tcPr>
          <w:p w14:paraId="139A003F"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2.4</w:t>
            </w:r>
          </w:p>
        </w:tc>
        <w:tc>
          <w:tcPr>
            <w:tcW w:w="1588" w:type="dxa"/>
            <w:tcBorders>
              <w:top w:val="nil"/>
              <w:left w:val="nil"/>
              <w:bottom w:val="nil"/>
              <w:right w:val="nil"/>
            </w:tcBorders>
            <w:shd w:val="clear" w:color="auto" w:fill="auto"/>
            <w:noWrap/>
            <w:vAlign w:val="bottom"/>
            <w:hideMark/>
          </w:tcPr>
          <w:p w14:paraId="160821D1"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47.6</w:t>
            </w:r>
          </w:p>
        </w:tc>
      </w:tr>
      <w:tr w:rsidR="003563EC" w:rsidRPr="00AE5ED4" w14:paraId="3B0A543F" w14:textId="77777777" w:rsidTr="004919BA">
        <w:trPr>
          <w:trHeight w:val="20"/>
        </w:trPr>
        <w:tc>
          <w:tcPr>
            <w:tcW w:w="2376" w:type="dxa"/>
            <w:tcBorders>
              <w:top w:val="nil"/>
              <w:left w:val="nil"/>
              <w:bottom w:val="nil"/>
              <w:right w:val="nil"/>
            </w:tcBorders>
            <w:shd w:val="clear" w:color="auto" w:fill="auto"/>
            <w:noWrap/>
            <w:vAlign w:val="bottom"/>
            <w:hideMark/>
          </w:tcPr>
          <w:p w14:paraId="721AB29C"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Pultenaea</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tuberculata</w:t>
            </w:r>
            <w:proofErr w:type="spellEnd"/>
          </w:p>
        </w:tc>
        <w:tc>
          <w:tcPr>
            <w:tcW w:w="766" w:type="dxa"/>
            <w:tcBorders>
              <w:top w:val="nil"/>
              <w:left w:val="nil"/>
              <w:bottom w:val="nil"/>
              <w:right w:val="nil"/>
            </w:tcBorders>
            <w:shd w:val="clear" w:color="auto" w:fill="auto"/>
            <w:noWrap/>
            <w:vAlign w:val="bottom"/>
            <w:hideMark/>
          </w:tcPr>
          <w:p w14:paraId="0542F287"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0.867</w:t>
            </w:r>
          </w:p>
        </w:tc>
        <w:tc>
          <w:tcPr>
            <w:tcW w:w="827" w:type="dxa"/>
            <w:tcBorders>
              <w:top w:val="nil"/>
              <w:left w:val="nil"/>
              <w:bottom w:val="nil"/>
              <w:right w:val="double" w:sz="2" w:space="0" w:color="auto"/>
            </w:tcBorders>
            <w:vAlign w:val="bottom"/>
          </w:tcPr>
          <w:p w14:paraId="745ECF3A"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67</w:t>
            </w:r>
          </w:p>
        </w:tc>
        <w:tc>
          <w:tcPr>
            <w:tcW w:w="1294" w:type="dxa"/>
            <w:tcBorders>
              <w:top w:val="nil"/>
              <w:left w:val="double" w:sz="2" w:space="0" w:color="auto"/>
              <w:bottom w:val="nil"/>
              <w:right w:val="single" w:sz="4" w:space="0" w:color="auto"/>
            </w:tcBorders>
            <w:vAlign w:val="bottom"/>
          </w:tcPr>
          <w:p w14:paraId="7440C806"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21.561</w:t>
            </w:r>
          </w:p>
        </w:tc>
        <w:tc>
          <w:tcPr>
            <w:tcW w:w="972" w:type="dxa"/>
            <w:tcBorders>
              <w:top w:val="nil"/>
              <w:left w:val="single" w:sz="4" w:space="0" w:color="auto"/>
              <w:bottom w:val="nil"/>
              <w:right w:val="nil"/>
            </w:tcBorders>
            <w:shd w:val="clear" w:color="auto" w:fill="auto"/>
            <w:noWrap/>
            <w:vAlign w:val="bottom"/>
            <w:hideMark/>
          </w:tcPr>
          <w:p w14:paraId="7446740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5.1</w:t>
            </w:r>
          </w:p>
        </w:tc>
        <w:tc>
          <w:tcPr>
            <w:tcW w:w="1050" w:type="dxa"/>
            <w:tcBorders>
              <w:top w:val="nil"/>
              <w:left w:val="nil"/>
              <w:bottom w:val="nil"/>
              <w:right w:val="single" w:sz="4" w:space="0" w:color="auto"/>
            </w:tcBorders>
            <w:vAlign w:val="bottom"/>
          </w:tcPr>
          <w:p w14:paraId="4DDD44DF"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5.5</w:t>
            </w:r>
          </w:p>
        </w:tc>
        <w:tc>
          <w:tcPr>
            <w:tcW w:w="972" w:type="dxa"/>
            <w:tcBorders>
              <w:top w:val="nil"/>
              <w:left w:val="single" w:sz="4" w:space="0" w:color="auto"/>
              <w:bottom w:val="nil"/>
              <w:right w:val="nil"/>
            </w:tcBorders>
            <w:shd w:val="clear" w:color="auto" w:fill="auto"/>
            <w:noWrap/>
            <w:vAlign w:val="bottom"/>
            <w:hideMark/>
          </w:tcPr>
          <w:p w14:paraId="3CA7F840"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9</w:t>
            </w:r>
          </w:p>
        </w:tc>
        <w:tc>
          <w:tcPr>
            <w:tcW w:w="1050" w:type="dxa"/>
            <w:tcBorders>
              <w:top w:val="nil"/>
              <w:left w:val="nil"/>
              <w:bottom w:val="nil"/>
              <w:right w:val="nil"/>
            </w:tcBorders>
            <w:shd w:val="clear" w:color="auto" w:fill="auto"/>
            <w:noWrap/>
            <w:vAlign w:val="bottom"/>
            <w:hideMark/>
          </w:tcPr>
          <w:p w14:paraId="12EB95E8"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4</w:t>
            </w:r>
          </w:p>
        </w:tc>
        <w:tc>
          <w:tcPr>
            <w:tcW w:w="1025" w:type="dxa"/>
            <w:tcBorders>
              <w:top w:val="nil"/>
              <w:left w:val="nil"/>
              <w:bottom w:val="nil"/>
              <w:right w:val="double" w:sz="2" w:space="0" w:color="auto"/>
            </w:tcBorders>
            <w:shd w:val="clear" w:color="auto" w:fill="auto"/>
            <w:noWrap/>
            <w:vAlign w:val="bottom"/>
            <w:hideMark/>
          </w:tcPr>
          <w:p w14:paraId="72E292E9"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2</w:t>
            </w:r>
          </w:p>
        </w:tc>
        <w:tc>
          <w:tcPr>
            <w:tcW w:w="966" w:type="dxa"/>
            <w:tcBorders>
              <w:top w:val="nil"/>
              <w:left w:val="double" w:sz="2" w:space="0" w:color="auto"/>
              <w:bottom w:val="nil"/>
              <w:right w:val="single" w:sz="4" w:space="0" w:color="auto"/>
            </w:tcBorders>
            <w:shd w:val="clear" w:color="auto" w:fill="auto"/>
            <w:noWrap/>
            <w:vAlign w:val="bottom"/>
            <w:hideMark/>
          </w:tcPr>
          <w:p w14:paraId="792AE63C"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6.951</w:t>
            </w:r>
          </w:p>
        </w:tc>
        <w:tc>
          <w:tcPr>
            <w:tcW w:w="972" w:type="dxa"/>
            <w:tcBorders>
              <w:top w:val="nil"/>
              <w:left w:val="single" w:sz="4" w:space="0" w:color="auto"/>
              <w:bottom w:val="nil"/>
              <w:right w:val="nil"/>
            </w:tcBorders>
            <w:shd w:val="clear" w:color="auto" w:fill="auto"/>
            <w:noWrap/>
            <w:vAlign w:val="bottom"/>
            <w:hideMark/>
          </w:tcPr>
          <w:p w14:paraId="7DCF73B8"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2.8</w:t>
            </w:r>
          </w:p>
        </w:tc>
        <w:tc>
          <w:tcPr>
            <w:tcW w:w="1588" w:type="dxa"/>
            <w:tcBorders>
              <w:top w:val="nil"/>
              <w:left w:val="nil"/>
              <w:bottom w:val="nil"/>
              <w:right w:val="nil"/>
            </w:tcBorders>
            <w:shd w:val="clear" w:color="auto" w:fill="auto"/>
            <w:noWrap/>
            <w:vAlign w:val="bottom"/>
            <w:hideMark/>
          </w:tcPr>
          <w:p w14:paraId="1A9757A7"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37.2</w:t>
            </w:r>
          </w:p>
        </w:tc>
      </w:tr>
      <w:tr w:rsidR="003563EC" w:rsidRPr="00AE5ED4" w14:paraId="7EFD5DAB" w14:textId="77777777" w:rsidTr="004919BA">
        <w:trPr>
          <w:trHeight w:val="20"/>
        </w:trPr>
        <w:tc>
          <w:tcPr>
            <w:tcW w:w="2376" w:type="dxa"/>
            <w:tcBorders>
              <w:top w:val="nil"/>
              <w:left w:val="nil"/>
              <w:bottom w:val="nil"/>
              <w:right w:val="nil"/>
            </w:tcBorders>
            <w:shd w:val="clear" w:color="auto" w:fill="auto"/>
            <w:noWrap/>
            <w:vAlign w:val="bottom"/>
            <w:hideMark/>
          </w:tcPr>
          <w:p w14:paraId="164EBFAB"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Phyllota</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phylicoides</w:t>
            </w:r>
            <w:proofErr w:type="spellEnd"/>
          </w:p>
        </w:tc>
        <w:tc>
          <w:tcPr>
            <w:tcW w:w="766" w:type="dxa"/>
            <w:tcBorders>
              <w:top w:val="nil"/>
              <w:left w:val="nil"/>
              <w:bottom w:val="nil"/>
              <w:right w:val="nil"/>
            </w:tcBorders>
            <w:shd w:val="clear" w:color="auto" w:fill="auto"/>
            <w:noWrap/>
            <w:vAlign w:val="bottom"/>
            <w:hideMark/>
          </w:tcPr>
          <w:p w14:paraId="661BC13C"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394</w:t>
            </w:r>
          </w:p>
        </w:tc>
        <w:tc>
          <w:tcPr>
            <w:tcW w:w="827" w:type="dxa"/>
            <w:tcBorders>
              <w:top w:val="nil"/>
              <w:left w:val="nil"/>
              <w:bottom w:val="nil"/>
              <w:right w:val="double" w:sz="2" w:space="0" w:color="auto"/>
            </w:tcBorders>
            <w:vAlign w:val="bottom"/>
          </w:tcPr>
          <w:p w14:paraId="51D10AE4"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47</w:t>
            </w:r>
          </w:p>
        </w:tc>
        <w:tc>
          <w:tcPr>
            <w:tcW w:w="1294" w:type="dxa"/>
            <w:tcBorders>
              <w:top w:val="nil"/>
              <w:left w:val="double" w:sz="2" w:space="0" w:color="auto"/>
              <w:bottom w:val="nil"/>
              <w:right w:val="single" w:sz="4" w:space="0" w:color="auto"/>
            </w:tcBorders>
            <w:vAlign w:val="bottom"/>
          </w:tcPr>
          <w:p w14:paraId="5B9B9C7A"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02.609</w:t>
            </w:r>
          </w:p>
        </w:tc>
        <w:tc>
          <w:tcPr>
            <w:tcW w:w="972" w:type="dxa"/>
            <w:tcBorders>
              <w:top w:val="nil"/>
              <w:left w:val="single" w:sz="4" w:space="0" w:color="auto"/>
              <w:bottom w:val="nil"/>
              <w:right w:val="nil"/>
            </w:tcBorders>
            <w:shd w:val="clear" w:color="auto" w:fill="auto"/>
            <w:noWrap/>
            <w:vAlign w:val="bottom"/>
            <w:hideMark/>
          </w:tcPr>
          <w:p w14:paraId="7BCED16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7.1</w:t>
            </w:r>
          </w:p>
        </w:tc>
        <w:tc>
          <w:tcPr>
            <w:tcW w:w="1050" w:type="dxa"/>
            <w:tcBorders>
              <w:top w:val="nil"/>
              <w:left w:val="nil"/>
              <w:bottom w:val="nil"/>
              <w:right w:val="single" w:sz="4" w:space="0" w:color="auto"/>
            </w:tcBorders>
            <w:vAlign w:val="bottom"/>
          </w:tcPr>
          <w:p w14:paraId="48436701"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4.4</w:t>
            </w:r>
          </w:p>
        </w:tc>
        <w:tc>
          <w:tcPr>
            <w:tcW w:w="972" w:type="dxa"/>
            <w:tcBorders>
              <w:top w:val="nil"/>
              <w:left w:val="single" w:sz="4" w:space="0" w:color="auto"/>
              <w:bottom w:val="nil"/>
              <w:right w:val="nil"/>
            </w:tcBorders>
            <w:shd w:val="clear" w:color="auto" w:fill="auto"/>
            <w:noWrap/>
            <w:vAlign w:val="bottom"/>
            <w:hideMark/>
          </w:tcPr>
          <w:p w14:paraId="5CD37970"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0</w:t>
            </w:r>
          </w:p>
        </w:tc>
        <w:tc>
          <w:tcPr>
            <w:tcW w:w="1050" w:type="dxa"/>
            <w:tcBorders>
              <w:top w:val="nil"/>
              <w:left w:val="nil"/>
              <w:bottom w:val="nil"/>
              <w:right w:val="nil"/>
            </w:tcBorders>
            <w:shd w:val="clear" w:color="auto" w:fill="auto"/>
            <w:noWrap/>
            <w:vAlign w:val="bottom"/>
            <w:hideMark/>
          </w:tcPr>
          <w:p w14:paraId="37E6A2FE"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9</w:t>
            </w:r>
          </w:p>
        </w:tc>
        <w:tc>
          <w:tcPr>
            <w:tcW w:w="1025" w:type="dxa"/>
            <w:tcBorders>
              <w:top w:val="nil"/>
              <w:left w:val="nil"/>
              <w:bottom w:val="nil"/>
              <w:right w:val="double" w:sz="2" w:space="0" w:color="auto"/>
            </w:tcBorders>
            <w:shd w:val="clear" w:color="auto" w:fill="auto"/>
            <w:noWrap/>
            <w:vAlign w:val="bottom"/>
            <w:hideMark/>
          </w:tcPr>
          <w:p w14:paraId="2607B3EE"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w:t>
            </w:r>
          </w:p>
        </w:tc>
        <w:tc>
          <w:tcPr>
            <w:tcW w:w="966" w:type="dxa"/>
            <w:tcBorders>
              <w:top w:val="nil"/>
              <w:left w:val="double" w:sz="2" w:space="0" w:color="auto"/>
              <w:bottom w:val="nil"/>
              <w:right w:val="single" w:sz="4" w:space="0" w:color="auto"/>
            </w:tcBorders>
            <w:shd w:val="clear" w:color="auto" w:fill="auto"/>
            <w:noWrap/>
            <w:vAlign w:val="bottom"/>
            <w:hideMark/>
          </w:tcPr>
          <w:p w14:paraId="108E7A25"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449</w:t>
            </w:r>
          </w:p>
        </w:tc>
        <w:tc>
          <w:tcPr>
            <w:tcW w:w="972" w:type="dxa"/>
            <w:tcBorders>
              <w:top w:val="nil"/>
              <w:left w:val="single" w:sz="4" w:space="0" w:color="auto"/>
              <w:bottom w:val="nil"/>
              <w:right w:val="nil"/>
            </w:tcBorders>
            <w:shd w:val="clear" w:color="auto" w:fill="auto"/>
            <w:noWrap/>
            <w:vAlign w:val="bottom"/>
            <w:hideMark/>
          </w:tcPr>
          <w:p w14:paraId="44F09843"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48.0</w:t>
            </w:r>
          </w:p>
        </w:tc>
        <w:tc>
          <w:tcPr>
            <w:tcW w:w="1588" w:type="dxa"/>
            <w:tcBorders>
              <w:top w:val="nil"/>
              <w:left w:val="nil"/>
              <w:bottom w:val="nil"/>
              <w:right w:val="nil"/>
            </w:tcBorders>
            <w:shd w:val="clear" w:color="auto" w:fill="auto"/>
            <w:noWrap/>
            <w:vAlign w:val="bottom"/>
            <w:hideMark/>
          </w:tcPr>
          <w:p w14:paraId="5D0E0C5E"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2.0</w:t>
            </w:r>
          </w:p>
        </w:tc>
      </w:tr>
      <w:tr w:rsidR="003563EC" w:rsidRPr="00AE5ED4" w14:paraId="53A04B54" w14:textId="77777777" w:rsidTr="004919BA">
        <w:trPr>
          <w:trHeight w:val="20"/>
        </w:trPr>
        <w:tc>
          <w:tcPr>
            <w:tcW w:w="2376" w:type="dxa"/>
            <w:tcBorders>
              <w:top w:val="nil"/>
              <w:left w:val="nil"/>
              <w:bottom w:val="nil"/>
              <w:right w:val="nil"/>
            </w:tcBorders>
            <w:shd w:val="clear" w:color="auto" w:fill="auto"/>
            <w:noWrap/>
            <w:vAlign w:val="bottom"/>
            <w:hideMark/>
          </w:tcPr>
          <w:p w14:paraId="58FF5C0F"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Boronia </w:t>
            </w:r>
            <w:proofErr w:type="spellStart"/>
            <w:r w:rsidRPr="00AE5ED4">
              <w:rPr>
                <w:rFonts w:cs="Times New Roman"/>
                <w:i/>
                <w:iCs/>
                <w:color w:val="000000"/>
                <w:sz w:val="20"/>
                <w:szCs w:val="20"/>
              </w:rPr>
              <w:t>ledifolia</w:t>
            </w:r>
            <w:proofErr w:type="spellEnd"/>
          </w:p>
        </w:tc>
        <w:tc>
          <w:tcPr>
            <w:tcW w:w="766" w:type="dxa"/>
            <w:tcBorders>
              <w:top w:val="nil"/>
              <w:left w:val="nil"/>
              <w:bottom w:val="nil"/>
              <w:right w:val="nil"/>
            </w:tcBorders>
            <w:shd w:val="clear" w:color="auto" w:fill="auto"/>
            <w:noWrap/>
            <w:vAlign w:val="bottom"/>
            <w:hideMark/>
          </w:tcPr>
          <w:p w14:paraId="577B9DDD"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158</w:t>
            </w:r>
          </w:p>
        </w:tc>
        <w:tc>
          <w:tcPr>
            <w:tcW w:w="827" w:type="dxa"/>
            <w:tcBorders>
              <w:top w:val="nil"/>
              <w:left w:val="nil"/>
              <w:bottom w:val="nil"/>
              <w:right w:val="double" w:sz="2" w:space="0" w:color="auto"/>
            </w:tcBorders>
            <w:vAlign w:val="bottom"/>
          </w:tcPr>
          <w:p w14:paraId="3C640F23"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36</w:t>
            </w:r>
          </w:p>
        </w:tc>
        <w:tc>
          <w:tcPr>
            <w:tcW w:w="1294" w:type="dxa"/>
            <w:tcBorders>
              <w:top w:val="nil"/>
              <w:left w:val="double" w:sz="2" w:space="0" w:color="auto"/>
              <w:bottom w:val="nil"/>
              <w:right w:val="single" w:sz="4" w:space="0" w:color="auto"/>
            </w:tcBorders>
            <w:vAlign w:val="bottom"/>
          </w:tcPr>
          <w:p w14:paraId="65A5821C"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51.481</w:t>
            </w:r>
          </w:p>
        </w:tc>
        <w:tc>
          <w:tcPr>
            <w:tcW w:w="972" w:type="dxa"/>
            <w:tcBorders>
              <w:top w:val="nil"/>
              <w:left w:val="single" w:sz="4" w:space="0" w:color="auto"/>
              <w:bottom w:val="nil"/>
              <w:right w:val="nil"/>
            </w:tcBorders>
            <w:shd w:val="clear" w:color="auto" w:fill="auto"/>
            <w:noWrap/>
            <w:vAlign w:val="bottom"/>
            <w:hideMark/>
          </w:tcPr>
          <w:p w14:paraId="197D688E"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8.8</w:t>
            </w:r>
          </w:p>
        </w:tc>
        <w:tc>
          <w:tcPr>
            <w:tcW w:w="1050" w:type="dxa"/>
            <w:tcBorders>
              <w:top w:val="nil"/>
              <w:left w:val="nil"/>
              <w:bottom w:val="nil"/>
              <w:right w:val="single" w:sz="4" w:space="0" w:color="auto"/>
            </w:tcBorders>
            <w:vAlign w:val="bottom"/>
          </w:tcPr>
          <w:p w14:paraId="7B20D724"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1.9</w:t>
            </w:r>
          </w:p>
        </w:tc>
        <w:tc>
          <w:tcPr>
            <w:tcW w:w="972" w:type="dxa"/>
            <w:tcBorders>
              <w:top w:val="nil"/>
              <w:left w:val="single" w:sz="4" w:space="0" w:color="auto"/>
              <w:bottom w:val="nil"/>
              <w:right w:val="nil"/>
            </w:tcBorders>
            <w:shd w:val="clear" w:color="auto" w:fill="auto"/>
            <w:noWrap/>
            <w:vAlign w:val="bottom"/>
            <w:hideMark/>
          </w:tcPr>
          <w:p w14:paraId="35EA6BD3"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4.2</w:t>
            </w:r>
          </w:p>
        </w:tc>
        <w:tc>
          <w:tcPr>
            <w:tcW w:w="1050" w:type="dxa"/>
            <w:tcBorders>
              <w:top w:val="nil"/>
              <w:left w:val="nil"/>
              <w:bottom w:val="nil"/>
              <w:right w:val="nil"/>
            </w:tcBorders>
            <w:shd w:val="clear" w:color="auto" w:fill="auto"/>
            <w:noWrap/>
            <w:vAlign w:val="bottom"/>
            <w:hideMark/>
          </w:tcPr>
          <w:p w14:paraId="7D375F48"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2.3</w:t>
            </w:r>
          </w:p>
        </w:tc>
        <w:tc>
          <w:tcPr>
            <w:tcW w:w="1025" w:type="dxa"/>
            <w:tcBorders>
              <w:top w:val="nil"/>
              <w:left w:val="nil"/>
              <w:bottom w:val="nil"/>
              <w:right w:val="double" w:sz="2" w:space="0" w:color="auto"/>
            </w:tcBorders>
            <w:shd w:val="clear" w:color="auto" w:fill="auto"/>
            <w:noWrap/>
            <w:vAlign w:val="bottom"/>
            <w:hideMark/>
          </w:tcPr>
          <w:p w14:paraId="504F40F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8</w:t>
            </w:r>
          </w:p>
        </w:tc>
        <w:tc>
          <w:tcPr>
            <w:tcW w:w="966" w:type="dxa"/>
            <w:tcBorders>
              <w:top w:val="nil"/>
              <w:left w:val="double" w:sz="2" w:space="0" w:color="auto"/>
              <w:bottom w:val="nil"/>
              <w:right w:val="single" w:sz="4" w:space="0" w:color="auto"/>
            </w:tcBorders>
            <w:shd w:val="clear" w:color="auto" w:fill="auto"/>
            <w:noWrap/>
            <w:vAlign w:val="bottom"/>
            <w:hideMark/>
          </w:tcPr>
          <w:p w14:paraId="0B7D4996"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4.802</w:t>
            </w:r>
          </w:p>
        </w:tc>
        <w:tc>
          <w:tcPr>
            <w:tcW w:w="972" w:type="dxa"/>
            <w:tcBorders>
              <w:top w:val="nil"/>
              <w:left w:val="single" w:sz="4" w:space="0" w:color="auto"/>
              <w:bottom w:val="nil"/>
              <w:right w:val="nil"/>
            </w:tcBorders>
            <w:shd w:val="clear" w:color="auto" w:fill="auto"/>
            <w:noWrap/>
            <w:vAlign w:val="bottom"/>
            <w:hideMark/>
          </w:tcPr>
          <w:p w14:paraId="607CB5E3"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21.8</w:t>
            </w:r>
          </w:p>
        </w:tc>
        <w:tc>
          <w:tcPr>
            <w:tcW w:w="1588" w:type="dxa"/>
            <w:tcBorders>
              <w:top w:val="nil"/>
              <w:left w:val="nil"/>
              <w:bottom w:val="nil"/>
              <w:right w:val="nil"/>
            </w:tcBorders>
            <w:shd w:val="clear" w:color="auto" w:fill="auto"/>
            <w:noWrap/>
            <w:vAlign w:val="bottom"/>
            <w:hideMark/>
          </w:tcPr>
          <w:p w14:paraId="2B5AC0B9"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78.2</w:t>
            </w:r>
          </w:p>
        </w:tc>
      </w:tr>
      <w:tr w:rsidR="003563EC" w:rsidRPr="00AE5ED4" w14:paraId="11F8B597" w14:textId="77777777" w:rsidTr="004919BA">
        <w:trPr>
          <w:trHeight w:val="20"/>
        </w:trPr>
        <w:tc>
          <w:tcPr>
            <w:tcW w:w="2376" w:type="dxa"/>
            <w:tcBorders>
              <w:top w:val="nil"/>
              <w:left w:val="nil"/>
              <w:bottom w:val="nil"/>
              <w:right w:val="nil"/>
            </w:tcBorders>
            <w:shd w:val="clear" w:color="auto" w:fill="auto"/>
            <w:noWrap/>
            <w:vAlign w:val="bottom"/>
            <w:hideMark/>
          </w:tcPr>
          <w:p w14:paraId="4776B25A"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Petrophile</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pulchella</w:t>
            </w:r>
            <w:proofErr w:type="spellEnd"/>
          </w:p>
        </w:tc>
        <w:tc>
          <w:tcPr>
            <w:tcW w:w="766" w:type="dxa"/>
            <w:tcBorders>
              <w:top w:val="nil"/>
              <w:left w:val="nil"/>
              <w:bottom w:val="nil"/>
              <w:right w:val="nil"/>
            </w:tcBorders>
            <w:shd w:val="clear" w:color="auto" w:fill="auto"/>
            <w:noWrap/>
            <w:vAlign w:val="bottom"/>
            <w:hideMark/>
          </w:tcPr>
          <w:p w14:paraId="2FA5028F"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531</w:t>
            </w:r>
          </w:p>
        </w:tc>
        <w:tc>
          <w:tcPr>
            <w:tcW w:w="827" w:type="dxa"/>
            <w:tcBorders>
              <w:top w:val="nil"/>
              <w:left w:val="nil"/>
              <w:bottom w:val="nil"/>
              <w:right w:val="double" w:sz="2" w:space="0" w:color="auto"/>
            </w:tcBorders>
            <w:vAlign w:val="bottom"/>
          </w:tcPr>
          <w:p w14:paraId="685FF5F3"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341</w:t>
            </w:r>
          </w:p>
        </w:tc>
        <w:tc>
          <w:tcPr>
            <w:tcW w:w="1294" w:type="dxa"/>
            <w:tcBorders>
              <w:top w:val="nil"/>
              <w:left w:val="double" w:sz="2" w:space="0" w:color="auto"/>
              <w:bottom w:val="nil"/>
              <w:right w:val="single" w:sz="4" w:space="0" w:color="auto"/>
            </w:tcBorders>
            <w:vAlign w:val="bottom"/>
          </w:tcPr>
          <w:p w14:paraId="446B487D"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0.254</w:t>
            </w:r>
          </w:p>
        </w:tc>
        <w:tc>
          <w:tcPr>
            <w:tcW w:w="972" w:type="dxa"/>
            <w:tcBorders>
              <w:top w:val="nil"/>
              <w:left w:val="single" w:sz="4" w:space="0" w:color="auto"/>
              <w:bottom w:val="nil"/>
              <w:right w:val="nil"/>
            </w:tcBorders>
            <w:shd w:val="clear" w:color="auto" w:fill="auto"/>
            <w:noWrap/>
            <w:vAlign w:val="bottom"/>
            <w:hideMark/>
          </w:tcPr>
          <w:p w14:paraId="62C8BBC0"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8.2</w:t>
            </w:r>
          </w:p>
        </w:tc>
        <w:tc>
          <w:tcPr>
            <w:tcW w:w="1050" w:type="dxa"/>
            <w:tcBorders>
              <w:top w:val="nil"/>
              <w:left w:val="nil"/>
              <w:bottom w:val="nil"/>
              <w:right w:val="single" w:sz="4" w:space="0" w:color="auto"/>
            </w:tcBorders>
            <w:vAlign w:val="bottom"/>
          </w:tcPr>
          <w:p w14:paraId="49D79482"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0.5</w:t>
            </w:r>
          </w:p>
        </w:tc>
        <w:tc>
          <w:tcPr>
            <w:tcW w:w="972" w:type="dxa"/>
            <w:tcBorders>
              <w:top w:val="nil"/>
              <w:left w:val="single" w:sz="4" w:space="0" w:color="auto"/>
              <w:bottom w:val="nil"/>
              <w:right w:val="nil"/>
            </w:tcBorders>
            <w:shd w:val="clear" w:color="auto" w:fill="auto"/>
            <w:noWrap/>
            <w:vAlign w:val="bottom"/>
            <w:hideMark/>
          </w:tcPr>
          <w:p w14:paraId="6E691E4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5</w:t>
            </w:r>
          </w:p>
        </w:tc>
        <w:tc>
          <w:tcPr>
            <w:tcW w:w="1050" w:type="dxa"/>
            <w:tcBorders>
              <w:top w:val="nil"/>
              <w:left w:val="nil"/>
              <w:bottom w:val="nil"/>
              <w:right w:val="nil"/>
            </w:tcBorders>
            <w:shd w:val="clear" w:color="auto" w:fill="auto"/>
            <w:noWrap/>
            <w:vAlign w:val="bottom"/>
            <w:hideMark/>
          </w:tcPr>
          <w:p w14:paraId="51BCA9C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0.5</w:t>
            </w:r>
          </w:p>
        </w:tc>
        <w:tc>
          <w:tcPr>
            <w:tcW w:w="1025" w:type="dxa"/>
            <w:tcBorders>
              <w:top w:val="nil"/>
              <w:left w:val="nil"/>
              <w:bottom w:val="nil"/>
              <w:right w:val="double" w:sz="2" w:space="0" w:color="auto"/>
            </w:tcBorders>
            <w:shd w:val="clear" w:color="auto" w:fill="auto"/>
            <w:noWrap/>
            <w:vAlign w:val="bottom"/>
            <w:hideMark/>
          </w:tcPr>
          <w:p w14:paraId="4DCABC9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2</w:t>
            </w:r>
          </w:p>
        </w:tc>
        <w:tc>
          <w:tcPr>
            <w:tcW w:w="966" w:type="dxa"/>
            <w:tcBorders>
              <w:top w:val="nil"/>
              <w:left w:val="double" w:sz="2" w:space="0" w:color="auto"/>
              <w:bottom w:val="nil"/>
              <w:right w:val="single" w:sz="4" w:space="0" w:color="auto"/>
            </w:tcBorders>
            <w:shd w:val="clear" w:color="auto" w:fill="auto"/>
            <w:noWrap/>
            <w:vAlign w:val="bottom"/>
            <w:hideMark/>
          </w:tcPr>
          <w:p w14:paraId="75B0EF1F"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19.907</w:t>
            </w:r>
          </w:p>
        </w:tc>
        <w:tc>
          <w:tcPr>
            <w:tcW w:w="972" w:type="dxa"/>
            <w:tcBorders>
              <w:top w:val="nil"/>
              <w:left w:val="single" w:sz="4" w:space="0" w:color="auto"/>
              <w:bottom w:val="nil"/>
              <w:right w:val="nil"/>
            </w:tcBorders>
            <w:shd w:val="clear" w:color="auto" w:fill="auto"/>
            <w:noWrap/>
            <w:vAlign w:val="bottom"/>
            <w:hideMark/>
          </w:tcPr>
          <w:p w14:paraId="1FD28069"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11.3</w:t>
            </w:r>
          </w:p>
        </w:tc>
        <w:tc>
          <w:tcPr>
            <w:tcW w:w="1588" w:type="dxa"/>
            <w:tcBorders>
              <w:top w:val="nil"/>
              <w:left w:val="nil"/>
              <w:bottom w:val="nil"/>
              <w:right w:val="nil"/>
            </w:tcBorders>
            <w:shd w:val="clear" w:color="auto" w:fill="auto"/>
            <w:noWrap/>
            <w:vAlign w:val="bottom"/>
            <w:hideMark/>
          </w:tcPr>
          <w:p w14:paraId="6994F144"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8.7</w:t>
            </w:r>
          </w:p>
        </w:tc>
      </w:tr>
      <w:tr w:rsidR="003563EC" w:rsidRPr="00AE5ED4" w14:paraId="3620A637" w14:textId="77777777" w:rsidTr="004919BA">
        <w:trPr>
          <w:trHeight w:val="20"/>
        </w:trPr>
        <w:tc>
          <w:tcPr>
            <w:tcW w:w="2376" w:type="dxa"/>
            <w:tcBorders>
              <w:top w:val="nil"/>
              <w:left w:val="nil"/>
              <w:bottom w:val="nil"/>
              <w:right w:val="nil"/>
            </w:tcBorders>
            <w:shd w:val="clear" w:color="auto" w:fill="auto"/>
            <w:noWrap/>
            <w:vAlign w:val="bottom"/>
            <w:hideMark/>
          </w:tcPr>
          <w:p w14:paraId="0D5B2D50" w14:textId="77777777" w:rsidR="003563EC" w:rsidRPr="00AE5ED4" w:rsidRDefault="003563EC" w:rsidP="004919BA">
            <w:pPr>
              <w:spacing w:before="60" w:after="0" w:line="360" w:lineRule="auto"/>
              <w:rPr>
                <w:rFonts w:eastAsia="Times New Roman" w:cs="Times New Roman"/>
                <w:i/>
                <w:color w:val="000000"/>
                <w:sz w:val="20"/>
                <w:szCs w:val="20"/>
                <w:lang w:eastAsia="en-AU"/>
              </w:rPr>
            </w:pPr>
            <w:proofErr w:type="spellStart"/>
            <w:r w:rsidRPr="00AE5ED4">
              <w:rPr>
                <w:rFonts w:cs="Times New Roman"/>
                <w:i/>
                <w:iCs/>
                <w:color w:val="000000"/>
                <w:sz w:val="20"/>
                <w:szCs w:val="20"/>
              </w:rPr>
              <w:t>Persoonia</w:t>
            </w:r>
            <w:proofErr w:type="spellEnd"/>
            <w:r w:rsidRPr="00AE5ED4">
              <w:rPr>
                <w:rFonts w:cs="Times New Roman"/>
                <w:i/>
                <w:iCs/>
                <w:color w:val="000000"/>
                <w:sz w:val="20"/>
                <w:szCs w:val="20"/>
              </w:rPr>
              <w:t xml:space="preserve"> </w:t>
            </w:r>
            <w:proofErr w:type="spellStart"/>
            <w:r w:rsidRPr="00AE5ED4">
              <w:rPr>
                <w:rFonts w:cs="Times New Roman"/>
                <w:i/>
                <w:iCs/>
                <w:color w:val="000000"/>
                <w:sz w:val="20"/>
                <w:szCs w:val="20"/>
              </w:rPr>
              <w:t>lanceolata</w:t>
            </w:r>
            <w:proofErr w:type="spellEnd"/>
          </w:p>
        </w:tc>
        <w:tc>
          <w:tcPr>
            <w:tcW w:w="766" w:type="dxa"/>
            <w:tcBorders>
              <w:top w:val="nil"/>
              <w:left w:val="nil"/>
              <w:bottom w:val="nil"/>
              <w:right w:val="nil"/>
            </w:tcBorders>
            <w:shd w:val="clear" w:color="auto" w:fill="auto"/>
            <w:noWrap/>
            <w:vAlign w:val="bottom"/>
            <w:hideMark/>
          </w:tcPr>
          <w:p w14:paraId="7DE6062A"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368</w:t>
            </w:r>
          </w:p>
        </w:tc>
        <w:tc>
          <w:tcPr>
            <w:tcW w:w="827" w:type="dxa"/>
            <w:tcBorders>
              <w:top w:val="nil"/>
              <w:left w:val="nil"/>
              <w:bottom w:val="nil"/>
              <w:right w:val="double" w:sz="2" w:space="0" w:color="auto"/>
            </w:tcBorders>
            <w:vAlign w:val="bottom"/>
          </w:tcPr>
          <w:p w14:paraId="7C876A9F"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62</w:t>
            </w:r>
          </w:p>
        </w:tc>
        <w:tc>
          <w:tcPr>
            <w:tcW w:w="1294" w:type="dxa"/>
            <w:tcBorders>
              <w:top w:val="nil"/>
              <w:left w:val="double" w:sz="2" w:space="0" w:color="auto"/>
              <w:bottom w:val="nil"/>
              <w:right w:val="single" w:sz="4" w:space="0" w:color="auto"/>
            </w:tcBorders>
            <w:vAlign w:val="bottom"/>
          </w:tcPr>
          <w:p w14:paraId="72124F38"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140.445</w:t>
            </w:r>
          </w:p>
        </w:tc>
        <w:tc>
          <w:tcPr>
            <w:tcW w:w="972" w:type="dxa"/>
            <w:tcBorders>
              <w:top w:val="nil"/>
              <w:left w:val="single" w:sz="4" w:space="0" w:color="auto"/>
              <w:bottom w:val="nil"/>
              <w:right w:val="nil"/>
            </w:tcBorders>
            <w:shd w:val="clear" w:color="auto" w:fill="auto"/>
            <w:noWrap/>
            <w:vAlign w:val="bottom"/>
            <w:hideMark/>
          </w:tcPr>
          <w:p w14:paraId="4376021E"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0.6</w:t>
            </w:r>
          </w:p>
        </w:tc>
        <w:tc>
          <w:tcPr>
            <w:tcW w:w="1050" w:type="dxa"/>
            <w:tcBorders>
              <w:top w:val="nil"/>
              <w:left w:val="nil"/>
              <w:bottom w:val="nil"/>
              <w:right w:val="single" w:sz="4" w:space="0" w:color="auto"/>
            </w:tcBorders>
            <w:vAlign w:val="bottom"/>
          </w:tcPr>
          <w:p w14:paraId="213C0C98"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2.2</w:t>
            </w:r>
          </w:p>
        </w:tc>
        <w:tc>
          <w:tcPr>
            <w:tcW w:w="972" w:type="dxa"/>
            <w:tcBorders>
              <w:top w:val="nil"/>
              <w:left w:val="single" w:sz="4" w:space="0" w:color="auto"/>
              <w:bottom w:val="nil"/>
              <w:right w:val="nil"/>
            </w:tcBorders>
            <w:shd w:val="clear" w:color="auto" w:fill="auto"/>
            <w:noWrap/>
            <w:vAlign w:val="bottom"/>
            <w:hideMark/>
          </w:tcPr>
          <w:p w14:paraId="17BBF8F1"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3</w:t>
            </w:r>
          </w:p>
        </w:tc>
        <w:tc>
          <w:tcPr>
            <w:tcW w:w="1050" w:type="dxa"/>
            <w:tcBorders>
              <w:top w:val="nil"/>
              <w:left w:val="nil"/>
              <w:bottom w:val="nil"/>
              <w:right w:val="nil"/>
            </w:tcBorders>
            <w:shd w:val="clear" w:color="auto" w:fill="auto"/>
            <w:noWrap/>
            <w:vAlign w:val="bottom"/>
            <w:hideMark/>
          </w:tcPr>
          <w:p w14:paraId="2149E13C"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4.4</w:t>
            </w:r>
          </w:p>
        </w:tc>
        <w:tc>
          <w:tcPr>
            <w:tcW w:w="1025" w:type="dxa"/>
            <w:tcBorders>
              <w:top w:val="nil"/>
              <w:left w:val="nil"/>
              <w:bottom w:val="nil"/>
              <w:right w:val="double" w:sz="2" w:space="0" w:color="auto"/>
            </w:tcBorders>
            <w:shd w:val="clear" w:color="auto" w:fill="auto"/>
            <w:noWrap/>
            <w:vAlign w:val="bottom"/>
            <w:hideMark/>
          </w:tcPr>
          <w:p w14:paraId="2A5290A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4</w:t>
            </w:r>
          </w:p>
        </w:tc>
        <w:tc>
          <w:tcPr>
            <w:tcW w:w="966" w:type="dxa"/>
            <w:tcBorders>
              <w:top w:val="nil"/>
              <w:left w:val="double" w:sz="2" w:space="0" w:color="auto"/>
              <w:bottom w:val="nil"/>
              <w:right w:val="single" w:sz="4" w:space="0" w:color="auto"/>
            </w:tcBorders>
            <w:shd w:val="clear" w:color="auto" w:fill="auto"/>
            <w:noWrap/>
            <w:vAlign w:val="bottom"/>
            <w:hideMark/>
          </w:tcPr>
          <w:p w14:paraId="3C84A9BE"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83.475</w:t>
            </w:r>
          </w:p>
        </w:tc>
        <w:tc>
          <w:tcPr>
            <w:tcW w:w="972" w:type="dxa"/>
            <w:tcBorders>
              <w:top w:val="nil"/>
              <w:left w:val="single" w:sz="4" w:space="0" w:color="auto"/>
              <w:bottom w:val="nil"/>
              <w:right w:val="nil"/>
            </w:tcBorders>
            <w:shd w:val="clear" w:color="auto" w:fill="auto"/>
            <w:noWrap/>
            <w:vAlign w:val="bottom"/>
            <w:hideMark/>
          </w:tcPr>
          <w:p w14:paraId="4870ABA6"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4</w:t>
            </w:r>
          </w:p>
        </w:tc>
        <w:tc>
          <w:tcPr>
            <w:tcW w:w="1588" w:type="dxa"/>
            <w:tcBorders>
              <w:top w:val="nil"/>
              <w:left w:val="nil"/>
              <w:bottom w:val="nil"/>
              <w:right w:val="nil"/>
            </w:tcBorders>
            <w:shd w:val="clear" w:color="auto" w:fill="auto"/>
            <w:noWrap/>
            <w:vAlign w:val="bottom"/>
            <w:hideMark/>
          </w:tcPr>
          <w:p w14:paraId="2575E00A"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3.6</w:t>
            </w:r>
          </w:p>
        </w:tc>
      </w:tr>
      <w:tr w:rsidR="003563EC" w:rsidRPr="00AE5ED4" w14:paraId="6EA78ABD" w14:textId="77777777" w:rsidTr="004919BA">
        <w:trPr>
          <w:trHeight w:val="20"/>
        </w:trPr>
        <w:tc>
          <w:tcPr>
            <w:tcW w:w="2376" w:type="dxa"/>
            <w:tcBorders>
              <w:top w:val="nil"/>
              <w:left w:val="nil"/>
              <w:bottom w:val="nil"/>
              <w:right w:val="nil"/>
            </w:tcBorders>
            <w:shd w:val="clear" w:color="auto" w:fill="auto"/>
            <w:noWrap/>
            <w:vAlign w:val="bottom"/>
            <w:hideMark/>
          </w:tcPr>
          <w:p w14:paraId="1D9569DE"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Hakea </w:t>
            </w:r>
            <w:proofErr w:type="spellStart"/>
            <w:r w:rsidRPr="00AE5ED4">
              <w:rPr>
                <w:rFonts w:cs="Times New Roman"/>
                <w:i/>
                <w:iCs/>
                <w:color w:val="000000"/>
                <w:sz w:val="20"/>
                <w:szCs w:val="20"/>
              </w:rPr>
              <w:t>teretifolia</w:t>
            </w:r>
            <w:proofErr w:type="spellEnd"/>
          </w:p>
        </w:tc>
        <w:tc>
          <w:tcPr>
            <w:tcW w:w="766" w:type="dxa"/>
            <w:tcBorders>
              <w:top w:val="nil"/>
              <w:left w:val="nil"/>
              <w:bottom w:val="nil"/>
              <w:right w:val="nil"/>
            </w:tcBorders>
            <w:shd w:val="clear" w:color="auto" w:fill="auto"/>
            <w:noWrap/>
            <w:vAlign w:val="bottom"/>
            <w:hideMark/>
          </w:tcPr>
          <w:p w14:paraId="080B33FB"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559</w:t>
            </w:r>
          </w:p>
        </w:tc>
        <w:tc>
          <w:tcPr>
            <w:tcW w:w="827" w:type="dxa"/>
            <w:tcBorders>
              <w:top w:val="nil"/>
              <w:left w:val="nil"/>
              <w:bottom w:val="nil"/>
              <w:right w:val="double" w:sz="2" w:space="0" w:color="auto"/>
            </w:tcBorders>
            <w:vAlign w:val="bottom"/>
          </w:tcPr>
          <w:p w14:paraId="30D5DEDB"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04</w:t>
            </w:r>
          </w:p>
        </w:tc>
        <w:tc>
          <w:tcPr>
            <w:tcW w:w="1294" w:type="dxa"/>
            <w:tcBorders>
              <w:top w:val="nil"/>
              <w:left w:val="double" w:sz="2" w:space="0" w:color="auto"/>
              <w:bottom w:val="nil"/>
              <w:right w:val="single" w:sz="4" w:space="0" w:color="auto"/>
            </w:tcBorders>
            <w:vAlign w:val="bottom"/>
          </w:tcPr>
          <w:p w14:paraId="17D333A7"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4348.682</w:t>
            </w:r>
          </w:p>
        </w:tc>
        <w:tc>
          <w:tcPr>
            <w:tcW w:w="972" w:type="dxa"/>
            <w:tcBorders>
              <w:top w:val="nil"/>
              <w:left w:val="single" w:sz="4" w:space="0" w:color="auto"/>
              <w:bottom w:val="nil"/>
              <w:right w:val="nil"/>
            </w:tcBorders>
            <w:shd w:val="clear" w:color="auto" w:fill="auto"/>
            <w:noWrap/>
            <w:vAlign w:val="bottom"/>
            <w:hideMark/>
          </w:tcPr>
          <w:p w14:paraId="1C715B12"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80.0</w:t>
            </w:r>
          </w:p>
        </w:tc>
        <w:tc>
          <w:tcPr>
            <w:tcW w:w="1050" w:type="dxa"/>
            <w:tcBorders>
              <w:top w:val="nil"/>
              <w:left w:val="nil"/>
              <w:bottom w:val="nil"/>
              <w:right w:val="single" w:sz="4" w:space="0" w:color="auto"/>
            </w:tcBorders>
            <w:vAlign w:val="bottom"/>
          </w:tcPr>
          <w:p w14:paraId="43BF8D5E"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4.0</w:t>
            </w:r>
          </w:p>
        </w:tc>
        <w:tc>
          <w:tcPr>
            <w:tcW w:w="972" w:type="dxa"/>
            <w:tcBorders>
              <w:top w:val="nil"/>
              <w:left w:val="single" w:sz="4" w:space="0" w:color="auto"/>
              <w:bottom w:val="nil"/>
              <w:right w:val="nil"/>
            </w:tcBorders>
            <w:shd w:val="clear" w:color="auto" w:fill="auto"/>
            <w:noWrap/>
            <w:vAlign w:val="bottom"/>
            <w:hideMark/>
          </w:tcPr>
          <w:p w14:paraId="269F2219"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3</w:t>
            </w:r>
          </w:p>
        </w:tc>
        <w:tc>
          <w:tcPr>
            <w:tcW w:w="1050" w:type="dxa"/>
            <w:tcBorders>
              <w:top w:val="nil"/>
              <w:left w:val="nil"/>
              <w:bottom w:val="nil"/>
              <w:right w:val="nil"/>
            </w:tcBorders>
            <w:shd w:val="clear" w:color="auto" w:fill="auto"/>
            <w:noWrap/>
            <w:vAlign w:val="bottom"/>
            <w:hideMark/>
          </w:tcPr>
          <w:p w14:paraId="41EBCF7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5</w:t>
            </w:r>
          </w:p>
        </w:tc>
        <w:tc>
          <w:tcPr>
            <w:tcW w:w="1025" w:type="dxa"/>
            <w:tcBorders>
              <w:top w:val="nil"/>
              <w:left w:val="nil"/>
              <w:bottom w:val="nil"/>
              <w:right w:val="double" w:sz="2" w:space="0" w:color="auto"/>
            </w:tcBorders>
            <w:shd w:val="clear" w:color="auto" w:fill="auto"/>
            <w:noWrap/>
            <w:vAlign w:val="bottom"/>
            <w:hideMark/>
          </w:tcPr>
          <w:p w14:paraId="0E837695"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2</w:t>
            </w:r>
          </w:p>
        </w:tc>
        <w:tc>
          <w:tcPr>
            <w:tcW w:w="966" w:type="dxa"/>
            <w:tcBorders>
              <w:top w:val="nil"/>
              <w:left w:val="double" w:sz="2" w:space="0" w:color="auto"/>
              <w:bottom w:val="nil"/>
              <w:right w:val="single" w:sz="4" w:space="0" w:color="auto"/>
            </w:tcBorders>
            <w:shd w:val="clear" w:color="auto" w:fill="auto"/>
            <w:noWrap/>
            <w:vAlign w:val="bottom"/>
            <w:hideMark/>
          </w:tcPr>
          <w:p w14:paraId="6468DDE3"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05.875</w:t>
            </w:r>
          </w:p>
        </w:tc>
        <w:tc>
          <w:tcPr>
            <w:tcW w:w="972" w:type="dxa"/>
            <w:tcBorders>
              <w:top w:val="nil"/>
              <w:left w:val="single" w:sz="4" w:space="0" w:color="auto"/>
              <w:bottom w:val="nil"/>
              <w:right w:val="nil"/>
            </w:tcBorders>
            <w:shd w:val="clear" w:color="auto" w:fill="auto"/>
            <w:noWrap/>
            <w:vAlign w:val="bottom"/>
            <w:hideMark/>
          </w:tcPr>
          <w:p w14:paraId="26152A4E"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5.6</w:t>
            </w:r>
          </w:p>
        </w:tc>
        <w:tc>
          <w:tcPr>
            <w:tcW w:w="1588" w:type="dxa"/>
            <w:tcBorders>
              <w:top w:val="nil"/>
              <w:left w:val="nil"/>
              <w:bottom w:val="nil"/>
              <w:right w:val="nil"/>
            </w:tcBorders>
            <w:shd w:val="clear" w:color="auto" w:fill="auto"/>
            <w:noWrap/>
            <w:vAlign w:val="bottom"/>
            <w:hideMark/>
          </w:tcPr>
          <w:p w14:paraId="1504A7D6"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4.4</w:t>
            </w:r>
          </w:p>
        </w:tc>
      </w:tr>
      <w:tr w:rsidR="003563EC" w:rsidRPr="00AE5ED4" w14:paraId="09146A5E" w14:textId="77777777" w:rsidTr="004919BA">
        <w:trPr>
          <w:trHeight w:val="20"/>
        </w:trPr>
        <w:tc>
          <w:tcPr>
            <w:tcW w:w="2376" w:type="dxa"/>
            <w:tcBorders>
              <w:top w:val="nil"/>
              <w:left w:val="nil"/>
              <w:bottom w:val="nil"/>
              <w:right w:val="nil"/>
            </w:tcBorders>
            <w:shd w:val="clear" w:color="auto" w:fill="auto"/>
            <w:noWrap/>
            <w:vAlign w:val="bottom"/>
            <w:hideMark/>
          </w:tcPr>
          <w:p w14:paraId="2C82783C"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Grevillea </w:t>
            </w:r>
            <w:proofErr w:type="spellStart"/>
            <w:r w:rsidRPr="00AE5ED4">
              <w:rPr>
                <w:rFonts w:cs="Times New Roman"/>
                <w:i/>
                <w:iCs/>
                <w:color w:val="000000"/>
                <w:sz w:val="20"/>
                <w:szCs w:val="20"/>
              </w:rPr>
              <w:t>speciosa</w:t>
            </w:r>
            <w:proofErr w:type="spellEnd"/>
          </w:p>
        </w:tc>
        <w:tc>
          <w:tcPr>
            <w:tcW w:w="766" w:type="dxa"/>
            <w:tcBorders>
              <w:top w:val="nil"/>
              <w:left w:val="nil"/>
              <w:bottom w:val="nil"/>
              <w:right w:val="nil"/>
            </w:tcBorders>
            <w:shd w:val="clear" w:color="auto" w:fill="auto"/>
            <w:noWrap/>
            <w:vAlign w:val="bottom"/>
            <w:hideMark/>
          </w:tcPr>
          <w:p w14:paraId="244B6E24"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7.728</w:t>
            </w:r>
          </w:p>
        </w:tc>
        <w:tc>
          <w:tcPr>
            <w:tcW w:w="827" w:type="dxa"/>
            <w:tcBorders>
              <w:top w:val="nil"/>
              <w:left w:val="nil"/>
              <w:bottom w:val="nil"/>
              <w:right w:val="double" w:sz="2" w:space="0" w:color="auto"/>
            </w:tcBorders>
            <w:vAlign w:val="bottom"/>
          </w:tcPr>
          <w:p w14:paraId="7CCD1478"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14</w:t>
            </w:r>
          </w:p>
        </w:tc>
        <w:tc>
          <w:tcPr>
            <w:tcW w:w="1294" w:type="dxa"/>
            <w:tcBorders>
              <w:top w:val="nil"/>
              <w:left w:val="double" w:sz="2" w:space="0" w:color="auto"/>
              <w:bottom w:val="nil"/>
              <w:right w:val="single" w:sz="4" w:space="0" w:color="auto"/>
            </w:tcBorders>
            <w:vAlign w:val="bottom"/>
          </w:tcPr>
          <w:p w14:paraId="6297450A"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587.822</w:t>
            </w:r>
          </w:p>
        </w:tc>
        <w:tc>
          <w:tcPr>
            <w:tcW w:w="972" w:type="dxa"/>
            <w:tcBorders>
              <w:top w:val="nil"/>
              <w:left w:val="single" w:sz="4" w:space="0" w:color="auto"/>
              <w:bottom w:val="nil"/>
              <w:right w:val="nil"/>
            </w:tcBorders>
            <w:shd w:val="clear" w:color="auto" w:fill="auto"/>
            <w:noWrap/>
            <w:vAlign w:val="bottom"/>
            <w:hideMark/>
          </w:tcPr>
          <w:p w14:paraId="60407DCD"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59.4</w:t>
            </w:r>
          </w:p>
        </w:tc>
        <w:tc>
          <w:tcPr>
            <w:tcW w:w="1050" w:type="dxa"/>
            <w:tcBorders>
              <w:top w:val="nil"/>
              <w:left w:val="nil"/>
              <w:bottom w:val="nil"/>
              <w:right w:val="single" w:sz="4" w:space="0" w:color="auto"/>
            </w:tcBorders>
            <w:vAlign w:val="bottom"/>
          </w:tcPr>
          <w:p w14:paraId="25271444"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9.5</w:t>
            </w:r>
          </w:p>
        </w:tc>
        <w:tc>
          <w:tcPr>
            <w:tcW w:w="972" w:type="dxa"/>
            <w:tcBorders>
              <w:top w:val="nil"/>
              <w:left w:val="single" w:sz="4" w:space="0" w:color="auto"/>
              <w:bottom w:val="nil"/>
              <w:right w:val="nil"/>
            </w:tcBorders>
            <w:shd w:val="clear" w:color="auto" w:fill="auto"/>
            <w:noWrap/>
            <w:vAlign w:val="bottom"/>
            <w:hideMark/>
          </w:tcPr>
          <w:p w14:paraId="674132A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w:t>
            </w:r>
          </w:p>
        </w:tc>
        <w:tc>
          <w:tcPr>
            <w:tcW w:w="1050" w:type="dxa"/>
            <w:tcBorders>
              <w:top w:val="nil"/>
              <w:left w:val="nil"/>
              <w:bottom w:val="nil"/>
              <w:right w:val="nil"/>
            </w:tcBorders>
            <w:shd w:val="clear" w:color="auto" w:fill="auto"/>
            <w:noWrap/>
            <w:vAlign w:val="bottom"/>
            <w:hideMark/>
          </w:tcPr>
          <w:p w14:paraId="4B41AC47"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7.4</w:t>
            </w:r>
          </w:p>
        </w:tc>
        <w:tc>
          <w:tcPr>
            <w:tcW w:w="1025" w:type="dxa"/>
            <w:tcBorders>
              <w:top w:val="nil"/>
              <w:left w:val="nil"/>
              <w:bottom w:val="nil"/>
              <w:right w:val="double" w:sz="2" w:space="0" w:color="auto"/>
            </w:tcBorders>
            <w:shd w:val="clear" w:color="auto" w:fill="auto"/>
            <w:noWrap/>
            <w:vAlign w:val="bottom"/>
            <w:hideMark/>
          </w:tcPr>
          <w:p w14:paraId="317AF7AF"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2.0</w:t>
            </w:r>
          </w:p>
        </w:tc>
        <w:tc>
          <w:tcPr>
            <w:tcW w:w="966" w:type="dxa"/>
            <w:tcBorders>
              <w:top w:val="nil"/>
              <w:left w:val="double" w:sz="2" w:space="0" w:color="auto"/>
              <w:bottom w:val="nil"/>
              <w:right w:val="single" w:sz="4" w:space="0" w:color="auto"/>
            </w:tcBorders>
            <w:shd w:val="clear" w:color="auto" w:fill="auto"/>
            <w:noWrap/>
            <w:vAlign w:val="bottom"/>
            <w:hideMark/>
          </w:tcPr>
          <w:p w14:paraId="557CD0E3"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83.208</w:t>
            </w:r>
          </w:p>
        </w:tc>
        <w:tc>
          <w:tcPr>
            <w:tcW w:w="972" w:type="dxa"/>
            <w:tcBorders>
              <w:top w:val="nil"/>
              <w:left w:val="single" w:sz="4" w:space="0" w:color="auto"/>
              <w:bottom w:val="nil"/>
              <w:right w:val="nil"/>
            </w:tcBorders>
            <w:shd w:val="clear" w:color="auto" w:fill="auto"/>
            <w:noWrap/>
            <w:vAlign w:val="bottom"/>
            <w:hideMark/>
          </w:tcPr>
          <w:p w14:paraId="306665EA"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8.0</w:t>
            </w:r>
          </w:p>
        </w:tc>
        <w:tc>
          <w:tcPr>
            <w:tcW w:w="1588" w:type="dxa"/>
            <w:tcBorders>
              <w:top w:val="nil"/>
              <w:left w:val="nil"/>
              <w:bottom w:val="nil"/>
              <w:right w:val="nil"/>
            </w:tcBorders>
            <w:shd w:val="clear" w:color="auto" w:fill="auto"/>
            <w:noWrap/>
            <w:vAlign w:val="bottom"/>
            <w:hideMark/>
          </w:tcPr>
          <w:p w14:paraId="6360867E"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2.0</w:t>
            </w:r>
          </w:p>
        </w:tc>
      </w:tr>
      <w:tr w:rsidR="003563EC" w:rsidRPr="00AE5ED4" w14:paraId="32BB00C3" w14:textId="77777777" w:rsidTr="004919BA">
        <w:trPr>
          <w:trHeight w:val="20"/>
        </w:trPr>
        <w:tc>
          <w:tcPr>
            <w:tcW w:w="2376" w:type="dxa"/>
            <w:tcBorders>
              <w:top w:val="nil"/>
              <w:left w:val="nil"/>
              <w:bottom w:val="nil"/>
              <w:right w:val="nil"/>
            </w:tcBorders>
            <w:shd w:val="clear" w:color="auto" w:fill="auto"/>
            <w:noWrap/>
            <w:vAlign w:val="bottom"/>
            <w:hideMark/>
          </w:tcPr>
          <w:p w14:paraId="6F413C69"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Banksia </w:t>
            </w:r>
            <w:proofErr w:type="spellStart"/>
            <w:r w:rsidRPr="00AE5ED4">
              <w:rPr>
                <w:rFonts w:cs="Times New Roman"/>
                <w:i/>
                <w:iCs/>
                <w:color w:val="000000"/>
                <w:sz w:val="20"/>
                <w:szCs w:val="20"/>
              </w:rPr>
              <w:t>ericifolia</w:t>
            </w:r>
            <w:proofErr w:type="spellEnd"/>
          </w:p>
        </w:tc>
        <w:tc>
          <w:tcPr>
            <w:tcW w:w="766" w:type="dxa"/>
            <w:tcBorders>
              <w:top w:val="nil"/>
              <w:left w:val="nil"/>
              <w:bottom w:val="nil"/>
              <w:right w:val="nil"/>
            </w:tcBorders>
            <w:shd w:val="clear" w:color="auto" w:fill="auto"/>
            <w:noWrap/>
            <w:vAlign w:val="bottom"/>
            <w:hideMark/>
          </w:tcPr>
          <w:p w14:paraId="34B7850D"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8.511</w:t>
            </w:r>
          </w:p>
        </w:tc>
        <w:tc>
          <w:tcPr>
            <w:tcW w:w="827" w:type="dxa"/>
            <w:tcBorders>
              <w:top w:val="nil"/>
              <w:left w:val="nil"/>
              <w:bottom w:val="nil"/>
              <w:right w:val="double" w:sz="2" w:space="0" w:color="auto"/>
            </w:tcBorders>
            <w:vAlign w:val="bottom"/>
          </w:tcPr>
          <w:p w14:paraId="7F7815C4"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32</w:t>
            </w:r>
          </w:p>
        </w:tc>
        <w:tc>
          <w:tcPr>
            <w:tcW w:w="1294" w:type="dxa"/>
            <w:tcBorders>
              <w:top w:val="nil"/>
              <w:left w:val="double" w:sz="2" w:space="0" w:color="auto"/>
              <w:bottom w:val="nil"/>
              <w:right w:val="single" w:sz="4" w:space="0" w:color="auto"/>
            </w:tcBorders>
            <w:vAlign w:val="bottom"/>
          </w:tcPr>
          <w:p w14:paraId="3CE7FC6F"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3385.342</w:t>
            </w:r>
          </w:p>
        </w:tc>
        <w:tc>
          <w:tcPr>
            <w:tcW w:w="972" w:type="dxa"/>
            <w:tcBorders>
              <w:top w:val="nil"/>
              <w:left w:val="single" w:sz="4" w:space="0" w:color="auto"/>
              <w:bottom w:val="nil"/>
              <w:right w:val="nil"/>
            </w:tcBorders>
            <w:shd w:val="clear" w:color="auto" w:fill="auto"/>
            <w:noWrap/>
            <w:vAlign w:val="bottom"/>
            <w:hideMark/>
          </w:tcPr>
          <w:p w14:paraId="2ACC0E75"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6.8</w:t>
            </w:r>
          </w:p>
        </w:tc>
        <w:tc>
          <w:tcPr>
            <w:tcW w:w="1050" w:type="dxa"/>
            <w:tcBorders>
              <w:top w:val="nil"/>
              <w:left w:val="nil"/>
              <w:bottom w:val="nil"/>
              <w:right w:val="single" w:sz="4" w:space="0" w:color="auto"/>
            </w:tcBorders>
            <w:vAlign w:val="bottom"/>
          </w:tcPr>
          <w:p w14:paraId="71537A10"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10.4</w:t>
            </w:r>
          </w:p>
        </w:tc>
        <w:tc>
          <w:tcPr>
            <w:tcW w:w="972" w:type="dxa"/>
            <w:tcBorders>
              <w:top w:val="nil"/>
              <w:left w:val="single" w:sz="4" w:space="0" w:color="auto"/>
              <w:bottom w:val="nil"/>
              <w:right w:val="nil"/>
            </w:tcBorders>
            <w:shd w:val="clear" w:color="auto" w:fill="auto"/>
            <w:noWrap/>
            <w:vAlign w:val="bottom"/>
            <w:hideMark/>
          </w:tcPr>
          <w:p w14:paraId="2A7EB6AB"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0.7</w:t>
            </w:r>
          </w:p>
        </w:tc>
        <w:tc>
          <w:tcPr>
            <w:tcW w:w="1050" w:type="dxa"/>
            <w:tcBorders>
              <w:top w:val="nil"/>
              <w:left w:val="nil"/>
              <w:bottom w:val="nil"/>
              <w:right w:val="nil"/>
            </w:tcBorders>
            <w:shd w:val="clear" w:color="auto" w:fill="auto"/>
            <w:noWrap/>
            <w:vAlign w:val="bottom"/>
            <w:hideMark/>
          </w:tcPr>
          <w:p w14:paraId="5A328587"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71.0</w:t>
            </w:r>
          </w:p>
        </w:tc>
        <w:tc>
          <w:tcPr>
            <w:tcW w:w="1025" w:type="dxa"/>
            <w:tcBorders>
              <w:top w:val="nil"/>
              <w:left w:val="nil"/>
              <w:bottom w:val="nil"/>
              <w:right w:val="double" w:sz="2" w:space="0" w:color="auto"/>
            </w:tcBorders>
            <w:shd w:val="clear" w:color="auto" w:fill="auto"/>
            <w:noWrap/>
            <w:vAlign w:val="bottom"/>
            <w:hideMark/>
          </w:tcPr>
          <w:p w14:paraId="5F3969DA"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1</w:t>
            </w:r>
          </w:p>
        </w:tc>
        <w:tc>
          <w:tcPr>
            <w:tcW w:w="966" w:type="dxa"/>
            <w:tcBorders>
              <w:top w:val="nil"/>
              <w:left w:val="double" w:sz="2" w:space="0" w:color="auto"/>
              <w:bottom w:val="nil"/>
              <w:right w:val="single" w:sz="4" w:space="0" w:color="auto"/>
            </w:tcBorders>
            <w:shd w:val="clear" w:color="auto" w:fill="auto"/>
            <w:noWrap/>
            <w:vAlign w:val="bottom"/>
            <w:hideMark/>
          </w:tcPr>
          <w:p w14:paraId="389EB9EB"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218.899</w:t>
            </w:r>
          </w:p>
        </w:tc>
        <w:tc>
          <w:tcPr>
            <w:tcW w:w="972" w:type="dxa"/>
            <w:tcBorders>
              <w:top w:val="nil"/>
              <w:left w:val="single" w:sz="4" w:space="0" w:color="auto"/>
              <w:bottom w:val="nil"/>
              <w:right w:val="nil"/>
            </w:tcBorders>
            <w:shd w:val="clear" w:color="auto" w:fill="auto"/>
            <w:noWrap/>
            <w:vAlign w:val="bottom"/>
            <w:hideMark/>
          </w:tcPr>
          <w:p w14:paraId="3C4F5186"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0.8</w:t>
            </w:r>
          </w:p>
        </w:tc>
        <w:tc>
          <w:tcPr>
            <w:tcW w:w="1588" w:type="dxa"/>
            <w:tcBorders>
              <w:top w:val="nil"/>
              <w:left w:val="nil"/>
              <w:bottom w:val="nil"/>
              <w:right w:val="nil"/>
            </w:tcBorders>
            <w:shd w:val="clear" w:color="auto" w:fill="auto"/>
            <w:noWrap/>
            <w:vAlign w:val="bottom"/>
            <w:hideMark/>
          </w:tcPr>
          <w:p w14:paraId="49F763C3"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9.2</w:t>
            </w:r>
          </w:p>
        </w:tc>
      </w:tr>
      <w:tr w:rsidR="003563EC" w:rsidRPr="00AE5ED4" w14:paraId="447CDE34" w14:textId="77777777" w:rsidTr="004919BA">
        <w:trPr>
          <w:trHeight w:val="20"/>
        </w:trPr>
        <w:tc>
          <w:tcPr>
            <w:tcW w:w="2376" w:type="dxa"/>
            <w:tcBorders>
              <w:top w:val="nil"/>
              <w:left w:val="nil"/>
              <w:bottom w:val="single" w:sz="4" w:space="0" w:color="auto"/>
              <w:right w:val="nil"/>
            </w:tcBorders>
            <w:shd w:val="clear" w:color="auto" w:fill="auto"/>
            <w:noWrap/>
            <w:vAlign w:val="bottom"/>
            <w:hideMark/>
          </w:tcPr>
          <w:p w14:paraId="4B191946" w14:textId="77777777" w:rsidR="003563EC" w:rsidRPr="00AE5ED4" w:rsidRDefault="003563EC" w:rsidP="004919BA">
            <w:pPr>
              <w:spacing w:before="60" w:after="0" w:line="360" w:lineRule="auto"/>
              <w:rPr>
                <w:rFonts w:eastAsia="Times New Roman" w:cs="Times New Roman"/>
                <w:i/>
                <w:color w:val="000000"/>
                <w:sz w:val="20"/>
                <w:szCs w:val="20"/>
                <w:lang w:eastAsia="en-AU"/>
              </w:rPr>
            </w:pPr>
            <w:r w:rsidRPr="00AE5ED4">
              <w:rPr>
                <w:rFonts w:cs="Times New Roman"/>
                <w:i/>
                <w:iCs/>
                <w:color w:val="000000"/>
                <w:sz w:val="20"/>
                <w:szCs w:val="20"/>
              </w:rPr>
              <w:t xml:space="preserve">Grevillea </w:t>
            </w:r>
            <w:proofErr w:type="spellStart"/>
            <w:r w:rsidRPr="00AE5ED4">
              <w:rPr>
                <w:rFonts w:cs="Times New Roman"/>
                <w:i/>
                <w:iCs/>
                <w:color w:val="000000"/>
                <w:sz w:val="20"/>
                <w:szCs w:val="20"/>
              </w:rPr>
              <w:t>buxifolia</w:t>
            </w:r>
            <w:proofErr w:type="spellEnd"/>
          </w:p>
        </w:tc>
        <w:tc>
          <w:tcPr>
            <w:tcW w:w="766" w:type="dxa"/>
            <w:tcBorders>
              <w:top w:val="nil"/>
              <w:left w:val="nil"/>
              <w:bottom w:val="single" w:sz="4" w:space="0" w:color="auto"/>
              <w:right w:val="nil"/>
            </w:tcBorders>
            <w:shd w:val="clear" w:color="auto" w:fill="auto"/>
            <w:noWrap/>
            <w:vAlign w:val="bottom"/>
            <w:hideMark/>
          </w:tcPr>
          <w:p w14:paraId="1CEB6381"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22.408</w:t>
            </w:r>
          </w:p>
        </w:tc>
        <w:tc>
          <w:tcPr>
            <w:tcW w:w="827" w:type="dxa"/>
            <w:tcBorders>
              <w:top w:val="nil"/>
              <w:left w:val="nil"/>
              <w:bottom w:val="single" w:sz="4" w:space="0" w:color="auto"/>
              <w:right w:val="double" w:sz="2" w:space="0" w:color="auto"/>
            </w:tcBorders>
            <w:vAlign w:val="bottom"/>
          </w:tcPr>
          <w:p w14:paraId="0D5513DF" w14:textId="77777777" w:rsidR="003563EC" w:rsidRPr="00AE5ED4" w:rsidRDefault="003563EC" w:rsidP="004919BA">
            <w:pPr>
              <w:spacing w:before="60" w:after="0" w:line="360" w:lineRule="auto"/>
              <w:jc w:val="center"/>
              <w:rPr>
                <w:rFonts w:cs="Times New Roman"/>
                <w:color w:val="000000"/>
                <w:sz w:val="20"/>
                <w:szCs w:val="20"/>
              </w:rPr>
            </w:pPr>
            <w:r w:rsidRPr="00AE5ED4">
              <w:rPr>
                <w:rFonts w:cs="Times New Roman"/>
                <w:color w:val="000000"/>
                <w:sz w:val="20"/>
                <w:szCs w:val="20"/>
              </w:rPr>
              <w:t>0.015</w:t>
            </w:r>
          </w:p>
        </w:tc>
        <w:tc>
          <w:tcPr>
            <w:tcW w:w="1294" w:type="dxa"/>
            <w:tcBorders>
              <w:top w:val="nil"/>
              <w:left w:val="double" w:sz="2" w:space="0" w:color="auto"/>
              <w:bottom w:val="single" w:sz="4" w:space="0" w:color="auto"/>
              <w:right w:val="single" w:sz="4" w:space="0" w:color="auto"/>
            </w:tcBorders>
            <w:vAlign w:val="bottom"/>
          </w:tcPr>
          <w:p w14:paraId="13E81AD8"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844.298</w:t>
            </w:r>
          </w:p>
        </w:tc>
        <w:tc>
          <w:tcPr>
            <w:tcW w:w="972" w:type="dxa"/>
            <w:tcBorders>
              <w:top w:val="nil"/>
              <w:left w:val="single" w:sz="4" w:space="0" w:color="auto"/>
              <w:bottom w:val="single" w:sz="4" w:space="0" w:color="auto"/>
              <w:right w:val="nil"/>
            </w:tcBorders>
            <w:shd w:val="clear" w:color="auto" w:fill="auto"/>
            <w:noWrap/>
            <w:vAlign w:val="bottom"/>
            <w:hideMark/>
          </w:tcPr>
          <w:p w14:paraId="4A5A9939"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68.7</w:t>
            </w:r>
          </w:p>
        </w:tc>
        <w:tc>
          <w:tcPr>
            <w:tcW w:w="1050" w:type="dxa"/>
            <w:tcBorders>
              <w:top w:val="nil"/>
              <w:left w:val="nil"/>
              <w:bottom w:val="single" w:sz="4" w:space="0" w:color="auto"/>
              <w:right w:val="single" w:sz="4" w:space="0" w:color="auto"/>
            </w:tcBorders>
            <w:vAlign w:val="bottom"/>
          </w:tcPr>
          <w:p w14:paraId="10B507DC" w14:textId="77777777" w:rsidR="003563EC" w:rsidRPr="00AE5ED4" w:rsidRDefault="003563EC" w:rsidP="004919BA">
            <w:pPr>
              <w:spacing w:before="60" w:after="0" w:line="360" w:lineRule="auto"/>
              <w:ind w:right="170"/>
              <w:jc w:val="center"/>
              <w:rPr>
                <w:rFonts w:cs="Times New Roman"/>
                <w:color w:val="000000"/>
                <w:sz w:val="20"/>
                <w:szCs w:val="20"/>
              </w:rPr>
            </w:pPr>
            <w:r w:rsidRPr="00AE5ED4">
              <w:rPr>
                <w:rFonts w:cs="Times New Roman"/>
                <w:color w:val="000000"/>
                <w:sz w:val="20"/>
                <w:szCs w:val="20"/>
              </w:rPr>
              <w:t>9.5</w:t>
            </w:r>
          </w:p>
        </w:tc>
        <w:tc>
          <w:tcPr>
            <w:tcW w:w="972" w:type="dxa"/>
            <w:tcBorders>
              <w:top w:val="nil"/>
              <w:left w:val="single" w:sz="4" w:space="0" w:color="auto"/>
              <w:bottom w:val="single" w:sz="4" w:space="0" w:color="auto"/>
              <w:right w:val="nil"/>
            </w:tcBorders>
            <w:shd w:val="clear" w:color="auto" w:fill="auto"/>
            <w:noWrap/>
            <w:vAlign w:val="bottom"/>
            <w:hideMark/>
          </w:tcPr>
          <w:p w14:paraId="0BFB48D5"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4</w:t>
            </w:r>
          </w:p>
        </w:tc>
        <w:tc>
          <w:tcPr>
            <w:tcW w:w="1050" w:type="dxa"/>
            <w:tcBorders>
              <w:top w:val="nil"/>
              <w:left w:val="nil"/>
              <w:bottom w:val="single" w:sz="4" w:space="0" w:color="auto"/>
              <w:right w:val="nil"/>
            </w:tcBorders>
            <w:shd w:val="clear" w:color="auto" w:fill="auto"/>
            <w:noWrap/>
            <w:vAlign w:val="bottom"/>
            <w:hideMark/>
          </w:tcPr>
          <w:p w14:paraId="4225D8EA"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17.1</w:t>
            </w:r>
          </w:p>
        </w:tc>
        <w:tc>
          <w:tcPr>
            <w:tcW w:w="1025" w:type="dxa"/>
            <w:tcBorders>
              <w:top w:val="nil"/>
              <w:left w:val="nil"/>
              <w:bottom w:val="single" w:sz="4" w:space="0" w:color="auto"/>
              <w:right w:val="double" w:sz="2" w:space="0" w:color="auto"/>
            </w:tcBorders>
            <w:shd w:val="clear" w:color="auto" w:fill="auto"/>
            <w:noWrap/>
            <w:vAlign w:val="bottom"/>
            <w:hideMark/>
          </w:tcPr>
          <w:p w14:paraId="40FF5210" w14:textId="77777777" w:rsidR="003563EC" w:rsidRPr="00AE5ED4" w:rsidRDefault="003563EC" w:rsidP="004919BA">
            <w:pPr>
              <w:spacing w:before="60" w:after="0" w:line="360" w:lineRule="auto"/>
              <w:ind w:right="170"/>
              <w:jc w:val="center"/>
              <w:rPr>
                <w:rFonts w:eastAsia="Times New Roman" w:cs="Times New Roman"/>
                <w:color w:val="000000"/>
                <w:sz w:val="20"/>
                <w:szCs w:val="20"/>
                <w:lang w:eastAsia="en-AU"/>
              </w:rPr>
            </w:pPr>
            <w:r w:rsidRPr="00AE5ED4">
              <w:rPr>
                <w:rFonts w:cs="Times New Roman"/>
                <w:color w:val="000000"/>
                <w:sz w:val="20"/>
                <w:szCs w:val="20"/>
              </w:rPr>
              <w:t>3.3</w:t>
            </w:r>
          </w:p>
        </w:tc>
        <w:tc>
          <w:tcPr>
            <w:tcW w:w="966" w:type="dxa"/>
            <w:tcBorders>
              <w:top w:val="nil"/>
              <w:left w:val="double" w:sz="2" w:space="0" w:color="auto"/>
              <w:bottom w:val="single" w:sz="4" w:space="0" w:color="auto"/>
              <w:right w:val="single" w:sz="4" w:space="0" w:color="auto"/>
            </w:tcBorders>
            <w:shd w:val="clear" w:color="auto" w:fill="auto"/>
            <w:noWrap/>
            <w:vAlign w:val="bottom"/>
            <w:hideMark/>
          </w:tcPr>
          <w:p w14:paraId="1DFC0D7A" w14:textId="77777777" w:rsidR="003563EC" w:rsidRPr="00AE5ED4" w:rsidRDefault="003563EC" w:rsidP="004919BA">
            <w:pPr>
              <w:spacing w:before="60" w:after="0" w:line="360" w:lineRule="auto"/>
              <w:jc w:val="right"/>
              <w:rPr>
                <w:rFonts w:eastAsia="Times New Roman" w:cs="Times New Roman"/>
                <w:color w:val="000000"/>
                <w:sz w:val="20"/>
                <w:szCs w:val="20"/>
                <w:lang w:eastAsia="en-AU"/>
              </w:rPr>
            </w:pPr>
            <w:r w:rsidRPr="00AE5ED4">
              <w:rPr>
                <w:rFonts w:cs="Times New Roman"/>
                <w:color w:val="000000"/>
                <w:sz w:val="20"/>
                <w:szCs w:val="20"/>
              </w:rPr>
              <w:t>149.768</w:t>
            </w:r>
          </w:p>
        </w:tc>
        <w:tc>
          <w:tcPr>
            <w:tcW w:w="972" w:type="dxa"/>
            <w:tcBorders>
              <w:top w:val="nil"/>
              <w:left w:val="single" w:sz="4" w:space="0" w:color="auto"/>
              <w:bottom w:val="single" w:sz="4" w:space="0" w:color="auto"/>
              <w:right w:val="nil"/>
            </w:tcBorders>
            <w:shd w:val="clear" w:color="auto" w:fill="auto"/>
            <w:noWrap/>
            <w:vAlign w:val="bottom"/>
            <w:hideMark/>
          </w:tcPr>
          <w:p w14:paraId="699DB6BE"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6.2</w:t>
            </w:r>
          </w:p>
        </w:tc>
        <w:tc>
          <w:tcPr>
            <w:tcW w:w="1588" w:type="dxa"/>
            <w:tcBorders>
              <w:top w:val="nil"/>
              <w:left w:val="nil"/>
              <w:bottom w:val="single" w:sz="4" w:space="0" w:color="auto"/>
              <w:right w:val="nil"/>
            </w:tcBorders>
            <w:shd w:val="clear" w:color="auto" w:fill="auto"/>
            <w:noWrap/>
            <w:vAlign w:val="bottom"/>
            <w:hideMark/>
          </w:tcPr>
          <w:p w14:paraId="6278846B" w14:textId="77777777" w:rsidR="003563EC" w:rsidRPr="00AE5ED4" w:rsidRDefault="003563EC" w:rsidP="004919BA">
            <w:pPr>
              <w:spacing w:before="60" w:after="0" w:line="360" w:lineRule="auto"/>
              <w:jc w:val="center"/>
              <w:rPr>
                <w:rFonts w:eastAsia="Times New Roman" w:cs="Times New Roman"/>
                <w:color w:val="000000"/>
                <w:sz w:val="20"/>
                <w:szCs w:val="20"/>
                <w:lang w:eastAsia="en-AU"/>
              </w:rPr>
            </w:pPr>
            <w:r w:rsidRPr="00AE5ED4">
              <w:rPr>
                <w:rFonts w:cs="Times New Roman"/>
                <w:color w:val="000000"/>
                <w:sz w:val="20"/>
                <w:szCs w:val="20"/>
              </w:rPr>
              <w:t>93.8</w:t>
            </w:r>
          </w:p>
        </w:tc>
      </w:tr>
    </w:tbl>
    <w:p w14:paraId="056548DC" w14:textId="58DA7155" w:rsidR="003563EC" w:rsidRPr="00453659" w:rsidDel="004919BA" w:rsidRDefault="003563EC" w:rsidP="003563EC">
      <w:pPr>
        <w:spacing w:after="120" w:line="240" w:lineRule="auto"/>
        <w:rPr>
          <w:del w:id="1129" w:author="Daniel Falster" w:date="2017-06-28T20:31:00Z"/>
          <w:rFonts w:cs="Times New Roman"/>
          <w:b/>
        </w:rPr>
      </w:pPr>
      <w:del w:id="1130" w:author="Daniel Falster" w:date="2017-06-28T20:31:00Z">
        <w:r w:rsidRPr="00453659" w:rsidDel="004919BA">
          <w:rPr>
            <w:rFonts w:cs="Times New Roman"/>
            <w:b/>
          </w:rPr>
          <w:delText>Tables</w:delText>
        </w:r>
      </w:del>
    </w:p>
    <w:p w14:paraId="19A8DCD7" w14:textId="46CC1D00" w:rsidR="003563EC" w:rsidDel="004919BA" w:rsidRDefault="003563EC" w:rsidP="003563EC">
      <w:pPr>
        <w:spacing w:after="120" w:line="240" w:lineRule="auto"/>
        <w:rPr>
          <w:del w:id="1131" w:author="Daniel Falster" w:date="2017-06-28T20:31:00Z"/>
          <w:rFonts w:cs="Times New Roman"/>
          <w:b/>
        </w:rPr>
      </w:pPr>
    </w:p>
    <w:p w14:paraId="7E2CF16E" w14:textId="243CFC84" w:rsidR="003563EC" w:rsidDel="004919BA" w:rsidRDefault="003563EC" w:rsidP="003563EC">
      <w:pPr>
        <w:spacing w:after="120" w:line="240" w:lineRule="auto"/>
        <w:rPr>
          <w:del w:id="1132" w:author="Daniel Falster" w:date="2017-06-28T20:31:00Z"/>
          <w:rFonts w:cs="Times New Roman"/>
          <w:b/>
        </w:rPr>
      </w:pPr>
    </w:p>
    <w:p w14:paraId="1D36F430" w14:textId="52B0173D" w:rsidR="003563EC" w:rsidDel="004919BA" w:rsidRDefault="003563EC" w:rsidP="003563EC">
      <w:pPr>
        <w:spacing w:after="120" w:line="240" w:lineRule="auto"/>
        <w:rPr>
          <w:del w:id="1133" w:author="Daniel Falster" w:date="2017-06-28T20:31:00Z"/>
          <w:rFonts w:cs="Times New Roman"/>
          <w:b/>
        </w:rPr>
      </w:pPr>
    </w:p>
    <w:p w14:paraId="60428637" w14:textId="48785D58" w:rsidR="003563EC" w:rsidDel="004919BA" w:rsidRDefault="003563EC" w:rsidP="003563EC">
      <w:pPr>
        <w:spacing w:after="120" w:line="240" w:lineRule="auto"/>
        <w:rPr>
          <w:del w:id="1134" w:author="Daniel Falster" w:date="2017-06-28T20:31:00Z"/>
          <w:rFonts w:cs="Times New Roman"/>
          <w:b/>
        </w:rPr>
      </w:pPr>
      <w:del w:id="1135" w:author="Daniel Falster" w:date="2017-06-28T14:25:00Z">
        <w:r w:rsidRPr="009D3DF8" w:rsidDel="00DC5159">
          <w:rPr>
            <w:rFonts w:cs="Times New Roman"/>
            <w:noProof/>
            <w:lang w:val="en-US"/>
          </w:rPr>
          <w:drawing>
            <wp:anchor distT="0" distB="0" distL="114300" distR="114300" simplePos="0" relativeHeight="251659264" behindDoc="0" locked="0" layoutInCell="1" allowOverlap="1" wp14:anchorId="76C85C85" wp14:editId="35DA78A3">
              <wp:simplePos x="0" y="0"/>
              <wp:positionH relativeFrom="column">
                <wp:posOffset>133985</wp:posOffset>
              </wp:positionH>
              <wp:positionV relativeFrom="paragraph">
                <wp:posOffset>292735</wp:posOffset>
              </wp:positionV>
              <wp:extent cx="256540" cy="372554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01_dots.wmf"/>
                      <pic:cNvPicPr/>
                    </pic:nvPicPr>
                    <pic:blipFill>
                      <a:blip r:embed="rId12">
                        <a:extLst>
                          <a:ext uri="{28A0092B-C50C-407E-A947-70E740481C1C}">
                            <a14:useLocalDpi xmlns:a14="http://schemas.microsoft.com/office/drawing/2010/main" val="0"/>
                          </a:ext>
                        </a:extLst>
                      </a:blip>
                      <a:stretch>
                        <a:fillRect/>
                      </a:stretch>
                    </pic:blipFill>
                    <pic:spPr>
                      <a:xfrm>
                        <a:off x="0" y="0"/>
                        <a:ext cx="256540" cy="3725545"/>
                      </a:xfrm>
                      <a:prstGeom prst="rect">
                        <a:avLst/>
                      </a:prstGeom>
                    </pic:spPr>
                  </pic:pic>
                </a:graphicData>
              </a:graphic>
              <wp14:sizeRelH relativeFrom="margin">
                <wp14:pctWidth>0</wp14:pctWidth>
              </wp14:sizeRelH>
              <wp14:sizeRelV relativeFrom="margin">
                <wp14:pctHeight>0</wp14:pctHeight>
              </wp14:sizeRelV>
            </wp:anchor>
          </w:drawing>
        </w:r>
      </w:del>
    </w:p>
    <w:p w14:paraId="7323CF55" w14:textId="6F42DD06" w:rsidR="003563EC" w:rsidDel="004919BA" w:rsidRDefault="003563EC" w:rsidP="003563EC">
      <w:pPr>
        <w:spacing w:after="120"/>
        <w:rPr>
          <w:del w:id="1136" w:author="Daniel Falster" w:date="2017-06-28T20:31:00Z"/>
          <w:rFonts w:cs="Times New Roman"/>
          <w:b/>
        </w:rPr>
      </w:pPr>
    </w:p>
    <w:p w14:paraId="3FD5EA89" w14:textId="73263333" w:rsidR="003563EC" w:rsidDel="004919BA" w:rsidRDefault="003563EC" w:rsidP="003563EC">
      <w:pPr>
        <w:spacing w:after="120"/>
        <w:rPr>
          <w:del w:id="1137" w:author="Daniel Falster" w:date="2017-06-28T20:31:00Z"/>
          <w:rFonts w:cs="Times New Roman"/>
          <w:b/>
        </w:rPr>
      </w:pPr>
    </w:p>
    <w:p w14:paraId="4B370EAE" w14:textId="77777777" w:rsidR="00DC5159" w:rsidRDefault="00DC5159" w:rsidP="003563EC">
      <w:pPr>
        <w:spacing w:after="120"/>
        <w:rPr>
          <w:ins w:id="1138" w:author="Daniel Falster" w:date="2017-06-28T14:25:00Z"/>
          <w:rFonts w:cs="Times New Roman"/>
          <w:b/>
        </w:rPr>
      </w:pPr>
    </w:p>
    <w:p w14:paraId="0C9370F3" w14:textId="46B98111" w:rsidR="003563EC" w:rsidRPr="00AE5ED4" w:rsidRDefault="003563EC" w:rsidP="003563EC">
      <w:pPr>
        <w:spacing w:after="120"/>
        <w:rPr>
          <w:rFonts w:cs="Times New Roman"/>
          <w:b/>
        </w:rPr>
      </w:pPr>
      <w:r w:rsidRPr="00453659">
        <w:rPr>
          <w:rFonts w:cs="Times New Roman"/>
          <w:b/>
        </w:rPr>
        <w:t>Table 1.</w:t>
      </w:r>
      <w:r w:rsidRPr="00453659">
        <w:rPr>
          <w:rFonts w:cs="Times New Roman"/>
        </w:rPr>
        <w:t xml:space="preserve"> </w:t>
      </w:r>
      <w:ins w:id="1139" w:author="Daniel Falster" w:date="2017-06-28T22:03:00Z">
        <w:r w:rsidR="00794970">
          <w:rPr>
            <w:rFonts w:cs="Times New Roman"/>
          </w:rPr>
          <w:t xml:space="preserve">Details on study </w:t>
        </w:r>
        <w:r w:rsidR="00794970" w:rsidRPr="00794970">
          <w:rPr>
            <w:rFonts w:cs="Times New Roman"/>
          </w:rPr>
          <w:t xml:space="preserve">species </w:t>
        </w:r>
        <w:r w:rsidR="00794970">
          <w:rPr>
            <w:rFonts w:cs="Times New Roman"/>
          </w:rPr>
          <w:t>and their r</w:t>
        </w:r>
      </w:ins>
      <w:del w:id="1140" w:author="Daniel Falster" w:date="2017-06-28T22:03:00Z">
        <w:r w:rsidRPr="00453659" w:rsidDel="00794970">
          <w:rPr>
            <w:rFonts w:cs="Times New Roman"/>
          </w:rPr>
          <w:delText>R</w:delText>
        </w:r>
      </w:del>
      <w:r w:rsidRPr="00453659">
        <w:rPr>
          <w:rFonts w:cs="Times New Roman"/>
        </w:rPr>
        <w:t>eproductive investment</w:t>
      </w:r>
      <w:del w:id="1141" w:author="Daniel Falster" w:date="2017-06-28T22:03:00Z">
        <w:r w:rsidRPr="00453659" w:rsidDel="00794970">
          <w:rPr>
            <w:rFonts w:cs="Times New Roman"/>
          </w:rPr>
          <w:delText xml:space="preserve"> </w:delText>
        </w:r>
      </w:del>
      <w:del w:id="1142" w:author="Daniel Falster" w:date="2017-06-28T20:31:00Z">
        <w:r w:rsidRPr="00453659" w:rsidDel="004919BA">
          <w:rPr>
            <w:rFonts w:cs="Times New Roman"/>
          </w:rPr>
          <w:delText xml:space="preserve">data </w:delText>
        </w:r>
      </w:del>
      <w:del w:id="1143" w:author="Daniel Falster" w:date="2017-06-28T22:03:00Z">
        <w:r w:rsidRPr="00453659" w:rsidDel="00794970">
          <w:rPr>
            <w:rFonts w:cs="Times New Roman"/>
          </w:rPr>
          <w:delText>for each species</w:delText>
        </w:r>
      </w:del>
      <w:r w:rsidRPr="00453659">
        <w:rPr>
          <w:rFonts w:cs="Times New Roman"/>
        </w:rPr>
        <w:t>. Seed size indicates the mass of the embryo and endosperm only</w:t>
      </w:r>
      <w:del w:id="1144" w:author="Daniel Falster" w:date="2017-06-28T22:03:00Z">
        <w:r w:rsidRPr="00453659" w:rsidDel="00B67925">
          <w:rPr>
            <w:rFonts w:cs="Times New Roman"/>
          </w:rPr>
          <w:delText xml:space="preserve"> (mg)</w:delText>
        </w:r>
      </w:del>
      <w:r w:rsidRPr="00453659">
        <w:rPr>
          <w:rFonts w:cs="Times New Roman"/>
        </w:rPr>
        <w:t xml:space="preserve">. </w:t>
      </w:r>
      <w:proofErr w:type="spellStart"/>
      <w:r w:rsidRPr="00453659">
        <w:rPr>
          <w:rFonts w:cs="Times New Roman"/>
        </w:rPr>
        <w:t>Seedset</w:t>
      </w:r>
      <w:proofErr w:type="spellEnd"/>
      <w:r w:rsidRPr="00453659">
        <w:rPr>
          <w:rFonts w:cs="Times New Roman"/>
        </w:rPr>
        <w:t xml:space="preserve"> is mature seeds per ovule initiated. Reproductive costs are the total reproductive investment per seed matured. The proportion of reproductive costs allocated to discarded tissues formed for pollen-attraction versus packaging and dispersal, successful pollen-attraction tissues, successful </w:t>
      </w:r>
      <w:r w:rsidRPr="00453659">
        <w:rPr>
          <w:rFonts w:cs="Times New Roman"/>
        </w:rPr>
        <w:lastRenderedPageBreak/>
        <w:t xml:space="preserve">packaging and dispersal tissues and the seed itself are shown. Success costs are the components of total reproductive costs required for the formation of a successful seed, and are divided into two components, pollen attraction costs and provisioning costs. Note that for seed costs, the </w:t>
      </w:r>
      <w:del w:id="1145" w:author="Daniel Falster" w:date="2017-06-28T10:55:00Z">
        <w:r w:rsidRPr="00453659" w:rsidDel="00AA46FF">
          <w:rPr>
            <w:rFonts w:cs="Times New Roman"/>
          </w:rPr>
          <w:delText>weight</w:delText>
        </w:r>
      </w:del>
      <w:ins w:id="1146" w:author="Daniel Falster" w:date="2017-06-28T10:55:00Z">
        <w:r w:rsidR="00AA46FF">
          <w:rPr>
            <w:rFonts w:cs="Times New Roman"/>
          </w:rPr>
          <w:t>mass</w:t>
        </w:r>
      </w:ins>
      <w:r w:rsidRPr="00453659">
        <w:rPr>
          <w:rFonts w:cs="Times New Roman"/>
        </w:rPr>
        <w:t xml:space="preserve"> of the seed itself is considered part of provisioning costs. </w:t>
      </w:r>
      <w:del w:id="1147" w:author="Daniel Falster" w:date="2017-06-28T22:04:00Z">
        <w:r w:rsidRPr="00453659" w:rsidDel="009674E8">
          <w:rPr>
            <w:rFonts w:cs="Times New Roman"/>
          </w:rPr>
          <w:delText xml:space="preserve">Colored dots indicate plotting colors used for each species in </w:delText>
        </w:r>
      </w:del>
      <w:del w:id="1148" w:author="Daniel Falster" w:date="2017-06-28T20:39:00Z">
        <w:r w:rsidRPr="00453659" w:rsidDel="00A87A3D">
          <w:rPr>
            <w:rFonts w:cs="Times New Roman"/>
          </w:rPr>
          <w:delText xml:space="preserve">Figure </w:delText>
        </w:r>
      </w:del>
      <w:del w:id="1149" w:author="Daniel Falster" w:date="2017-06-28T20:47:00Z">
        <w:r w:rsidRPr="00453659" w:rsidDel="00A87A3D">
          <w:rPr>
            <w:rFonts w:cs="Times New Roman"/>
          </w:rPr>
          <w:delText>3</w:delText>
        </w:r>
      </w:del>
      <w:del w:id="1150" w:author="Daniel Falster" w:date="2017-06-28T22:04:00Z">
        <w:r w:rsidRPr="00453659" w:rsidDel="009674E8">
          <w:rPr>
            <w:rFonts w:cs="Times New Roman"/>
          </w:rPr>
          <w:delText>.</w:delText>
        </w:r>
      </w:del>
    </w:p>
    <w:p w14:paraId="0F60D254" w14:textId="77777777" w:rsidR="003563EC" w:rsidRPr="00453659" w:rsidRDefault="003563EC" w:rsidP="003563EC">
      <w:pPr>
        <w:spacing w:after="120"/>
        <w:rPr>
          <w:rFonts w:cs="Times New Roman"/>
        </w:rPr>
        <w:sectPr w:rsidR="003563EC" w:rsidRPr="00453659" w:rsidSect="003563EC">
          <w:pgSz w:w="16840" w:h="11901" w:orient="landscape"/>
          <w:pgMar w:top="1134" w:right="1418" w:bottom="1134" w:left="1418" w:header="709" w:footer="709" w:gutter="0"/>
          <w:lnNumType w:countBy="1" w:restart="continuous"/>
          <w:cols w:space="708"/>
          <w:docGrid w:linePitch="360"/>
        </w:sectPr>
      </w:pPr>
    </w:p>
    <w:p w14:paraId="10718EE6" w14:textId="77777777" w:rsidR="003563EC" w:rsidRPr="00453659" w:rsidRDefault="003563EC" w:rsidP="003563EC">
      <w:pPr>
        <w:rPr>
          <w:rFonts w:cs="Times New Roman"/>
        </w:rPr>
      </w:pPr>
    </w:p>
    <w:p w14:paraId="6F83D1BD" w14:textId="77777777" w:rsidR="003563EC" w:rsidRPr="00453659" w:rsidRDefault="003563EC" w:rsidP="003563EC">
      <w:pPr>
        <w:rPr>
          <w:rFonts w:cs="Times New Roman"/>
          <w:b/>
        </w:rPr>
      </w:pPr>
    </w:p>
    <w:p w14:paraId="2F1224BD" w14:textId="77777777" w:rsidR="003563EC" w:rsidRPr="00453659" w:rsidRDefault="003563EC" w:rsidP="003563EC">
      <w:pPr>
        <w:rPr>
          <w:rFonts w:cs="Times New Roman"/>
          <w:b/>
        </w:rPr>
      </w:pPr>
    </w:p>
    <w:p w14:paraId="661841D9" w14:textId="77777777" w:rsidR="003563EC" w:rsidRPr="00453659" w:rsidRDefault="003563EC" w:rsidP="003563EC">
      <w:pPr>
        <w:rPr>
          <w:rFonts w:cs="Times New Roman"/>
          <w:b/>
        </w:rPr>
      </w:pPr>
    </w:p>
    <w:tbl>
      <w:tblPr>
        <w:tblW w:w="6525" w:type="dxa"/>
        <w:tblInd w:w="216" w:type="dxa"/>
        <w:tblLook w:val="04A0" w:firstRow="1" w:lastRow="0" w:firstColumn="1" w:lastColumn="0" w:noHBand="0" w:noVBand="1"/>
      </w:tblPr>
      <w:tblGrid>
        <w:gridCol w:w="3686"/>
        <w:gridCol w:w="571"/>
        <w:gridCol w:w="2268"/>
      </w:tblGrid>
      <w:tr w:rsidR="003563EC" w:rsidRPr="00453659" w14:paraId="1F5E5FD3" w14:textId="77777777" w:rsidTr="003563EC">
        <w:trPr>
          <w:trHeight w:val="57"/>
        </w:trPr>
        <w:tc>
          <w:tcPr>
            <w:tcW w:w="3686" w:type="dxa"/>
            <w:tcBorders>
              <w:top w:val="single" w:sz="4" w:space="0" w:color="auto"/>
              <w:left w:val="nil"/>
              <w:bottom w:val="single" w:sz="4" w:space="0" w:color="auto"/>
              <w:right w:val="nil"/>
            </w:tcBorders>
            <w:shd w:val="clear" w:color="auto" w:fill="auto"/>
            <w:noWrap/>
            <w:vAlign w:val="bottom"/>
            <w:hideMark/>
          </w:tcPr>
          <w:p w14:paraId="4BA2FDD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b/>
              </w:rPr>
              <w:br/>
            </w:r>
            <w:r w:rsidRPr="00453659">
              <w:rPr>
                <w:rFonts w:eastAsia="Times New Roman" w:cs="Times New Roman"/>
                <w:color w:val="000000"/>
                <w:sz w:val="20"/>
                <w:szCs w:val="20"/>
                <w:lang w:eastAsia="en-AU"/>
              </w:rPr>
              <w:t>Reproductive cost component</w:t>
            </w:r>
          </w:p>
        </w:tc>
        <w:tc>
          <w:tcPr>
            <w:tcW w:w="571" w:type="dxa"/>
            <w:tcBorders>
              <w:top w:val="single" w:sz="4" w:space="0" w:color="auto"/>
              <w:left w:val="nil"/>
              <w:bottom w:val="single" w:sz="4" w:space="0" w:color="auto"/>
              <w:right w:val="nil"/>
            </w:tcBorders>
            <w:shd w:val="clear" w:color="auto" w:fill="auto"/>
            <w:noWrap/>
            <w:vAlign w:val="bottom"/>
            <w:hideMark/>
          </w:tcPr>
          <w:p w14:paraId="46F12368" w14:textId="77777777" w:rsidR="003563EC" w:rsidRPr="00453659" w:rsidRDefault="003563EC" w:rsidP="003563EC">
            <w:pPr>
              <w:spacing w:after="60" w:line="36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roofErr w:type="gramEnd"/>
          </w:p>
        </w:tc>
        <w:tc>
          <w:tcPr>
            <w:tcW w:w="2268" w:type="dxa"/>
            <w:tcBorders>
              <w:top w:val="single" w:sz="4" w:space="0" w:color="auto"/>
              <w:left w:val="nil"/>
              <w:bottom w:val="single" w:sz="4" w:space="0" w:color="auto"/>
              <w:right w:val="nil"/>
            </w:tcBorders>
            <w:shd w:val="clear" w:color="auto" w:fill="auto"/>
            <w:noWrap/>
            <w:hideMark/>
          </w:tcPr>
          <w:p w14:paraId="2BE821C0"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eastAsia="Times New Roman" w:cs="Times New Roman"/>
                <w:color w:val="000000"/>
                <w:sz w:val="20"/>
                <w:szCs w:val="20"/>
                <w:lang w:eastAsia="en-AU"/>
              </w:rPr>
              <w:t>Slope</w:t>
            </w:r>
          </w:p>
          <w:p w14:paraId="03639BD8" w14:textId="77777777" w:rsidR="003563EC" w:rsidRPr="00453659" w:rsidRDefault="003563EC" w:rsidP="003563EC">
            <w:pPr>
              <w:spacing w:after="60" w:line="360" w:lineRule="auto"/>
              <w:jc w:val="center"/>
              <w:rPr>
                <w:rFonts w:eastAsia="Times New Roman" w:cs="Times New Roman"/>
                <w:i/>
                <w:color w:val="000000"/>
                <w:sz w:val="20"/>
                <w:szCs w:val="20"/>
                <w:lang w:eastAsia="en-AU"/>
              </w:rPr>
            </w:pPr>
            <w:r w:rsidRPr="00453659">
              <w:rPr>
                <w:rFonts w:eastAsia="Times New Roman" w:cs="Times New Roman"/>
                <w:i/>
                <w:color w:val="000000"/>
                <w:sz w:val="20"/>
                <w:szCs w:val="20"/>
                <w:lang w:eastAsia="en-AU"/>
              </w:rPr>
              <w:t>(</w:t>
            </w:r>
            <w:proofErr w:type="gramStart"/>
            <w:r w:rsidRPr="00453659">
              <w:rPr>
                <w:rFonts w:eastAsia="Times New Roman" w:cs="Times New Roman"/>
                <w:i/>
                <w:color w:val="000000"/>
                <w:sz w:val="20"/>
                <w:szCs w:val="20"/>
                <w:lang w:eastAsia="en-AU"/>
              </w:rPr>
              <w:t>confidence</w:t>
            </w:r>
            <w:proofErr w:type="gramEnd"/>
            <w:r w:rsidRPr="00453659">
              <w:rPr>
                <w:rFonts w:eastAsia="Times New Roman" w:cs="Times New Roman"/>
                <w:i/>
                <w:color w:val="000000"/>
                <w:sz w:val="20"/>
                <w:szCs w:val="20"/>
                <w:lang w:eastAsia="en-AU"/>
              </w:rPr>
              <w:t xml:space="preserve"> interval)</w:t>
            </w:r>
          </w:p>
        </w:tc>
      </w:tr>
      <w:tr w:rsidR="003563EC" w:rsidRPr="00453659" w14:paraId="19364ABD" w14:textId="77777777" w:rsidTr="003563EC">
        <w:trPr>
          <w:trHeight w:val="57"/>
        </w:trPr>
        <w:tc>
          <w:tcPr>
            <w:tcW w:w="3686" w:type="dxa"/>
            <w:tcBorders>
              <w:top w:val="nil"/>
              <w:left w:val="nil"/>
              <w:bottom w:val="nil"/>
              <w:right w:val="nil"/>
            </w:tcBorders>
            <w:shd w:val="clear" w:color="auto" w:fill="auto"/>
            <w:noWrap/>
            <w:vAlign w:val="bottom"/>
          </w:tcPr>
          <w:p w14:paraId="028ED788"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reproductive costs</w:t>
            </w:r>
          </w:p>
        </w:tc>
        <w:tc>
          <w:tcPr>
            <w:tcW w:w="571" w:type="dxa"/>
            <w:tcBorders>
              <w:top w:val="nil"/>
              <w:left w:val="nil"/>
              <w:bottom w:val="nil"/>
              <w:right w:val="nil"/>
            </w:tcBorders>
            <w:shd w:val="clear" w:color="auto" w:fill="auto"/>
            <w:noWrap/>
            <w:vAlign w:val="bottom"/>
          </w:tcPr>
          <w:p w14:paraId="3CEF2086" w14:textId="77777777" w:rsidR="003563EC" w:rsidRPr="00453659" w:rsidRDefault="003563EC" w:rsidP="003563EC">
            <w:pPr>
              <w:spacing w:after="60" w:line="360" w:lineRule="auto"/>
              <w:rPr>
                <w:rFonts w:cs="Times New Roman"/>
                <w:color w:val="000000"/>
                <w:sz w:val="20"/>
              </w:rPr>
            </w:pPr>
            <w:r w:rsidRPr="00453659">
              <w:rPr>
                <w:rFonts w:cs="Times New Roman"/>
                <w:color w:val="000000"/>
                <w:sz w:val="20"/>
              </w:rPr>
              <w:t>0.91</w:t>
            </w:r>
          </w:p>
        </w:tc>
        <w:tc>
          <w:tcPr>
            <w:tcW w:w="2268" w:type="dxa"/>
            <w:tcBorders>
              <w:top w:val="nil"/>
              <w:left w:val="nil"/>
              <w:bottom w:val="nil"/>
              <w:right w:val="nil"/>
            </w:tcBorders>
            <w:shd w:val="clear" w:color="auto" w:fill="auto"/>
            <w:noWrap/>
            <w:vAlign w:val="bottom"/>
          </w:tcPr>
          <w:p w14:paraId="3CBF7D4A" w14:textId="77777777" w:rsidR="003563EC" w:rsidRPr="00453659" w:rsidRDefault="003563EC" w:rsidP="003563EC">
            <w:pPr>
              <w:spacing w:after="60" w:line="360" w:lineRule="auto"/>
              <w:jc w:val="center"/>
              <w:rPr>
                <w:rFonts w:cs="Times New Roman"/>
                <w:color w:val="000000"/>
                <w:sz w:val="20"/>
              </w:rPr>
            </w:pPr>
            <w:r w:rsidRPr="00453659">
              <w:rPr>
                <w:rFonts w:cs="Times New Roman"/>
                <w:color w:val="000000"/>
                <w:sz w:val="20"/>
              </w:rPr>
              <w:t>1.27 (1.05 - 1.54)</w:t>
            </w:r>
          </w:p>
        </w:tc>
      </w:tr>
      <w:tr w:rsidR="003563EC" w:rsidRPr="00453659" w14:paraId="51C4BBEF" w14:textId="77777777" w:rsidTr="003563EC">
        <w:trPr>
          <w:trHeight w:val="57"/>
        </w:trPr>
        <w:tc>
          <w:tcPr>
            <w:tcW w:w="3686" w:type="dxa"/>
            <w:tcBorders>
              <w:top w:val="nil"/>
              <w:left w:val="nil"/>
              <w:bottom w:val="nil"/>
              <w:right w:val="nil"/>
            </w:tcBorders>
            <w:shd w:val="clear" w:color="auto" w:fill="auto"/>
            <w:noWrap/>
            <w:vAlign w:val="bottom"/>
            <w:hideMark/>
          </w:tcPr>
          <w:p w14:paraId="52DDF9BE"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Total accessory costs</w:t>
            </w:r>
          </w:p>
        </w:tc>
        <w:tc>
          <w:tcPr>
            <w:tcW w:w="571" w:type="dxa"/>
            <w:tcBorders>
              <w:top w:val="nil"/>
              <w:left w:val="nil"/>
              <w:bottom w:val="nil"/>
              <w:right w:val="nil"/>
            </w:tcBorders>
            <w:shd w:val="clear" w:color="auto" w:fill="auto"/>
            <w:noWrap/>
            <w:vAlign w:val="bottom"/>
            <w:hideMark/>
          </w:tcPr>
          <w:p w14:paraId="28C2D9FF"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90</w:t>
            </w:r>
          </w:p>
        </w:tc>
        <w:tc>
          <w:tcPr>
            <w:tcW w:w="2268" w:type="dxa"/>
            <w:tcBorders>
              <w:top w:val="nil"/>
              <w:left w:val="nil"/>
              <w:bottom w:val="nil"/>
              <w:right w:val="nil"/>
            </w:tcBorders>
            <w:shd w:val="clear" w:color="auto" w:fill="auto"/>
            <w:noWrap/>
            <w:vAlign w:val="bottom"/>
            <w:hideMark/>
          </w:tcPr>
          <w:p w14:paraId="5631DBA9"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7 (1.05 - 1.54)</w:t>
            </w:r>
          </w:p>
        </w:tc>
      </w:tr>
      <w:tr w:rsidR="003563EC" w:rsidRPr="00453659" w14:paraId="34AAC235" w14:textId="77777777" w:rsidTr="003563EC">
        <w:trPr>
          <w:trHeight w:val="57"/>
        </w:trPr>
        <w:tc>
          <w:tcPr>
            <w:tcW w:w="3686" w:type="dxa"/>
            <w:tcBorders>
              <w:top w:val="nil"/>
              <w:left w:val="nil"/>
              <w:bottom w:val="nil"/>
              <w:right w:val="nil"/>
            </w:tcBorders>
            <w:shd w:val="clear" w:color="auto" w:fill="auto"/>
            <w:noWrap/>
            <w:vAlign w:val="bottom"/>
          </w:tcPr>
          <w:p w14:paraId="036A9BFD"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 costs</w:t>
            </w:r>
          </w:p>
        </w:tc>
        <w:tc>
          <w:tcPr>
            <w:tcW w:w="571" w:type="dxa"/>
            <w:tcBorders>
              <w:top w:val="nil"/>
              <w:left w:val="nil"/>
              <w:bottom w:val="nil"/>
              <w:right w:val="nil"/>
            </w:tcBorders>
            <w:shd w:val="clear" w:color="auto" w:fill="auto"/>
            <w:noWrap/>
            <w:vAlign w:val="bottom"/>
          </w:tcPr>
          <w:p w14:paraId="2BEEFC6C"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8</w:t>
            </w:r>
          </w:p>
        </w:tc>
        <w:tc>
          <w:tcPr>
            <w:tcW w:w="2268" w:type="dxa"/>
            <w:tcBorders>
              <w:top w:val="nil"/>
              <w:left w:val="nil"/>
              <w:bottom w:val="nil"/>
              <w:right w:val="nil"/>
            </w:tcBorders>
            <w:shd w:val="clear" w:color="auto" w:fill="auto"/>
            <w:noWrap/>
            <w:vAlign w:val="bottom"/>
          </w:tcPr>
          <w:p w14:paraId="0A5687F7"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2 - 1.59)</w:t>
            </w:r>
          </w:p>
        </w:tc>
      </w:tr>
      <w:tr w:rsidR="003563EC" w:rsidRPr="00453659" w14:paraId="2D002EF8" w14:textId="77777777" w:rsidTr="003563EC">
        <w:trPr>
          <w:trHeight w:val="57"/>
        </w:trPr>
        <w:tc>
          <w:tcPr>
            <w:tcW w:w="3686" w:type="dxa"/>
            <w:tcBorders>
              <w:top w:val="nil"/>
              <w:left w:val="nil"/>
              <w:bottom w:val="nil"/>
              <w:right w:val="nil"/>
            </w:tcBorders>
            <w:shd w:val="clear" w:color="auto" w:fill="auto"/>
            <w:noWrap/>
            <w:vAlign w:val="bottom"/>
            <w:hideMark/>
          </w:tcPr>
          <w:p w14:paraId="15E93CEE"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ollen-attraction costs</w:t>
            </w:r>
          </w:p>
        </w:tc>
        <w:tc>
          <w:tcPr>
            <w:tcW w:w="571" w:type="dxa"/>
            <w:tcBorders>
              <w:top w:val="nil"/>
              <w:left w:val="nil"/>
              <w:bottom w:val="nil"/>
              <w:right w:val="nil"/>
            </w:tcBorders>
            <w:shd w:val="clear" w:color="auto" w:fill="auto"/>
            <w:noWrap/>
            <w:vAlign w:val="bottom"/>
            <w:hideMark/>
          </w:tcPr>
          <w:p w14:paraId="2FD3297D"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2</w:t>
            </w:r>
          </w:p>
        </w:tc>
        <w:tc>
          <w:tcPr>
            <w:tcW w:w="2268" w:type="dxa"/>
            <w:tcBorders>
              <w:top w:val="nil"/>
              <w:left w:val="nil"/>
              <w:bottom w:val="nil"/>
              <w:right w:val="nil"/>
            </w:tcBorders>
            <w:shd w:val="clear" w:color="auto" w:fill="auto"/>
            <w:noWrap/>
            <w:vAlign w:val="bottom"/>
            <w:hideMark/>
          </w:tcPr>
          <w:p w14:paraId="52EB6EA2"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0.67 (0.52 - 0.87)</w:t>
            </w:r>
          </w:p>
        </w:tc>
      </w:tr>
      <w:tr w:rsidR="003563EC" w:rsidRPr="00453659" w14:paraId="10BB7FA1" w14:textId="77777777" w:rsidTr="003563EC">
        <w:trPr>
          <w:trHeight w:val="57"/>
        </w:trPr>
        <w:tc>
          <w:tcPr>
            <w:tcW w:w="3686" w:type="dxa"/>
            <w:tcBorders>
              <w:top w:val="nil"/>
              <w:left w:val="nil"/>
              <w:right w:val="nil"/>
            </w:tcBorders>
            <w:shd w:val="clear" w:color="auto" w:fill="auto"/>
            <w:noWrap/>
            <w:vAlign w:val="bottom"/>
            <w:hideMark/>
          </w:tcPr>
          <w:p w14:paraId="7B16AC1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Provisioning costs</w:t>
            </w:r>
          </w:p>
        </w:tc>
        <w:tc>
          <w:tcPr>
            <w:tcW w:w="571" w:type="dxa"/>
            <w:tcBorders>
              <w:top w:val="nil"/>
              <w:left w:val="nil"/>
              <w:right w:val="nil"/>
            </w:tcBorders>
            <w:shd w:val="clear" w:color="auto" w:fill="auto"/>
            <w:noWrap/>
            <w:vAlign w:val="bottom"/>
            <w:hideMark/>
          </w:tcPr>
          <w:p w14:paraId="2FD40F6C"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9</w:t>
            </w:r>
          </w:p>
        </w:tc>
        <w:tc>
          <w:tcPr>
            <w:tcW w:w="2268" w:type="dxa"/>
            <w:tcBorders>
              <w:top w:val="nil"/>
              <w:left w:val="nil"/>
              <w:right w:val="nil"/>
            </w:tcBorders>
            <w:shd w:val="clear" w:color="auto" w:fill="auto"/>
            <w:noWrap/>
            <w:vAlign w:val="bottom"/>
            <w:hideMark/>
          </w:tcPr>
          <w:p w14:paraId="756076D3"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51 (1.23 - 1.85)</w:t>
            </w:r>
          </w:p>
        </w:tc>
      </w:tr>
      <w:tr w:rsidR="003563EC" w:rsidRPr="00453659" w14:paraId="3EC07B25" w14:textId="77777777" w:rsidTr="003563EC">
        <w:trPr>
          <w:trHeight w:val="57"/>
        </w:trPr>
        <w:tc>
          <w:tcPr>
            <w:tcW w:w="3686" w:type="dxa"/>
            <w:tcBorders>
              <w:top w:val="nil"/>
              <w:left w:val="nil"/>
              <w:bottom w:val="nil"/>
              <w:right w:val="nil"/>
            </w:tcBorders>
            <w:shd w:val="clear" w:color="auto" w:fill="auto"/>
            <w:noWrap/>
            <w:vAlign w:val="bottom"/>
            <w:hideMark/>
          </w:tcPr>
          <w:p w14:paraId="041C0A73" w14:textId="77777777" w:rsidR="003563EC" w:rsidRPr="00453659" w:rsidRDefault="003563EC" w:rsidP="003563EC">
            <w:pPr>
              <w:spacing w:after="60" w:line="360" w:lineRule="auto"/>
              <w:ind w:left="34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 costs</w:t>
            </w:r>
          </w:p>
        </w:tc>
        <w:tc>
          <w:tcPr>
            <w:tcW w:w="571" w:type="dxa"/>
            <w:tcBorders>
              <w:top w:val="nil"/>
              <w:left w:val="nil"/>
              <w:bottom w:val="nil"/>
              <w:right w:val="nil"/>
            </w:tcBorders>
            <w:shd w:val="clear" w:color="auto" w:fill="auto"/>
            <w:noWrap/>
            <w:vAlign w:val="bottom"/>
            <w:hideMark/>
          </w:tcPr>
          <w:p w14:paraId="42C991C7" w14:textId="77777777" w:rsidR="003563EC" w:rsidRPr="00453659" w:rsidRDefault="003563EC" w:rsidP="003563EC">
            <w:pPr>
              <w:spacing w:after="60" w:line="360" w:lineRule="auto"/>
              <w:rPr>
                <w:rFonts w:eastAsia="Times New Roman" w:cs="Times New Roman"/>
                <w:color w:val="000000"/>
                <w:sz w:val="20"/>
                <w:szCs w:val="20"/>
                <w:lang w:eastAsia="en-AU"/>
              </w:rPr>
            </w:pPr>
            <w:r w:rsidRPr="00453659">
              <w:rPr>
                <w:rFonts w:cs="Times New Roman"/>
                <w:color w:val="000000"/>
                <w:sz w:val="20"/>
              </w:rPr>
              <w:t>0.87</w:t>
            </w:r>
          </w:p>
        </w:tc>
        <w:tc>
          <w:tcPr>
            <w:tcW w:w="2268" w:type="dxa"/>
            <w:tcBorders>
              <w:top w:val="nil"/>
              <w:left w:val="nil"/>
              <w:bottom w:val="nil"/>
              <w:right w:val="nil"/>
            </w:tcBorders>
            <w:shd w:val="clear" w:color="auto" w:fill="auto"/>
            <w:noWrap/>
            <w:vAlign w:val="bottom"/>
            <w:hideMark/>
          </w:tcPr>
          <w:p w14:paraId="49EA5B61" w14:textId="77777777" w:rsidR="003563EC" w:rsidRPr="00453659" w:rsidRDefault="003563EC" w:rsidP="003563EC">
            <w:pPr>
              <w:spacing w:after="60" w:line="360" w:lineRule="auto"/>
              <w:jc w:val="center"/>
              <w:rPr>
                <w:rFonts w:eastAsia="Times New Roman" w:cs="Times New Roman"/>
                <w:color w:val="000000"/>
                <w:sz w:val="20"/>
                <w:szCs w:val="20"/>
                <w:lang w:eastAsia="en-AU"/>
              </w:rPr>
            </w:pPr>
            <w:r w:rsidRPr="00453659">
              <w:rPr>
                <w:rFonts w:cs="Times New Roman"/>
                <w:color w:val="000000"/>
                <w:sz w:val="20"/>
              </w:rPr>
              <w:t>1.26 (1.01 - 1.57)</w:t>
            </w:r>
          </w:p>
        </w:tc>
      </w:tr>
      <w:tr w:rsidR="003563EC" w:rsidRPr="00453659" w14:paraId="17E3086B" w14:textId="77777777" w:rsidTr="003563EC">
        <w:trPr>
          <w:trHeight w:val="57"/>
        </w:trPr>
        <w:tc>
          <w:tcPr>
            <w:tcW w:w="3686" w:type="dxa"/>
            <w:tcBorders>
              <w:top w:val="nil"/>
              <w:left w:val="nil"/>
              <w:bottom w:val="nil"/>
              <w:right w:val="nil"/>
            </w:tcBorders>
            <w:shd w:val="clear" w:color="auto" w:fill="auto"/>
            <w:noWrap/>
            <w:vAlign w:val="bottom"/>
          </w:tcPr>
          <w:p w14:paraId="79410B49"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ollen-attraction costs</w:t>
            </w:r>
          </w:p>
        </w:tc>
        <w:tc>
          <w:tcPr>
            <w:tcW w:w="571" w:type="dxa"/>
            <w:tcBorders>
              <w:top w:val="nil"/>
              <w:left w:val="nil"/>
              <w:bottom w:val="nil"/>
              <w:right w:val="nil"/>
            </w:tcBorders>
            <w:shd w:val="clear" w:color="auto" w:fill="auto"/>
            <w:noWrap/>
            <w:vAlign w:val="bottom"/>
          </w:tcPr>
          <w:p w14:paraId="4F5AEF59"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5</w:t>
            </w:r>
          </w:p>
        </w:tc>
        <w:tc>
          <w:tcPr>
            <w:tcW w:w="2268" w:type="dxa"/>
            <w:tcBorders>
              <w:top w:val="nil"/>
              <w:left w:val="nil"/>
              <w:bottom w:val="nil"/>
              <w:right w:val="nil"/>
            </w:tcBorders>
            <w:shd w:val="clear" w:color="auto" w:fill="auto"/>
            <w:noWrap/>
            <w:vAlign w:val="bottom"/>
          </w:tcPr>
          <w:p w14:paraId="6E9CFEAC"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28 (1.01 - 1.63)</w:t>
            </w:r>
          </w:p>
        </w:tc>
      </w:tr>
      <w:tr w:rsidR="003563EC" w:rsidRPr="00453659" w14:paraId="759AE67F" w14:textId="77777777" w:rsidTr="003563EC">
        <w:trPr>
          <w:trHeight w:val="57"/>
        </w:trPr>
        <w:tc>
          <w:tcPr>
            <w:tcW w:w="3686" w:type="dxa"/>
            <w:tcBorders>
              <w:top w:val="nil"/>
              <w:left w:val="nil"/>
              <w:bottom w:val="single" w:sz="4" w:space="0" w:color="auto"/>
              <w:right w:val="nil"/>
            </w:tcBorders>
            <w:shd w:val="clear" w:color="auto" w:fill="auto"/>
            <w:noWrap/>
            <w:vAlign w:val="bottom"/>
          </w:tcPr>
          <w:p w14:paraId="7BC6B521" w14:textId="77777777" w:rsidR="003563EC" w:rsidRPr="00453659" w:rsidRDefault="003563EC" w:rsidP="003563EC">
            <w:pPr>
              <w:spacing w:after="60" w:line="360" w:lineRule="auto"/>
              <w:ind w:left="680"/>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provisioning costs</w:t>
            </w:r>
          </w:p>
        </w:tc>
        <w:tc>
          <w:tcPr>
            <w:tcW w:w="571" w:type="dxa"/>
            <w:tcBorders>
              <w:top w:val="nil"/>
              <w:left w:val="nil"/>
              <w:bottom w:val="single" w:sz="4" w:space="0" w:color="auto"/>
              <w:right w:val="nil"/>
            </w:tcBorders>
            <w:shd w:val="clear" w:color="auto" w:fill="auto"/>
            <w:noWrap/>
            <w:vAlign w:val="bottom"/>
          </w:tcPr>
          <w:p w14:paraId="111F9F0A" w14:textId="77777777" w:rsidR="003563EC" w:rsidRPr="00453659" w:rsidRDefault="003563EC" w:rsidP="003563EC">
            <w:pPr>
              <w:spacing w:after="60" w:line="360" w:lineRule="auto"/>
              <w:rPr>
                <w:rFonts w:cs="Times New Roman"/>
                <w:color w:val="000000"/>
                <w:sz w:val="20"/>
                <w:szCs w:val="20"/>
              </w:rPr>
            </w:pPr>
            <w:r w:rsidRPr="00453659">
              <w:rPr>
                <w:rFonts w:cs="Times New Roman"/>
                <w:color w:val="000000"/>
                <w:sz w:val="20"/>
              </w:rPr>
              <w:t>0.87</w:t>
            </w:r>
          </w:p>
        </w:tc>
        <w:tc>
          <w:tcPr>
            <w:tcW w:w="2268" w:type="dxa"/>
            <w:tcBorders>
              <w:top w:val="nil"/>
              <w:left w:val="nil"/>
              <w:bottom w:val="single" w:sz="4" w:space="0" w:color="auto"/>
              <w:right w:val="nil"/>
            </w:tcBorders>
            <w:shd w:val="clear" w:color="auto" w:fill="auto"/>
            <w:noWrap/>
            <w:vAlign w:val="bottom"/>
          </w:tcPr>
          <w:p w14:paraId="0524F36A" w14:textId="77777777" w:rsidR="003563EC" w:rsidRPr="00453659" w:rsidRDefault="003563EC" w:rsidP="003563EC">
            <w:pPr>
              <w:spacing w:after="60" w:line="360" w:lineRule="auto"/>
              <w:jc w:val="center"/>
              <w:rPr>
                <w:rFonts w:cs="Times New Roman"/>
                <w:color w:val="000000"/>
                <w:sz w:val="20"/>
                <w:szCs w:val="20"/>
              </w:rPr>
            </w:pPr>
            <w:r w:rsidRPr="00453659">
              <w:rPr>
                <w:rFonts w:cs="Times New Roman"/>
                <w:color w:val="000000"/>
                <w:sz w:val="20"/>
              </w:rPr>
              <w:t>1.30 (1.03 - 1.63)</w:t>
            </w:r>
          </w:p>
        </w:tc>
      </w:tr>
    </w:tbl>
    <w:p w14:paraId="528990CB" w14:textId="77777777" w:rsidR="003563EC" w:rsidRPr="00453659" w:rsidRDefault="003563EC" w:rsidP="003563EC">
      <w:pPr>
        <w:rPr>
          <w:rFonts w:cs="Times New Roman"/>
          <w:b/>
        </w:rPr>
      </w:pPr>
    </w:p>
    <w:p w14:paraId="0284A2ED" w14:textId="77777777" w:rsidR="003563EC" w:rsidRPr="00453659" w:rsidRDefault="003563EC" w:rsidP="003563EC">
      <w:pPr>
        <w:rPr>
          <w:rFonts w:cs="Times New Roman"/>
          <w:i/>
          <w:color w:val="FF0000"/>
        </w:rPr>
      </w:pPr>
      <w:r w:rsidRPr="00453659">
        <w:rPr>
          <w:rFonts w:cs="Times New Roman"/>
          <w:b/>
        </w:rPr>
        <w:t>Table 2.</w:t>
      </w:r>
      <w:r w:rsidRPr="00453659">
        <w:rPr>
          <w:rFonts w:cs="Times New Roman"/>
        </w:rPr>
        <w:t xml:space="preserve"> Scaling of reproductive tissue costs with seed size. All variables were showed a strong correlation with seed size (p &lt; 0.0001). Tables show properties of SMA line fits, between different variables and seed size.</w:t>
      </w:r>
    </w:p>
    <w:p w14:paraId="356B1625" w14:textId="77777777" w:rsidR="003563EC" w:rsidRPr="00453659" w:rsidRDefault="003563EC" w:rsidP="003563EC">
      <w:pPr>
        <w:rPr>
          <w:rFonts w:cs="Times New Roman"/>
        </w:rPr>
      </w:pPr>
    </w:p>
    <w:p w14:paraId="683D5E2F" w14:textId="77777777" w:rsidR="003563EC" w:rsidRPr="00453659" w:rsidRDefault="003563EC" w:rsidP="003563EC">
      <w:pPr>
        <w:rPr>
          <w:rFonts w:cs="Times New Roman"/>
        </w:rPr>
      </w:pPr>
    </w:p>
    <w:p w14:paraId="155332A1" w14:textId="77777777" w:rsidR="003563EC" w:rsidRPr="00453659" w:rsidRDefault="003563EC" w:rsidP="003563EC">
      <w:pPr>
        <w:spacing w:line="259" w:lineRule="auto"/>
        <w:rPr>
          <w:rFonts w:cs="Times New Roman"/>
        </w:rPr>
      </w:pPr>
      <w:r w:rsidRPr="00453659">
        <w:rPr>
          <w:rFonts w:cs="Times New Roman"/>
        </w:rPr>
        <w:br w:type="page"/>
      </w:r>
    </w:p>
    <w:p w14:paraId="33CA0023" w14:textId="77777777" w:rsidR="003563EC" w:rsidRPr="00453659" w:rsidRDefault="003563EC" w:rsidP="003563EC">
      <w:pPr>
        <w:spacing w:line="259" w:lineRule="auto"/>
        <w:rPr>
          <w:rFonts w:cs="Times New Roman"/>
        </w:rPr>
      </w:pPr>
    </w:p>
    <w:tbl>
      <w:tblPr>
        <w:tblW w:w="4450" w:type="dxa"/>
        <w:tblInd w:w="-108" w:type="dxa"/>
        <w:tblLook w:val="04A0" w:firstRow="1" w:lastRow="0" w:firstColumn="1" w:lastColumn="0" w:noHBand="0" w:noVBand="1"/>
      </w:tblPr>
      <w:tblGrid>
        <w:gridCol w:w="108"/>
        <w:gridCol w:w="3011"/>
        <w:gridCol w:w="108"/>
        <w:gridCol w:w="443"/>
        <w:gridCol w:w="120"/>
        <w:gridCol w:w="552"/>
        <w:gridCol w:w="108"/>
      </w:tblGrid>
      <w:tr w:rsidR="003563EC" w:rsidRPr="00453659" w14:paraId="50036C20" w14:textId="77777777" w:rsidTr="003563EC">
        <w:trPr>
          <w:gridBefore w:val="1"/>
          <w:wBefore w:w="108" w:type="dxa"/>
          <w:trHeight w:val="300"/>
        </w:trPr>
        <w:tc>
          <w:tcPr>
            <w:tcW w:w="3119" w:type="dxa"/>
            <w:gridSpan w:val="2"/>
            <w:tcBorders>
              <w:top w:val="single" w:sz="4" w:space="0" w:color="auto"/>
              <w:left w:val="nil"/>
              <w:bottom w:val="single" w:sz="4" w:space="0" w:color="auto"/>
              <w:right w:val="nil"/>
            </w:tcBorders>
            <w:shd w:val="clear" w:color="auto" w:fill="auto"/>
            <w:noWrap/>
            <w:vAlign w:val="bottom"/>
            <w:hideMark/>
          </w:tcPr>
          <w:p w14:paraId="67741AA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rPr>
              <w:br w:type="page"/>
            </w:r>
            <w:r w:rsidRPr="00453659">
              <w:rPr>
                <w:rFonts w:eastAsia="Times New Roman" w:cs="Times New Roman"/>
                <w:color w:val="000000"/>
                <w:sz w:val="20"/>
                <w:szCs w:val="20"/>
                <w:lang w:eastAsia="en-AU"/>
              </w:rPr>
              <w:t>Estimate of reproductive investment</w:t>
            </w:r>
          </w:p>
        </w:tc>
        <w:tc>
          <w:tcPr>
            <w:tcW w:w="563" w:type="dxa"/>
            <w:gridSpan w:val="2"/>
            <w:tcBorders>
              <w:top w:val="single" w:sz="4" w:space="0" w:color="auto"/>
              <w:left w:val="nil"/>
              <w:bottom w:val="single" w:sz="4" w:space="0" w:color="auto"/>
              <w:right w:val="nil"/>
            </w:tcBorders>
            <w:shd w:val="clear" w:color="auto" w:fill="auto"/>
            <w:noWrap/>
            <w:vAlign w:val="bottom"/>
            <w:hideMark/>
          </w:tcPr>
          <w:p w14:paraId="6C2F4DA2" w14:textId="77777777" w:rsidR="003563EC" w:rsidRPr="00453659" w:rsidRDefault="003563EC" w:rsidP="003563EC">
            <w:pPr>
              <w:spacing w:line="24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n</w:t>
            </w:r>
            <w:proofErr w:type="gramEnd"/>
          </w:p>
        </w:tc>
        <w:tc>
          <w:tcPr>
            <w:tcW w:w="660" w:type="dxa"/>
            <w:gridSpan w:val="2"/>
            <w:tcBorders>
              <w:top w:val="single" w:sz="4" w:space="0" w:color="auto"/>
              <w:left w:val="nil"/>
              <w:bottom w:val="single" w:sz="4" w:space="0" w:color="auto"/>
              <w:right w:val="nil"/>
            </w:tcBorders>
            <w:shd w:val="clear" w:color="auto" w:fill="auto"/>
            <w:noWrap/>
            <w:vAlign w:val="bottom"/>
            <w:hideMark/>
          </w:tcPr>
          <w:p w14:paraId="6DC23F4D" w14:textId="77777777" w:rsidR="003563EC" w:rsidRPr="00453659" w:rsidRDefault="003563EC" w:rsidP="003563EC">
            <w:pPr>
              <w:spacing w:line="240" w:lineRule="auto"/>
              <w:rPr>
                <w:rFonts w:eastAsia="Times New Roman" w:cs="Times New Roman"/>
                <w:color w:val="000000"/>
                <w:sz w:val="20"/>
                <w:szCs w:val="20"/>
                <w:lang w:eastAsia="en-AU"/>
              </w:rPr>
            </w:pPr>
            <w:proofErr w:type="gramStart"/>
            <w:r w:rsidRPr="00453659">
              <w:rPr>
                <w:rFonts w:eastAsia="Times New Roman" w:cs="Times New Roman"/>
                <w:color w:val="000000"/>
                <w:sz w:val="20"/>
                <w:szCs w:val="20"/>
                <w:lang w:eastAsia="en-AU"/>
              </w:rPr>
              <w:t>r</w:t>
            </w:r>
            <w:r w:rsidRPr="00453659">
              <w:rPr>
                <w:rFonts w:eastAsia="Times New Roman" w:cs="Times New Roman"/>
                <w:color w:val="000000"/>
                <w:sz w:val="20"/>
                <w:szCs w:val="20"/>
                <w:vertAlign w:val="superscript"/>
                <w:lang w:eastAsia="en-AU"/>
              </w:rPr>
              <w:t>2</w:t>
            </w:r>
            <w:proofErr w:type="gramEnd"/>
          </w:p>
        </w:tc>
      </w:tr>
      <w:tr w:rsidR="003563EC" w:rsidRPr="00453659" w14:paraId="6EAE148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2E57EAE8" w14:textId="32E51F80"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Total plant </w:t>
            </w:r>
            <w:del w:id="1151" w:author="Daniel Falster" w:date="2017-06-28T10:55:00Z">
              <w:r w:rsidRPr="00453659" w:rsidDel="00AA46FF">
                <w:rPr>
                  <w:rFonts w:eastAsia="Times New Roman" w:cs="Times New Roman"/>
                  <w:color w:val="000000"/>
                  <w:sz w:val="20"/>
                  <w:szCs w:val="20"/>
                  <w:lang w:eastAsia="en-AU"/>
                </w:rPr>
                <w:delText>weight</w:delText>
              </w:r>
            </w:del>
            <w:ins w:id="1152" w:author="Daniel Falster" w:date="2017-06-28T10:55:00Z">
              <w:r w:rsidR="00AA46FF">
                <w:rPr>
                  <w:rFonts w:eastAsia="Times New Roman" w:cs="Times New Roman"/>
                  <w:color w:val="000000"/>
                  <w:sz w:val="20"/>
                  <w:szCs w:val="20"/>
                  <w:lang w:eastAsia="en-AU"/>
                </w:rPr>
                <w:t>mass</w:t>
              </w:r>
            </w:ins>
            <w:r w:rsidRPr="00453659">
              <w:rPr>
                <w:rFonts w:eastAsia="Times New Roman" w:cs="Times New Roman"/>
                <w:color w:val="000000"/>
                <w:sz w:val="20"/>
                <w:szCs w:val="20"/>
                <w:lang w:eastAsia="en-AU"/>
              </w:rPr>
              <w:t xml:space="preserve"> (mg)</w:t>
            </w:r>
          </w:p>
        </w:tc>
        <w:tc>
          <w:tcPr>
            <w:tcW w:w="551" w:type="dxa"/>
            <w:gridSpan w:val="2"/>
            <w:tcBorders>
              <w:top w:val="nil"/>
              <w:left w:val="nil"/>
              <w:bottom w:val="nil"/>
              <w:right w:val="nil"/>
            </w:tcBorders>
            <w:shd w:val="clear" w:color="auto" w:fill="auto"/>
            <w:noWrap/>
            <w:vAlign w:val="bottom"/>
            <w:hideMark/>
          </w:tcPr>
          <w:p w14:paraId="7DDB939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357</w:t>
            </w:r>
          </w:p>
        </w:tc>
        <w:tc>
          <w:tcPr>
            <w:tcW w:w="672" w:type="dxa"/>
            <w:gridSpan w:val="2"/>
            <w:tcBorders>
              <w:top w:val="nil"/>
              <w:left w:val="nil"/>
              <w:bottom w:val="nil"/>
              <w:right w:val="nil"/>
            </w:tcBorders>
            <w:shd w:val="clear" w:color="auto" w:fill="auto"/>
            <w:noWrap/>
            <w:vAlign w:val="bottom"/>
            <w:hideMark/>
          </w:tcPr>
          <w:p w14:paraId="6BBA8C8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620</w:t>
            </w:r>
          </w:p>
        </w:tc>
      </w:tr>
      <w:tr w:rsidR="003563EC" w:rsidRPr="00453659" w14:paraId="7A2412F0"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2757224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Embryo and endosperm investment (mg)</w:t>
            </w:r>
          </w:p>
        </w:tc>
        <w:tc>
          <w:tcPr>
            <w:tcW w:w="551" w:type="dxa"/>
            <w:gridSpan w:val="2"/>
            <w:tcBorders>
              <w:top w:val="nil"/>
              <w:left w:val="nil"/>
              <w:bottom w:val="nil"/>
              <w:right w:val="nil"/>
            </w:tcBorders>
            <w:shd w:val="clear" w:color="auto" w:fill="auto"/>
            <w:noWrap/>
            <w:vAlign w:val="bottom"/>
          </w:tcPr>
          <w:p w14:paraId="54CB4C38"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637EA4C" w14:textId="77777777" w:rsidR="003563EC" w:rsidRPr="00453659" w:rsidRDefault="003563EC" w:rsidP="003563EC">
            <w:pPr>
              <w:spacing w:line="240" w:lineRule="auto"/>
              <w:rPr>
                <w:rFonts w:cs="Times New Roman"/>
                <w:color w:val="000000"/>
                <w:sz w:val="20"/>
              </w:rPr>
            </w:pPr>
            <w:r w:rsidRPr="00453659">
              <w:rPr>
                <w:rFonts w:cs="Times New Roman"/>
                <w:color w:val="000000"/>
                <w:sz w:val="20"/>
              </w:rPr>
              <w:t>0.660</w:t>
            </w:r>
          </w:p>
        </w:tc>
      </w:tr>
      <w:tr w:rsidR="003563EC" w:rsidRPr="00453659" w14:paraId="7C1FA766"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4F77D45" w14:textId="77777777" w:rsidR="003563EC" w:rsidRPr="00453659" w:rsidRDefault="003563EC" w:rsidP="003563EC">
            <w:pPr>
              <w:spacing w:line="240" w:lineRule="auto"/>
              <w:rPr>
                <w:rFonts w:eastAsia="Times New Roman" w:cs="Times New Roman"/>
                <w:color w:val="000000"/>
                <w:sz w:val="20"/>
                <w:szCs w:val="20"/>
                <w:lang w:eastAsia="en-AU"/>
              </w:rPr>
            </w:pPr>
            <w:proofErr w:type="spellStart"/>
            <w:r w:rsidRPr="00453659">
              <w:rPr>
                <w:rFonts w:eastAsia="Times New Roman" w:cs="Times New Roman"/>
                <w:color w:val="000000"/>
                <w:sz w:val="20"/>
                <w:szCs w:val="20"/>
                <w:lang w:eastAsia="en-AU"/>
              </w:rPr>
              <w:t>Propagule</w:t>
            </w:r>
            <w:proofErr w:type="spellEnd"/>
            <w:r w:rsidRPr="00453659">
              <w:rPr>
                <w:rFonts w:eastAsia="Times New Roman" w:cs="Times New Roman"/>
                <w:color w:val="000000"/>
                <w:sz w:val="20"/>
                <w:szCs w:val="20"/>
                <w:lang w:eastAsia="en-AU"/>
              </w:rPr>
              <w:t xml:space="preserve"> investment (mg)</w:t>
            </w:r>
          </w:p>
        </w:tc>
        <w:tc>
          <w:tcPr>
            <w:tcW w:w="551" w:type="dxa"/>
            <w:gridSpan w:val="2"/>
            <w:tcBorders>
              <w:top w:val="nil"/>
              <w:left w:val="nil"/>
              <w:bottom w:val="nil"/>
              <w:right w:val="nil"/>
            </w:tcBorders>
            <w:shd w:val="clear" w:color="auto" w:fill="auto"/>
            <w:noWrap/>
            <w:vAlign w:val="bottom"/>
          </w:tcPr>
          <w:p w14:paraId="358D921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32B3868"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525</w:t>
            </w:r>
          </w:p>
        </w:tc>
      </w:tr>
      <w:tr w:rsidR="003563EC" w:rsidRPr="00453659" w14:paraId="48CD7FD7"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565E80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ruit investment (mg)</w:t>
            </w:r>
          </w:p>
        </w:tc>
        <w:tc>
          <w:tcPr>
            <w:tcW w:w="551" w:type="dxa"/>
            <w:gridSpan w:val="2"/>
            <w:tcBorders>
              <w:top w:val="nil"/>
              <w:left w:val="nil"/>
              <w:bottom w:val="nil"/>
              <w:right w:val="nil"/>
            </w:tcBorders>
            <w:shd w:val="clear" w:color="auto" w:fill="auto"/>
            <w:noWrap/>
            <w:vAlign w:val="bottom"/>
          </w:tcPr>
          <w:p w14:paraId="1183CEBB"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89EA2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675</w:t>
            </w:r>
          </w:p>
        </w:tc>
      </w:tr>
      <w:tr w:rsidR="003563EC" w:rsidRPr="00453659" w14:paraId="1F0CC0E3"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0EAE2570"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Flower investment (mg)</w:t>
            </w:r>
          </w:p>
          <w:p w14:paraId="49DEF45B" w14:textId="79C1740B"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w:t>
            </w:r>
            <w:proofErr w:type="gramStart"/>
            <w:r w:rsidRPr="00453659">
              <w:rPr>
                <w:rFonts w:eastAsia="Times New Roman" w:cs="Times New Roman"/>
                <w:color w:val="000000"/>
                <w:sz w:val="20"/>
                <w:szCs w:val="20"/>
                <w:lang w:eastAsia="en-AU"/>
              </w:rPr>
              <w:t>flower</w:t>
            </w:r>
            <w:proofErr w:type="gramEnd"/>
            <w:r w:rsidRPr="00453659">
              <w:rPr>
                <w:rFonts w:eastAsia="Times New Roman" w:cs="Times New Roman"/>
                <w:color w:val="000000"/>
                <w:sz w:val="20"/>
                <w:szCs w:val="20"/>
                <w:lang w:eastAsia="en-AU"/>
              </w:rPr>
              <w:t xml:space="preserve"> </w:t>
            </w:r>
            <w:del w:id="1153" w:author="Daniel Falster" w:date="2017-06-28T10:55:00Z">
              <w:r w:rsidRPr="00453659" w:rsidDel="00AA46FF">
                <w:rPr>
                  <w:rFonts w:eastAsia="Times New Roman" w:cs="Times New Roman"/>
                  <w:color w:val="000000"/>
                  <w:sz w:val="20"/>
                  <w:szCs w:val="20"/>
                  <w:lang w:eastAsia="en-AU"/>
                </w:rPr>
                <w:delText>weight</w:delText>
              </w:r>
            </w:del>
            <w:ins w:id="1154" w:author="Daniel Falster" w:date="2017-06-28T10:55:00Z">
              <w:r w:rsidR="00AA46FF">
                <w:rPr>
                  <w:rFonts w:eastAsia="Times New Roman" w:cs="Times New Roman"/>
                  <w:color w:val="000000"/>
                  <w:sz w:val="20"/>
                  <w:szCs w:val="20"/>
                  <w:lang w:eastAsia="en-AU"/>
                </w:rPr>
                <w:t>mass</w:t>
              </w:r>
            </w:ins>
            <w:r w:rsidRPr="00453659">
              <w:rPr>
                <w:rFonts w:eastAsia="Times New Roman" w:cs="Times New Roman"/>
                <w:color w:val="000000"/>
                <w:sz w:val="20"/>
                <w:szCs w:val="20"/>
                <w:lang w:eastAsia="en-AU"/>
              </w:rPr>
              <w:t xml:space="preserve"> * bud count)</w:t>
            </w:r>
          </w:p>
        </w:tc>
        <w:tc>
          <w:tcPr>
            <w:tcW w:w="551" w:type="dxa"/>
            <w:gridSpan w:val="2"/>
            <w:tcBorders>
              <w:top w:val="nil"/>
              <w:left w:val="nil"/>
              <w:bottom w:val="nil"/>
              <w:right w:val="nil"/>
            </w:tcBorders>
            <w:shd w:val="clear" w:color="auto" w:fill="auto"/>
            <w:noWrap/>
            <w:vAlign w:val="bottom"/>
          </w:tcPr>
          <w:p w14:paraId="09512985"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09B27A5C"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22</w:t>
            </w:r>
          </w:p>
        </w:tc>
      </w:tr>
      <w:tr w:rsidR="003563EC" w:rsidRPr="00453659" w14:paraId="27CC684D"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hideMark/>
          </w:tcPr>
          <w:p w14:paraId="47509769"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investment (mg)</w:t>
            </w:r>
          </w:p>
          <w:p w14:paraId="79CD73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 xml:space="preserve">         (</w:t>
            </w:r>
            <w:proofErr w:type="gramStart"/>
            <w:r w:rsidRPr="00453659">
              <w:rPr>
                <w:rFonts w:eastAsia="Times New Roman" w:cs="Times New Roman"/>
                <w:color w:val="000000"/>
                <w:sz w:val="20"/>
                <w:szCs w:val="20"/>
                <w:lang w:eastAsia="en-AU"/>
              </w:rPr>
              <w:t>success</w:t>
            </w:r>
            <w:proofErr w:type="gramEnd"/>
            <w:r w:rsidRPr="00453659">
              <w:rPr>
                <w:rFonts w:eastAsia="Times New Roman" w:cs="Times New Roman"/>
                <w:color w:val="000000"/>
                <w:sz w:val="20"/>
                <w:szCs w:val="20"/>
                <w:lang w:eastAsia="en-AU"/>
              </w:rPr>
              <w:t xml:space="preserve"> costs * seed count)</w:t>
            </w:r>
          </w:p>
        </w:tc>
        <w:tc>
          <w:tcPr>
            <w:tcW w:w="551" w:type="dxa"/>
            <w:gridSpan w:val="2"/>
            <w:tcBorders>
              <w:top w:val="nil"/>
              <w:left w:val="nil"/>
              <w:bottom w:val="nil"/>
              <w:right w:val="nil"/>
            </w:tcBorders>
            <w:shd w:val="clear" w:color="auto" w:fill="auto"/>
            <w:noWrap/>
            <w:vAlign w:val="bottom"/>
            <w:hideMark/>
          </w:tcPr>
          <w:p w14:paraId="59E4602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hideMark/>
          </w:tcPr>
          <w:p w14:paraId="294A708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28</w:t>
            </w:r>
          </w:p>
        </w:tc>
      </w:tr>
      <w:tr w:rsidR="003563EC" w:rsidRPr="00453659" w14:paraId="4F71D0FC"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67CA29B6"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ollen-attraction investment (mg)</w:t>
            </w:r>
          </w:p>
        </w:tc>
        <w:tc>
          <w:tcPr>
            <w:tcW w:w="551" w:type="dxa"/>
            <w:gridSpan w:val="2"/>
            <w:tcBorders>
              <w:top w:val="nil"/>
              <w:left w:val="nil"/>
              <w:bottom w:val="nil"/>
              <w:right w:val="nil"/>
            </w:tcBorders>
            <w:shd w:val="clear" w:color="auto" w:fill="auto"/>
            <w:noWrap/>
            <w:vAlign w:val="bottom"/>
          </w:tcPr>
          <w:p w14:paraId="51AF1FDB"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4665EE3F"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380</w:t>
            </w:r>
          </w:p>
        </w:tc>
      </w:tr>
      <w:tr w:rsidR="003563EC" w:rsidRPr="00453659" w14:paraId="43540B9F" w14:textId="77777777" w:rsidTr="003563EC">
        <w:trPr>
          <w:gridAfter w:val="1"/>
          <w:wAfter w:w="108" w:type="dxa"/>
          <w:trHeight w:val="300"/>
        </w:trPr>
        <w:tc>
          <w:tcPr>
            <w:tcW w:w="3119" w:type="dxa"/>
            <w:gridSpan w:val="2"/>
            <w:tcBorders>
              <w:top w:val="nil"/>
              <w:left w:val="nil"/>
              <w:bottom w:val="nil"/>
              <w:right w:val="nil"/>
            </w:tcBorders>
            <w:shd w:val="clear" w:color="auto" w:fill="auto"/>
            <w:noWrap/>
            <w:vAlign w:val="center"/>
          </w:tcPr>
          <w:p w14:paraId="5C6B352D"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Successful provisioning investment (mg)</w:t>
            </w:r>
          </w:p>
        </w:tc>
        <w:tc>
          <w:tcPr>
            <w:tcW w:w="551" w:type="dxa"/>
            <w:gridSpan w:val="2"/>
            <w:tcBorders>
              <w:top w:val="nil"/>
              <w:left w:val="nil"/>
              <w:bottom w:val="nil"/>
              <w:right w:val="nil"/>
            </w:tcBorders>
            <w:shd w:val="clear" w:color="auto" w:fill="auto"/>
            <w:noWrap/>
            <w:vAlign w:val="bottom"/>
          </w:tcPr>
          <w:p w14:paraId="17E3F331"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223</w:t>
            </w:r>
          </w:p>
        </w:tc>
        <w:tc>
          <w:tcPr>
            <w:tcW w:w="672" w:type="dxa"/>
            <w:gridSpan w:val="2"/>
            <w:tcBorders>
              <w:top w:val="nil"/>
              <w:left w:val="nil"/>
              <w:bottom w:val="nil"/>
              <w:right w:val="nil"/>
            </w:tcBorders>
            <w:shd w:val="clear" w:color="auto" w:fill="auto"/>
            <w:noWrap/>
            <w:vAlign w:val="bottom"/>
          </w:tcPr>
          <w:p w14:paraId="1EF54B3C"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cs="Times New Roman"/>
                <w:color w:val="000000"/>
                <w:sz w:val="20"/>
              </w:rPr>
              <w:t>0.736</w:t>
            </w:r>
          </w:p>
        </w:tc>
      </w:tr>
      <w:tr w:rsidR="003563EC" w:rsidRPr="00453659" w14:paraId="0C9AB388" w14:textId="77777777" w:rsidTr="003563EC">
        <w:trPr>
          <w:gridAfter w:val="1"/>
          <w:wAfter w:w="108" w:type="dxa"/>
          <w:trHeight w:val="300"/>
        </w:trPr>
        <w:tc>
          <w:tcPr>
            <w:tcW w:w="3119" w:type="dxa"/>
            <w:gridSpan w:val="2"/>
            <w:tcBorders>
              <w:top w:val="nil"/>
              <w:left w:val="nil"/>
              <w:bottom w:val="single" w:sz="4" w:space="0" w:color="auto"/>
              <w:right w:val="nil"/>
            </w:tcBorders>
            <w:shd w:val="clear" w:color="auto" w:fill="auto"/>
            <w:noWrap/>
            <w:vAlign w:val="center"/>
          </w:tcPr>
          <w:p w14:paraId="0A4EAFE7" w14:textId="77777777" w:rsidR="003563EC" w:rsidRPr="00453659" w:rsidRDefault="003563EC" w:rsidP="003563EC">
            <w:pPr>
              <w:spacing w:line="240" w:lineRule="auto"/>
              <w:rPr>
                <w:rFonts w:eastAsia="Times New Roman" w:cs="Times New Roman"/>
                <w:color w:val="000000"/>
                <w:sz w:val="20"/>
                <w:szCs w:val="20"/>
                <w:lang w:eastAsia="en-AU"/>
              </w:rPr>
            </w:pPr>
            <w:r w:rsidRPr="00453659">
              <w:rPr>
                <w:rFonts w:eastAsia="Times New Roman" w:cs="Times New Roman"/>
                <w:color w:val="000000"/>
                <w:sz w:val="20"/>
                <w:szCs w:val="20"/>
                <w:lang w:eastAsia="en-AU"/>
              </w:rPr>
              <w:t>Discarded tissues (mg)</w:t>
            </w:r>
          </w:p>
        </w:tc>
        <w:tc>
          <w:tcPr>
            <w:tcW w:w="551" w:type="dxa"/>
            <w:gridSpan w:val="2"/>
            <w:tcBorders>
              <w:top w:val="nil"/>
              <w:left w:val="nil"/>
              <w:bottom w:val="single" w:sz="4" w:space="0" w:color="auto"/>
              <w:right w:val="nil"/>
            </w:tcBorders>
            <w:shd w:val="clear" w:color="auto" w:fill="auto"/>
            <w:noWrap/>
            <w:vAlign w:val="bottom"/>
          </w:tcPr>
          <w:p w14:paraId="07BEDBEE"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357</w:t>
            </w:r>
          </w:p>
        </w:tc>
        <w:tc>
          <w:tcPr>
            <w:tcW w:w="672" w:type="dxa"/>
            <w:gridSpan w:val="2"/>
            <w:tcBorders>
              <w:top w:val="nil"/>
              <w:left w:val="nil"/>
              <w:bottom w:val="single" w:sz="4" w:space="0" w:color="auto"/>
              <w:right w:val="nil"/>
            </w:tcBorders>
            <w:shd w:val="clear" w:color="auto" w:fill="auto"/>
            <w:noWrap/>
            <w:vAlign w:val="bottom"/>
          </w:tcPr>
          <w:p w14:paraId="4007F6FA" w14:textId="77777777" w:rsidR="003563EC" w:rsidRPr="00453659" w:rsidRDefault="003563EC" w:rsidP="003563EC">
            <w:pPr>
              <w:spacing w:line="240" w:lineRule="auto"/>
              <w:rPr>
                <w:rFonts w:cs="Times New Roman"/>
                <w:color w:val="000000"/>
                <w:sz w:val="20"/>
                <w:szCs w:val="20"/>
              </w:rPr>
            </w:pPr>
            <w:r w:rsidRPr="00453659">
              <w:rPr>
                <w:rFonts w:cs="Times New Roman"/>
                <w:color w:val="000000"/>
                <w:sz w:val="20"/>
              </w:rPr>
              <w:t>0.968</w:t>
            </w:r>
          </w:p>
        </w:tc>
      </w:tr>
    </w:tbl>
    <w:p w14:paraId="25E632A9" w14:textId="77777777" w:rsidR="003563EC" w:rsidRPr="00453659" w:rsidRDefault="003563EC" w:rsidP="003563EC">
      <w:pPr>
        <w:rPr>
          <w:rFonts w:cs="Times New Roman"/>
          <w:b/>
        </w:rPr>
      </w:pPr>
    </w:p>
    <w:p w14:paraId="0B325776" w14:textId="5D2B697D" w:rsidR="003563EC" w:rsidRDefault="003563EC" w:rsidP="003563EC">
      <w:pPr>
        <w:rPr>
          <w:rFonts w:cs="Times New Roman"/>
        </w:rPr>
      </w:pPr>
      <w:r w:rsidRPr="00453659">
        <w:rPr>
          <w:rFonts w:cs="Times New Roman"/>
          <w:b/>
        </w:rPr>
        <w:t xml:space="preserve">Table 3. </w:t>
      </w:r>
      <w:proofErr w:type="gramStart"/>
      <w:r w:rsidRPr="00453659">
        <w:rPr>
          <w:rFonts w:cs="Times New Roman"/>
          <w:b/>
        </w:rPr>
        <w:t xml:space="preserve">Correlation of different estimates of reproductive investment (and total plant </w:t>
      </w:r>
      <w:del w:id="1155" w:author="Daniel Falster" w:date="2017-06-28T10:55:00Z">
        <w:r w:rsidRPr="00453659" w:rsidDel="00AA46FF">
          <w:rPr>
            <w:rFonts w:cs="Times New Roman"/>
            <w:b/>
          </w:rPr>
          <w:delText>weight</w:delText>
        </w:r>
      </w:del>
      <w:ins w:id="1156" w:author="Daniel Falster" w:date="2017-06-28T10:55:00Z">
        <w:r w:rsidR="00AA46FF">
          <w:rPr>
            <w:rFonts w:cs="Times New Roman"/>
            <w:b/>
          </w:rPr>
          <w:t>mass</w:t>
        </w:r>
      </w:ins>
      <w:r w:rsidRPr="00453659">
        <w:rPr>
          <w:rFonts w:cs="Times New Roman"/>
          <w:b/>
        </w:rPr>
        <w:t>) against total reproductive investment (mg).</w:t>
      </w:r>
      <w:proofErr w:type="gramEnd"/>
      <w:r w:rsidRPr="00453659">
        <w:rPr>
          <w:rFonts w:cs="Times New Roman"/>
        </w:rPr>
        <w:t xml:space="preserve"> Regressions are done across all individuals of all </w:t>
      </w:r>
      <w:proofErr w:type="gramStart"/>
      <w:r w:rsidRPr="00453659">
        <w:rPr>
          <w:rFonts w:cs="Times New Roman"/>
        </w:rPr>
        <w:t>14 study</w:t>
      </w:r>
      <w:proofErr w:type="gramEnd"/>
      <w:r w:rsidRPr="00453659">
        <w:rPr>
          <w:rFonts w:cs="Times New Roman"/>
        </w:rPr>
        <w:t xml:space="preserve"> species for which both reproductive investment and the </w:t>
      </w:r>
      <w:r w:rsidRPr="00453659">
        <w:rPr>
          <w:rFonts w:cs="Times New Roman"/>
          <w:i/>
        </w:rPr>
        <w:t>estimate</w:t>
      </w:r>
      <w:r w:rsidRPr="00453659">
        <w:rPr>
          <w:rFonts w:cs="Times New Roman"/>
        </w:rPr>
        <w:t xml:space="preserve"> variable are greater than zero. The total cost of failed tissues or simply the </w:t>
      </w:r>
      <w:del w:id="1157" w:author="Daniel Falster" w:date="2017-06-28T10:56:00Z">
        <w:r w:rsidRPr="00453659" w:rsidDel="00AA46FF">
          <w:rPr>
            <w:rFonts w:cs="Times New Roman"/>
          </w:rPr>
          <w:delText>energy</w:delText>
        </w:r>
      </w:del>
      <w:ins w:id="1158" w:author="Daniel Falster" w:date="2017-06-28T10:56:00Z">
        <w:r w:rsidR="00AA46FF">
          <w:rPr>
            <w:rFonts w:cs="Times New Roman"/>
          </w:rPr>
          <w:t>mass</w:t>
        </w:r>
      </w:ins>
      <w:r w:rsidRPr="00453659">
        <w:rPr>
          <w:rFonts w:cs="Times New Roman"/>
        </w:rPr>
        <w:t xml:space="preserve"> expenditure into flowers provides the best approximation of total reproductive investment. All fits were highly significant with p &lt; 0.0001.</w:t>
      </w:r>
    </w:p>
    <w:p w14:paraId="25520A15" w14:textId="77777777" w:rsidR="003563EC" w:rsidRDefault="003563EC" w:rsidP="003563EC">
      <w:pPr>
        <w:rPr>
          <w:rFonts w:cs="Times New Roman"/>
        </w:rPr>
        <w:sectPr w:rsidR="003563EC" w:rsidSect="003563EC">
          <w:pgSz w:w="11906" w:h="16838"/>
          <w:pgMar w:top="1418" w:right="1418" w:bottom="1418" w:left="1418" w:header="709" w:footer="709" w:gutter="0"/>
          <w:lnNumType w:countBy="1" w:restart="continuous"/>
          <w:cols w:space="708"/>
          <w:docGrid w:linePitch="360"/>
        </w:sectPr>
      </w:pPr>
    </w:p>
    <w:p w14:paraId="2F5A3A8D" w14:textId="7EBA5B3D" w:rsidR="003563EC" w:rsidRDefault="003563EC" w:rsidP="00AE1C81">
      <w:pPr>
        <w:pStyle w:val="Heading1"/>
        <w:rPr>
          <w:ins w:id="1159" w:author="Daniel Falster" w:date="2017-06-28T20:37:00Z"/>
        </w:rPr>
      </w:pPr>
      <w:r w:rsidRPr="00D64596">
        <w:lastRenderedPageBreak/>
        <w:t>Figures</w:t>
      </w:r>
    </w:p>
    <w:p w14:paraId="11F2731B" w14:textId="5FD6F3F6" w:rsidR="00D00961" w:rsidRPr="00D00961" w:rsidDel="00662FE0" w:rsidRDefault="00662FE0" w:rsidP="00D00961">
      <w:pPr>
        <w:rPr>
          <w:del w:id="1160" w:author="Daniel Falster" w:date="2017-06-28T20:57:00Z"/>
        </w:rPr>
      </w:pPr>
      <w:ins w:id="1161" w:author="Daniel Falster" w:date="2017-06-28T20:57:00Z">
        <w:r>
          <w:rPr>
            <w:noProof/>
            <w:lang w:val="en-US"/>
          </w:rPr>
          <w:drawing>
            <wp:inline distT="0" distB="0" distL="0" distR="0" wp14:anchorId="38FBDE39" wp14:editId="63D43A8C">
              <wp:extent cx="5752465" cy="1471930"/>
              <wp:effectExtent l="0" t="0" r="0" b="1270"/>
              <wp:docPr id="7" name="Picture 7" descr="Macintosh HD:Users:dfalster:Dropbox:_research:active:Wenk-Reproductive_Allocation_Kuringgai:ms:Accessory:figures:Wenk-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falster:Dropbox:_research:active:Wenk-Reproductive_Allocation_Kuringgai:ms:Accessory:figures:Wenk-Fig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1471930"/>
                      </a:xfrm>
                      <a:prstGeom prst="rect">
                        <a:avLst/>
                      </a:prstGeom>
                      <a:noFill/>
                      <a:ln>
                        <a:noFill/>
                      </a:ln>
                    </pic:spPr>
                  </pic:pic>
                </a:graphicData>
              </a:graphic>
            </wp:inline>
          </w:drawing>
        </w:r>
      </w:ins>
    </w:p>
    <w:p w14:paraId="60DAC247" w14:textId="3BA176DE" w:rsidR="00AE1C81" w:rsidRPr="00453659" w:rsidDel="00D00961" w:rsidRDefault="00AE1C81" w:rsidP="00AE1C81">
      <w:pPr>
        <w:rPr>
          <w:del w:id="1162" w:author="Daniel Falster" w:date="2017-06-28T20:37:00Z"/>
          <w:rFonts w:cs="Times New Roman"/>
        </w:rPr>
      </w:pPr>
    </w:p>
    <w:p w14:paraId="30BE3B92" w14:textId="77777777" w:rsidR="003563EC" w:rsidRPr="00453659" w:rsidDel="00D00961" w:rsidRDefault="003563EC" w:rsidP="003563EC">
      <w:pPr>
        <w:spacing w:after="0" w:line="280" w:lineRule="exact"/>
        <w:rPr>
          <w:del w:id="1163" w:author="Daniel Falster" w:date="2017-06-28T20:37:00Z"/>
          <w:rFonts w:cs="Times New Roman"/>
          <w:sz w:val="22"/>
        </w:rPr>
      </w:pPr>
    </w:p>
    <w:p w14:paraId="0D00296F" w14:textId="77777777" w:rsidR="003563EC" w:rsidRPr="00453659" w:rsidRDefault="003563EC" w:rsidP="00D00961">
      <w:pPr>
        <w:rPr>
          <w:rFonts w:cs="Times New Roman"/>
          <w:sz w:val="22"/>
        </w:rPr>
      </w:pPr>
    </w:p>
    <w:p w14:paraId="5A422F2F" w14:textId="77777777" w:rsidR="003563EC" w:rsidRPr="00453659" w:rsidRDefault="003563EC" w:rsidP="003563EC">
      <w:pPr>
        <w:spacing w:after="0" w:line="280" w:lineRule="exact"/>
        <w:rPr>
          <w:rFonts w:cs="Times New Roman"/>
          <w:sz w:val="22"/>
        </w:rPr>
      </w:pPr>
    </w:p>
    <w:p w14:paraId="38191031" w14:textId="29E04F17" w:rsidR="003563EC" w:rsidRPr="00453659" w:rsidRDefault="003563EC" w:rsidP="004E4530">
      <w:pPr>
        <w:spacing w:after="0"/>
        <w:rPr>
          <w:rFonts w:cs="Times New Roman"/>
          <w:sz w:val="20"/>
        </w:rPr>
      </w:pPr>
      <w:r w:rsidRPr="001E2F75">
        <w:rPr>
          <w:rFonts w:cs="Times New Roman"/>
          <w:b/>
          <w:sz w:val="22"/>
        </w:rPr>
        <w:t>Figure 1</w:t>
      </w:r>
      <w:r w:rsidRPr="00453659">
        <w:rPr>
          <w:rFonts w:cs="Times New Roman"/>
          <w:sz w:val="22"/>
        </w:rPr>
        <w:t xml:space="preserve">. </w:t>
      </w:r>
      <w:ins w:id="1164" w:author="Daniel Falster" w:date="2017-06-28T20:53:00Z">
        <w:r w:rsidR="00662FE0">
          <w:rPr>
            <w:rFonts w:cs="Times New Roman"/>
            <w:sz w:val="22"/>
          </w:rPr>
          <w:t xml:space="preserve">The process of producing mature seeds entails allocation among several different reproductive tissues. </w:t>
        </w:r>
      </w:ins>
      <w:ins w:id="1165" w:author="Daniel Falster" w:date="2017-06-28T20:54:00Z">
        <w:r w:rsidR="00662FE0">
          <w:rPr>
            <w:rFonts w:cs="Times New Roman"/>
            <w:sz w:val="22"/>
          </w:rPr>
          <w:t>The t</w:t>
        </w:r>
      </w:ins>
      <w:ins w:id="1166" w:author="Daniel Falster" w:date="2017-06-28T20:53:00Z">
        <w:r w:rsidR="00662FE0">
          <w:rPr>
            <w:rFonts w:cs="Times New Roman"/>
            <w:sz w:val="22"/>
          </w:rPr>
          <w:t xml:space="preserve">otal mass invested by the plant </w:t>
        </w:r>
      </w:ins>
      <w:ins w:id="1167" w:author="Daniel Falster" w:date="2017-06-28T20:54:00Z">
        <w:r w:rsidR="00662FE0">
          <w:rPr>
            <w:rFonts w:cs="Times New Roman"/>
            <w:sz w:val="22"/>
          </w:rPr>
          <w:t xml:space="preserve">into building reproductive tissues </w:t>
        </w:r>
      </w:ins>
      <w:ins w:id="1168" w:author="Daniel Falster" w:date="2017-06-28T20:57:00Z">
        <w:r w:rsidR="00662FE0">
          <w:rPr>
            <w:rFonts w:cs="Times New Roman"/>
            <w:sz w:val="22"/>
          </w:rPr>
          <w:t xml:space="preserve">can be </w:t>
        </w:r>
      </w:ins>
      <w:ins w:id="1169" w:author="Daniel Falster" w:date="2017-06-28T20:53:00Z">
        <w:r w:rsidR="00662FE0">
          <w:rPr>
            <w:rFonts w:cs="Times New Roman"/>
            <w:sz w:val="22"/>
          </w:rPr>
          <w:t xml:space="preserve">partitioned </w:t>
        </w:r>
      </w:ins>
      <w:ins w:id="1170" w:author="Daniel Falster" w:date="2017-06-28T20:57:00Z">
        <w:r w:rsidR="00662FE0">
          <w:rPr>
            <w:rFonts w:cs="Times New Roman"/>
            <w:sz w:val="22"/>
          </w:rPr>
          <w:t>into</w:t>
        </w:r>
      </w:ins>
      <w:ins w:id="1171" w:author="Daniel Falster" w:date="2017-06-28T20:54:00Z">
        <w:r w:rsidR="00662FE0">
          <w:rPr>
            <w:rFonts w:cs="Times New Roman"/>
            <w:sz w:val="22"/>
          </w:rPr>
          <w:t xml:space="preserve"> a series of four </w:t>
        </w:r>
      </w:ins>
      <w:ins w:id="1172" w:author="Daniel Falster" w:date="2017-06-28T20:55:00Z">
        <w:r w:rsidR="00662FE0">
          <w:rPr>
            <w:rFonts w:cs="Times New Roman"/>
            <w:sz w:val="22"/>
          </w:rPr>
          <w:t>allocation</w:t>
        </w:r>
      </w:ins>
      <w:ins w:id="1173" w:author="Daniel Falster" w:date="2017-06-28T20:57:00Z">
        <w:r w:rsidR="00662FE0">
          <w:rPr>
            <w:rFonts w:cs="Times New Roman"/>
            <w:sz w:val="22"/>
          </w:rPr>
          <w:t xml:space="preserve"> </w:t>
        </w:r>
        <w:r w:rsidR="004E4530">
          <w:rPr>
            <w:rFonts w:cs="Times New Roman"/>
            <w:sz w:val="22"/>
          </w:rPr>
          <w:t>points, labelled in orange</w:t>
        </w:r>
      </w:ins>
      <w:ins w:id="1174" w:author="Daniel Falster" w:date="2017-06-28T20:55:00Z">
        <w:r w:rsidR="00662FE0">
          <w:rPr>
            <w:rFonts w:cs="Times New Roman"/>
            <w:sz w:val="22"/>
          </w:rPr>
          <w:t>. 1</w:t>
        </w:r>
      </w:ins>
      <w:ins w:id="1175" w:author="Daniel Falster" w:date="2017-06-28T20:57:00Z">
        <w:r w:rsidR="00662FE0">
          <w:rPr>
            <w:rFonts w:cs="Times New Roman"/>
            <w:sz w:val="22"/>
          </w:rPr>
          <w:t xml:space="preserve"> </w:t>
        </w:r>
      </w:ins>
      <w:ins w:id="1176" w:author="Daniel Falster" w:date="2017-06-28T20:58:00Z">
        <w:r w:rsidR="004E4530">
          <w:rPr>
            <w:rFonts w:cs="Times New Roman"/>
            <w:sz w:val="22"/>
          </w:rPr>
          <w:t>–</w:t>
        </w:r>
      </w:ins>
      <w:ins w:id="1177" w:author="Daniel Falster" w:date="2017-06-28T20:57:00Z">
        <w:r w:rsidR="00662FE0">
          <w:rPr>
            <w:rFonts w:cs="Times New Roman"/>
            <w:sz w:val="22"/>
          </w:rPr>
          <w:t xml:space="preserve"> </w:t>
        </w:r>
      </w:ins>
      <w:ins w:id="1178" w:author="Daniel Falster" w:date="2017-06-28T20:58:00Z">
        <w:r w:rsidR="004E4530">
          <w:rPr>
            <w:rFonts w:cs="Times New Roman"/>
            <w:sz w:val="22"/>
          </w:rPr>
          <w:t>Starting at</w:t>
        </w:r>
      </w:ins>
      <w:ins w:id="1179" w:author="Daniel Falster" w:date="2017-06-28T20:55:00Z">
        <w:r w:rsidR="00662FE0">
          <w:rPr>
            <w:rFonts w:cs="Times New Roman"/>
            <w:sz w:val="22"/>
          </w:rPr>
          <w:t xml:space="preserve"> the stage of buds, mass invested can be partitioned between buds that mature successfully </w:t>
        </w:r>
      </w:ins>
      <w:ins w:id="1180" w:author="Daniel Falster" w:date="2017-06-28T20:56:00Z">
        <w:r w:rsidR="00662FE0">
          <w:rPr>
            <w:rFonts w:cs="Times New Roman"/>
            <w:sz w:val="22"/>
          </w:rPr>
          <w:t>and those that fail to mature.</w:t>
        </w:r>
      </w:ins>
      <w:ins w:id="1181" w:author="Daniel Falster" w:date="2017-06-28T20:58:00Z">
        <w:r w:rsidR="004E4530">
          <w:rPr>
            <w:rFonts w:cs="Times New Roman"/>
            <w:sz w:val="22"/>
          </w:rPr>
          <w:t xml:space="preserve"> 2 – Mass </w:t>
        </w:r>
      </w:ins>
      <w:ins w:id="1182" w:author="Daniel Falster" w:date="2017-06-28T20:59:00Z">
        <w:r w:rsidR="004E4530">
          <w:rPr>
            <w:rFonts w:cs="Times New Roman"/>
            <w:sz w:val="22"/>
          </w:rPr>
          <w:t xml:space="preserve">from the point at which flowers mature can be partitioned between ovules that mature successfully and those </w:t>
        </w:r>
        <w:proofErr w:type="gramStart"/>
        <w:r w:rsidR="004E4530">
          <w:rPr>
            <w:rFonts w:cs="Times New Roman"/>
            <w:sz w:val="22"/>
          </w:rPr>
          <w:t>that fail</w:t>
        </w:r>
        <w:proofErr w:type="gramEnd"/>
        <w:r w:rsidR="004E4530">
          <w:rPr>
            <w:rFonts w:cs="Times New Roman"/>
            <w:sz w:val="22"/>
          </w:rPr>
          <w:t xml:space="preserve"> to mature. 3 – Within ovules that mature successfully, mass invested can be partitioned </w:t>
        </w:r>
      </w:ins>
      <w:ins w:id="1183" w:author="Daniel Falster" w:date="2017-06-28T21:00:00Z">
        <w:r w:rsidR="004E4530">
          <w:rPr>
            <w:rFonts w:cs="Times New Roman"/>
            <w:sz w:val="22"/>
          </w:rPr>
          <w:t xml:space="preserve">between pollen attraction and seed provisioning. 4 – Within successful fruits, mass invested </w:t>
        </w:r>
        <w:r w:rsidR="004E4530" w:rsidRPr="004E4530">
          <w:rPr>
            <w:rFonts w:cs="Times New Roman"/>
            <w:sz w:val="22"/>
          </w:rPr>
          <w:t xml:space="preserve">can be partitioned </w:t>
        </w:r>
        <w:r w:rsidR="004E4530">
          <w:rPr>
            <w:rFonts w:cs="Times New Roman"/>
            <w:sz w:val="22"/>
          </w:rPr>
          <w:t>that in the seed itself and that in packaging and dispersal tissues.</w:t>
        </w:r>
      </w:ins>
      <w:ins w:id="1184" w:author="Daniel Falster" w:date="2017-06-28T21:01:00Z">
        <w:r w:rsidR="004E4530" w:rsidRPr="00453659" w:rsidDel="004E4530">
          <w:rPr>
            <w:rFonts w:cs="Times New Roman"/>
            <w:sz w:val="22"/>
          </w:rPr>
          <w:t xml:space="preserve"> </w:t>
        </w:r>
      </w:ins>
      <w:del w:id="1185" w:author="Daniel Falster" w:date="2017-06-28T21:01:00Z">
        <w:r w:rsidRPr="00453659" w:rsidDel="004E4530">
          <w:rPr>
            <w:rFonts w:cs="Times New Roman"/>
            <w:sz w:val="22"/>
          </w:rPr>
          <w:delText xml:space="preserve">a) Categories of reproductive investment, expressed as “costs”, defined as investment divided by count of seeds matured. Categories in red are components of total accessory costs. </w:delText>
        </w:r>
      </w:del>
      <w:del w:id="1186" w:author="Daniel Falster" w:date="2017-06-28T20:38:00Z">
        <w:r w:rsidRPr="00453659" w:rsidDel="00D00961">
          <w:rPr>
            <w:rFonts w:cs="Times New Roman"/>
            <w:sz w:val="22"/>
          </w:rPr>
          <w:delText xml:space="preserve">b) Three trade-offs are predicted: Trade-off 1. For a given </w:delText>
        </w:r>
      </w:del>
      <w:del w:id="1187" w:author="Daniel Falster" w:date="2017-06-28T10:56:00Z">
        <w:r w:rsidRPr="00453659" w:rsidDel="00AA46FF">
          <w:rPr>
            <w:rFonts w:cs="Times New Roman"/>
            <w:sz w:val="22"/>
          </w:rPr>
          <w:delText>energy</w:delText>
        </w:r>
      </w:del>
      <w:del w:id="1188" w:author="Daniel Falster" w:date="2017-06-28T20:38:00Z">
        <w:r w:rsidRPr="00453659" w:rsidDel="00D00961">
          <w:rPr>
            <w:rFonts w:cs="Times New Roman"/>
            <w:sz w:val="22"/>
          </w:rPr>
          <w:delText xml:space="preserve"> pool to be invested in total reproduction, there is a trade-off between total reproductive investment per seed produced and number of seeds produced; Trade-off 2. For a given </w:delText>
        </w:r>
      </w:del>
      <w:del w:id="1189" w:author="Daniel Falster" w:date="2017-06-28T10:56:00Z">
        <w:r w:rsidRPr="00453659" w:rsidDel="00AA46FF">
          <w:rPr>
            <w:rFonts w:cs="Times New Roman"/>
            <w:sz w:val="22"/>
          </w:rPr>
          <w:delText>energy</w:delText>
        </w:r>
      </w:del>
      <w:del w:id="1190" w:author="Daniel Falster" w:date="2017-06-28T20:38:00Z">
        <w:r w:rsidRPr="00453659" w:rsidDel="00D00961">
          <w:rPr>
            <w:rFonts w:cs="Times New Roman"/>
            <w:sz w:val="22"/>
          </w:rPr>
          <w:delText xml:space="preserve"> pool to be invested to the point of pollination, there is a trade-off between pollen-attraction costs and the number of mature ovules produced; and Trade-off 3: A trade-off between “choosiness”, the ratio of mature ovules to mature seeds, and pollen-attraction costs, scaled to plant size, is also predicted, for a plant with more costly pollen-attraction tissues will be able to produce fewer excess ovules. c) Together, these trade-offs predict a syndrome of reproductive traits for large versus small-seeded species, for the three trade-offs are linked by natural selection and logic. </w:delText>
        </w:r>
        <w:r w:rsidDel="00D00961">
          <w:rPr>
            <w:rFonts w:cs="Times New Roman"/>
            <w:sz w:val="22"/>
          </w:rPr>
          <w:delText xml:space="preserve">Connection 1 indicates that species with high reproductive costs will also be highly selective about which ovules to mature. Connection 2 shows that a species on the low seed-count end of trade-off 1 and the high choosiness end of trade-off 3 will, by definition, have a relatively high ovule count. </w:delText>
        </w:r>
        <w:r w:rsidRPr="00453659" w:rsidDel="00D00961">
          <w:rPr>
            <w:rFonts w:cs="Times New Roman"/>
            <w:sz w:val="22"/>
          </w:rPr>
          <w:delText>The figure depicts the end of each trade-off predicted for a large-seeded species. A small-seeded species is predicted to have cost and count values at the opposite end of each trade-off.</w:delText>
        </w:r>
      </w:del>
    </w:p>
    <w:p w14:paraId="348EF3C7" w14:textId="77777777" w:rsidR="003563EC" w:rsidRPr="00453659" w:rsidDel="00DF4B26" w:rsidRDefault="003563EC" w:rsidP="003563EC">
      <w:pPr>
        <w:spacing w:line="259" w:lineRule="auto"/>
        <w:rPr>
          <w:del w:id="1191" w:author="Daniel Falster" w:date="2017-06-28T21:01:00Z"/>
          <w:rFonts w:cs="Times New Roman"/>
          <w:noProof/>
          <w:lang w:eastAsia="en-AU"/>
        </w:rPr>
      </w:pPr>
    </w:p>
    <w:p w14:paraId="6B2AFA2C" w14:textId="77777777" w:rsidR="003563EC" w:rsidRPr="00453659" w:rsidDel="00662FE0" w:rsidRDefault="003563EC" w:rsidP="003563EC">
      <w:pPr>
        <w:spacing w:line="259" w:lineRule="auto"/>
        <w:rPr>
          <w:del w:id="1192" w:author="Daniel Falster" w:date="2017-06-28T20:50:00Z"/>
          <w:rFonts w:cs="Times New Roman"/>
          <w:b/>
          <w:noProof/>
          <w:sz w:val="22"/>
          <w:lang w:eastAsia="en-AU"/>
        </w:rPr>
      </w:pPr>
      <w:del w:id="1193" w:author="Daniel Falster" w:date="2017-06-28T20:50:00Z">
        <w:r w:rsidRPr="00453659" w:rsidDel="00662FE0">
          <w:rPr>
            <w:rFonts w:cs="Times New Roman"/>
            <w:b/>
            <w:noProof/>
            <w:sz w:val="22"/>
            <w:lang w:eastAsia="en-AU"/>
          </w:rPr>
          <w:br w:type="page"/>
        </w:r>
      </w:del>
    </w:p>
    <w:p w14:paraId="6ACC64DD" w14:textId="4F449A09" w:rsidR="003563EC" w:rsidRPr="00453659" w:rsidRDefault="003563EC" w:rsidP="00662FE0">
      <w:pPr>
        <w:spacing w:line="259" w:lineRule="auto"/>
        <w:rPr>
          <w:rFonts w:cs="Times New Roman"/>
          <w:b/>
          <w:noProof/>
          <w:sz w:val="22"/>
          <w:lang w:eastAsia="en-AU"/>
        </w:rPr>
      </w:pPr>
    </w:p>
    <w:p w14:paraId="3E466E4B" w14:textId="77777777" w:rsidR="003563EC" w:rsidRPr="00453659" w:rsidRDefault="003563EC" w:rsidP="003563EC">
      <w:pPr>
        <w:rPr>
          <w:rFonts w:cs="Times New Roman"/>
          <w:b/>
          <w:noProof/>
          <w:sz w:val="22"/>
          <w:lang w:eastAsia="en-AU"/>
        </w:rPr>
      </w:pPr>
    </w:p>
    <w:p w14:paraId="2F01FE67" w14:textId="77777777" w:rsidR="003563EC" w:rsidRPr="00453659" w:rsidRDefault="003563EC" w:rsidP="003563EC">
      <w:pPr>
        <w:spacing w:line="259" w:lineRule="auto"/>
        <w:rPr>
          <w:rFonts w:cs="Times New Roman"/>
          <w:b/>
          <w:noProof/>
          <w:sz w:val="22"/>
          <w:lang w:eastAsia="en-AU"/>
        </w:rPr>
      </w:pPr>
      <w:r w:rsidRPr="00453659">
        <w:rPr>
          <w:rFonts w:cs="Times New Roman"/>
          <w:b/>
          <w:noProof/>
          <w:sz w:val="22"/>
          <w:lang w:eastAsia="en-AU"/>
        </w:rPr>
        <w:br w:type="page"/>
      </w:r>
    </w:p>
    <w:p w14:paraId="7679B574" w14:textId="77777777" w:rsidR="00662FE0" w:rsidRDefault="00662FE0">
      <w:pPr>
        <w:spacing w:after="160" w:line="259" w:lineRule="auto"/>
        <w:rPr>
          <w:ins w:id="1194" w:author="Daniel Falster" w:date="2017-06-28T20:49:00Z"/>
          <w:rFonts w:cs="Times New Roman"/>
          <w:noProof/>
          <w:sz w:val="22"/>
          <w:lang w:eastAsia="en-AU"/>
        </w:rPr>
      </w:pPr>
    </w:p>
    <w:p w14:paraId="58127FDB" w14:textId="77777777" w:rsidR="00662FE0" w:rsidRDefault="00662FE0">
      <w:pPr>
        <w:spacing w:after="160" w:line="259" w:lineRule="auto"/>
        <w:rPr>
          <w:ins w:id="1195" w:author="Daniel Falster" w:date="2017-06-28T20:50:00Z"/>
          <w:rFonts w:cs="Times New Roman"/>
          <w:b/>
          <w:noProof/>
          <w:sz w:val="22"/>
          <w:lang w:eastAsia="en-AU"/>
        </w:rPr>
      </w:pPr>
      <w:ins w:id="1196" w:author="Daniel Falster" w:date="2017-06-28T20:49:00Z">
        <w:r>
          <w:rPr>
            <w:rFonts w:cs="Times New Roman"/>
            <w:b/>
            <w:noProof/>
            <w:sz w:val="22"/>
            <w:lang w:val="en-US"/>
            <w:rPrChange w:id="1197" w:author="Unknown">
              <w:rPr>
                <w:noProof/>
                <w:lang w:val="en-US"/>
              </w:rPr>
            </w:rPrChange>
          </w:rPr>
          <w:drawing>
            <wp:inline distT="0" distB="0" distL="0" distR="0" wp14:anchorId="5EF3066A" wp14:editId="07ABE799">
              <wp:extent cx="5753100" cy="3454400"/>
              <wp:effectExtent l="0" t="0" r="0" b="0"/>
              <wp:docPr id="3" name="Picture 3" descr="Macintosh HD:Users:dfalster:Dropbox:_research:active:Wenk-Reproductive_Allocation_Kuringgai:ms:Accessory:figures:alloc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alster:Dropbox:_research:active:Wenk-Reproductive_Allocation_Kuringgai:ms:Accessory:figures:allocatio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454400"/>
                      </a:xfrm>
                      <a:prstGeom prst="rect">
                        <a:avLst/>
                      </a:prstGeom>
                      <a:noFill/>
                      <a:ln>
                        <a:noFill/>
                      </a:ln>
                    </pic:spPr>
                  </pic:pic>
                </a:graphicData>
              </a:graphic>
            </wp:inline>
          </w:drawing>
        </w:r>
      </w:ins>
    </w:p>
    <w:p w14:paraId="7817D97B" w14:textId="77777777" w:rsidR="00662FE0" w:rsidRDefault="00662FE0">
      <w:pPr>
        <w:spacing w:after="160" w:line="259" w:lineRule="auto"/>
        <w:rPr>
          <w:ins w:id="1198" w:author="Daniel Falster" w:date="2017-06-28T20:50:00Z"/>
          <w:rFonts w:cs="Times New Roman"/>
          <w:b/>
          <w:noProof/>
          <w:sz w:val="22"/>
          <w:lang w:eastAsia="en-AU"/>
        </w:rPr>
      </w:pPr>
    </w:p>
    <w:p w14:paraId="0B165C48" w14:textId="38FCB509" w:rsidR="00662FE0" w:rsidRDefault="00662FE0" w:rsidP="00662FE0">
      <w:pPr>
        <w:spacing w:after="160" w:line="259" w:lineRule="auto"/>
        <w:rPr>
          <w:ins w:id="1199" w:author="Daniel Falster" w:date="2017-06-28T20:50:00Z"/>
          <w:rFonts w:cs="Times New Roman"/>
          <w:noProof/>
          <w:sz w:val="22"/>
          <w:lang w:eastAsia="en-AU"/>
        </w:rPr>
      </w:pPr>
      <w:ins w:id="1200" w:author="Daniel Falster" w:date="2017-06-28T20:50:00Z">
        <w:r w:rsidRPr="00453659">
          <w:rPr>
            <w:rFonts w:cs="Times New Roman"/>
            <w:b/>
            <w:noProof/>
            <w:sz w:val="22"/>
            <w:lang w:eastAsia="en-AU"/>
          </w:rPr>
          <w:t>Figure 2.</w:t>
        </w:r>
        <w:r w:rsidRPr="00453659">
          <w:rPr>
            <w:rFonts w:cs="Times New Roman"/>
            <w:noProof/>
            <w:sz w:val="22"/>
            <w:lang w:eastAsia="en-AU"/>
          </w:rPr>
          <w:t xml:space="preserve"> </w:t>
        </w:r>
        <w:r>
          <w:rPr>
            <w:rFonts w:cs="Times New Roman"/>
            <w:noProof/>
            <w:sz w:val="22"/>
            <w:lang w:eastAsia="en-AU"/>
          </w:rPr>
          <w:t xml:space="preserve"> </w:t>
        </w:r>
      </w:ins>
      <w:ins w:id="1201" w:author="Daniel Falster" w:date="2017-06-28T21:01:00Z">
        <w:r w:rsidR="00DF4B26">
          <w:rPr>
            <w:rFonts w:cs="Times New Roman"/>
            <w:noProof/>
            <w:sz w:val="22"/>
            <w:lang w:eastAsia="en-AU"/>
          </w:rPr>
          <w:t>The p</w:t>
        </w:r>
      </w:ins>
      <w:ins w:id="1202" w:author="Daniel Falster" w:date="2017-06-28T20:50:00Z">
        <w:r>
          <w:rPr>
            <w:rFonts w:cs="Times New Roman"/>
            <w:noProof/>
            <w:sz w:val="22"/>
            <w:lang w:eastAsia="en-AU"/>
          </w:rPr>
          <w:t xml:space="preserve">roportion of mass allocated </w:t>
        </w:r>
      </w:ins>
      <w:ins w:id="1203" w:author="Daniel Falster" w:date="2017-06-28T21:01:00Z">
        <w:r w:rsidR="00DF4B26">
          <w:rPr>
            <w:rFonts w:cs="Times New Roman"/>
            <w:noProof/>
            <w:sz w:val="22"/>
            <w:lang w:eastAsia="en-AU"/>
          </w:rPr>
          <w:t>among</w:t>
        </w:r>
      </w:ins>
      <w:ins w:id="1204" w:author="Daniel Falster" w:date="2017-06-28T20:50:00Z">
        <w:r>
          <w:rPr>
            <w:rFonts w:cs="Times New Roman"/>
            <w:noProof/>
            <w:sz w:val="22"/>
            <w:lang w:eastAsia="en-AU"/>
          </w:rPr>
          <w:t xml:space="preserve"> different reproductive tissues for each </w:t>
        </w:r>
      </w:ins>
      <w:ins w:id="1205" w:author="Daniel Falster" w:date="2017-06-28T21:01:00Z">
        <w:r w:rsidR="00DF4B26">
          <w:rPr>
            <w:rFonts w:cs="Times New Roman"/>
            <w:noProof/>
            <w:sz w:val="22"/>
            <w:lang w:eastAsia="en-AU"/>
          </w:rPr>
          <w:t xml:space="preserve">of our 14 study </w:t>
        </w:r>
      </w:ins>
      <w:ins w:id="1206" w:author="Daniel Falster" w:date="2017-06-28T20:50:00Z">
        <w:r w:rsidRPr="00662FE0">
          <w:rPr>
            <w:rFonts w:cs="Times New Roman"/>
            <w:noProof/>
            <w:sz w:val="22"/>
            <w:lang w:eastAsia="en-AU"/>
          </w:rPr>
          <w:t>species</w:t>
        </w:r>
        <w:r>
          <w:rPr>
            <w:rFonts w:cs="Times New Roman"/>
            <w:noProof/>
            <w:sz w:val="22"/>
            <w:lang w:eastAsia="en-AU"/>
          </w:rPr>
          <w:t xml:space="preserve">. </w:t>
        </w:r>
      </w:ins>
      <w:ins w:id="1207" w:author="Daniel Falster" w:date="2017-06-28T21:01:00Z">
        <w:r w:rsidR="00DF4B26">
          <w:rPr>
            <w:rFonts w:cs="Times New Roman"/>
            <w:noProof/>
            <w:sz w:val="22"/>
            <w:lang w:eastAsia="en-AU"/>
          </w:rPr>
          <w:t>The categories are those d</w:t>
        </w:r>
      </w:ins>
      <w:ins w:id="1208" w:author="Daniel Falster" w:date="2017-06-28T21:02:00Z">
        <w:r w:rsidR="00DF4B26">
          <w:rPr>
            <w:rFonts w:cs="Times New Roman"/>
            <w:noProof/>
            <w:sz w:val="22"/>
            <w:lang w:eastAsia="en-AU"/>
          </w:rPr>
          <w:t>e</w:t>
        </w:r>
      </w:ins>
      <w:ins w:id="1209" w:author="Daniel Falster" w:date="2017-06-28T21:01:00Z">
        <w:r w:rsidR="00DF4B26">
          <w:rPr>
            <w:rFonts w:cs="Times New Roman"/>
            <w:noProof/>
            <w:sz w:val="22"/>
            <w:lang w:eastAsia="en-AU"/>
          </w:rPr>
          <w:t xml:space="preserve">fined </w:t>
        </w:r>
      </w:ins>
      <w:ins w:id="1210" w:author="Daniel Falster" w:date="2017-06-28T21:02:00Z">
        <w:r w:rsidR="00DF4B26">
          <w:rPr>
            <w:rFonts w:cs="Times New Roman"/>
            <w:noProof/>
            <w:sz w:val="22"/>
            <w:lang w:eastAsia="en-AU"/>
          </w:rPr>
          <w:t xml:space="preserve">in Fig. 1. </w:t>
        </w:r>
        <w:r w:rsidR="00DF4B26" w:rsidRPr="00DF4B26">
          <w:rPr>
            <w:rFonts w:cs="Times New Roman"/>
            <w:noProof/>
            <w:sz w:val="22"/>
            <w:lang w:eastAsia="en-AU"/>
          </w:rPr>
          <w:t>Species</w:t>
        </w:r>
        <w:r w:rsidR="00DF4B26">
          <w:rPr>
            <w:rFonts w:cs="Times New Roman"/>
            <w:noProof/>
            <w:sz w:val="22"/>
            <w:lang w:eastAsia="en-AU"/>
          </w:rPr>
          <w:t xml:space="preserve"> names are given in the Table 1.</w:t>
        </w:r>
      </w:ins>
    </w:p>
    <w:p w14:paraId="73DEE402" w14:textId="77777777" w:rsidR="00662FE0" w:rsidRDefault="00662FE0" w:rsidP="00662FE0">
      <w:pPr>
        <w:spacing w:after="160" w:line="259" w:lineRule="auto"/>
        <w:rPr>
          <w:ins w:id="1211" w:author="Daniel Falster" w:date="2017-06-28T20:50:00Z"/>
          <w:rFonts w:cs="Times New Roman"/>
          <w:noProof/>
          <w:sz w:val="22"/>
          <w:lang w:eastAsia="en-AU"/>
        </w:rPr>
      </w:pPr>
    </w:p>
    <w:p w14:paraId="7675CE7D" w14:textId="58BFE194" w:rsidR="00E76663" w:rsidRDefault="00E76663">
      <w:pPr>
        <w:spacing w:after="160" w:line="259" w:lineRule="auto"/>
        <w:rPr>
          <w:ins w:id="1212" w:author="Daniel Falster" w:date="2017-06-28T20:48:00Z"/>
          <w:rFonts w:cs="Times New Roman"/>
          <w:b/>
          <w:noProof/>
          <w:sz w:val="22"/>
          <w:lang w:eastAsia="en-AU"/>
        </w:rPr>
      </w:pPr>
      <w:ins w:id="1213" w:author="Daniel Falster" w:date="2017-06-28T20:48:00Z">
        <w:r>
          <w:rPr>
            <w:rFonts w:cs="Times New Roman"/>
            <w:b/>
            <w:noProof/>
            <w:sz w:val="22"/>
            <w:lang w:eastAsia="en-AU"/>
          </w:rPr>
          <w:br w:type="page"/>
        </w:r>
      </w:ins>
    </w:p>
    <w:p w14:paraId="523C915D" w14:textId="77777777" w:rsidR="00662FE0" w:rsidRDefault="00662FE0" w:rsidP="003563EC">
      <w:pPr>
        <w:rPr>
          <w:ins w:id="1214" w:author="Daniel Falster" w:date="2017-06-28T20:50:00Z"/>
          <w:rFonts w:cs="Times New Roman"/>
          <w:b/>
          <w:noProof/>
          <w:sz w:val="22"/>
          <w:lang w:eastAsia="en-AU"/>
        </w:rPr>
      </w:pPr>
    </w:p>
    <w:p w14:paraId="79A9397C" w14:textId="368E0A99" w:rsidR="00662FE0" w:rsidRDefault="00F94C94" w:rsidP="003563EC">
      <w:pPr>
        <w:rPr>
          <w:ins w:id="1215" w:author="Daniel Falster" w:date="2017-06-28T20:50:00Z"/>
          <w:rFonts w:cs="Times New Roman"/>
          <w:b/>
          <w:noProof/>
          <w:sz w:val="22"/>
          <w:lang w:eastAsia="en-AU"/>
        </w:rPr>
      </w:pPr>
      <w:ins w:id="1216" w:author="Daniel Falster" w:date="2017-06-29T10:20:00Z">
        <w:r>
          <w:rPr>
            <w:rFonts w:cs="Times New Roman"/>
            <w:b/>
            <w:noProof/>
            <w:sz w:val="22"/>
            <w:lang w:val="en-US"/>
          </w:rPr>
          <w:drawing>
            <wp:inline distT="0" distB="0" distL="0" distR="0" wp14:anchorId="31B167C3" wp14:editId="52BCF84A">
              <wp:extent cx="5757545" cy="5757545"/>
              <wp:effectExtent l="0" t="0" r="0" b="0"/>
              <wp:docPr id="1" name="Picture 1" descr="Macintosh HD:Users:dfalster:Dropbox:_research:active:Wenk-Reproductive_Allocation_Kuringgai:ms:Accessory:figures:seed_size_tes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falster:Dropbox:_research:active:Wenk-Reproductive_Allocation_Kuringgai:ms:Accessory:figures:seed_size_tests.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ins>
    </w:p>
    <w:p w14:paraId="7A897002" w14:textId="29E36532" w:rsidR="003563EC" w:rsidRPr="00453659" w:rsidRDefault="003563EC" w:rsidP="003563EC">
      <w:pPr>
        <w:rPr>
          <w:rFonts w:cs="Times New Roman"/>
          <w:sz w:val="22"/>
        </w:rPr>
      </w:pPr>
      <w:r w:rsidRPr="00453659">
        <w:rPr>
          <w:rFonts w:cs="Times New Roman"/>
          <w:b/>
          <w:noProof/>
          <w:sz w:val="22"/>
          <w:lang w:eastAsia="en-AU"/>
        </w:rPr>
        <w:t xml:space="preserve">Figure </w:t>
      </w:r>
      <w:ins w:id="1217" w:author="Daniel Falster" w:date="2017-06-28T20:50:00Z">
        <w:r w:rsidR="00662FE0">
          <w:rPr>
            <w:rFonts w:cs="Times New Roman"/>
            <w:b/>
            <w:noProof/>
            <w:sz w:val="22"/>
            <w:lang w:eastAsia="en-AU"/>
          </w:rPr>
          <w:t>3</w:t>
        </w:r>
      </w:ins>
      <w:del w:id="1218" w:author="Daniel Falster" w:date="2017-06-28T20:50:00Z">
        <w:r w:rsidRPr="00453659" w:rsidDel="00662FE0">
          <w:rPr>
            <w:rFonts w:cs="Times New Roman"/>
            <w:b/>
            <w:noProof/>
            <w:sz w:val="22"/>
            <w:lang w:eastAsia="en-AU"/>
          </w:rPr>
          <w:delText>2</w:delText>
        </w:r>
      </w:del>
      <w:r w:rsidRPr="00453659">
        <w:rPr>
          <w:rFonts w:cs="Times New Roman"/>
          <w:b/>
          <w:noProof/>
          <w:sz w:val="22"/>
          <w:lang w:eastAsia="en-AU"/>
        </w:rPr>
        <w:t>.</w:t>
      </w:r>
      <w:r w:rsidRPr="00453659">
        <w:rPr>
          <w:rFonts w:cs="Times New Roman"/>
          <w:noProof/>
          <w:sz w:val="22"/>
          <w:lang w:eastAsia="en-AU"/>
        </w:rPr>
        <w:t xml:space="preserve"> </w:t>
      </w:r>
      <w:ins w:id="1219" w:author="Daniel Falster" w:date="2017-06-28T21:02:00Z">
        <w:r w:rsidR="00F860CC">
          <w:rPr>
            <w:rFonts w:cs="Times New Roman"/>
            <w:noProof/>
            <w:sz w:val="22"/>
            <w:lang w:eastAsia="en-AU"/>
          </w:rPr>
          <w:t xml:space="preserve">Relationship </w:t>
        </w:r>
      </w:ins>
      <w:ins w:id="1220" w:author="Daniel Falster" w:date="2017-06-28T21:03:00Z">
        <w:r w:rsidR="00F860CC">
          <w:rPr>
            <w:rFonts w:cs="Times New Roman"/>
            <w:noProof/>
            <w:sz w:val="22"/>
            <w:lang w:eastAsia="en-AU"/>
          </w:rPr>
          <w:t xml:space="preserve">between a </w:t>
        </w:r>
        <w:r w:rsidR="00F860CC" w:rsidRPr="00F860CC">
          <w:rPr>
            <w:rFonts w:cs="Times New Roman"/>
            <w:noProof/>
            <w:sz w:val="22"/>
            <w:lang w:eastAsia="en-AU"/>
          </w:rPr>
          <w:t>species</w:t>
        </w:r>
      </w:ins>
      <w:ins w:id="1221" w:author="Daniel Falster" w:date="2017-06-28T21:02:00Z">
        <w:r w:rsidR="00F860CC">
          <w:rPr>
            <w:rFonts w:cs="Times New Roman"/>
            <w:noProof/>
            <w:sz w:val="22"/>
            <w:lang w:eastAsia="en-AU"/>
          </w:rPr>
          <w:t xml:space="preserve"> </w:t>
        </w:r>
      </w:ins>
      <w:ins w:id="1222" w:author="Daniel Falster" w:date="2017-06-28T21:03:00Z">
        <w:r w:rsidR="00F860CC">
          <w:rPr>
            <w:rFonts w:cs="Times New Roman"/>
            <w:noProof/>
            <w:sz w:val="22"/>
            <w:lang w:eastAsia="en-AU"/>
          </w:rPr>
          <w:t xml:space="preserve">seed size and </w:t>
        </w:r>
      </w:ins>
      <w:ins w:id="1223" w:author="Daniel Falster" w:date="2017-06-28T21:02:00Z">
        <w:r w:rsidR="00F860CC">
          <w:rPr>
            <w:rFonts w:cs="Times New Roman"/>
            <w:noProof/>
            <w:sz w:val="22"/>
            <w:lang w:eastAsia="en-AU"/>
          </w:rPr>
          <w:t xml:space="preserve">A) </w:t>
        </w:r>
      </w:ins>
      <w:ins w:id="1224" w:author="Daniel Falster" w:date="2017-06-28T21:03:00Z">
        <w:r w:rsidR="00F860CC">
          <w:rPr>
            <w:rFonts w:cs="Times New Roman"/>
            <w:noProof/>
            <w:sz w:val="22"/>
            <w:lang w:eastAsia="en-AU"/>
          </w:rPr>
          <w:t xml:space="preserve">Choosiness, </w:t>
        </w:r>
      </w:ins>
      <w:ins w:id="1225" w:author="Daniel Falster" w:date="2017-06-28T21:04:00Z">
        <w:r w:rsidR="00F860CC">
          <w:rPr>
            <w:rFonts w:cs="Times New Roman"/>
            <w:noProof/>
            <w:sz w:val="22"/>
            <w:lang w:eastAsia="en-AU"/>
          </w:rPr>
          <w:t xml:space="preserve">and B-E) Fraction of mass invested between </w:t>
        </w:r>
      </w:ins>
      <w:ins w:id="1226" w:author="Daniel Falster" w:date="2017-06-28T21:05:00Z">
        <w:r w:rsidR="00F860CC">
          <w:rPr>
            <w:rFonts w:cs="Times New Roman"/>
            <w:noProof/>
            <w:sz w:val="22"/>
            <w:lang w:eastAsia="en-AU"/>
          </w:rPr>
          <w:t>various tissues.</w:t>
        </w:r>
      </w:ins>
      <w:ins w:id="1227" w:author="Daniel Falster" w:date="2017-06-28T21:04:00Z">
        <w:r w:rsidR="00F860CC">
          <w:rPr>
            <w:rFonts w:cs="Times New Roman"/>
            <w:noProof/>
            <w:sz w:val="22"/>
            <w:lang w:eastAsia="en-AU"/>
          </w:rPr>
          <w:t xml:space="preserve"> </w:t>
        </w:r>
      </w:ins>
      <w:ins w:id="1228" w:author="Daniel Falster" w:date="2017-06-28T21:05:00Z">
        <w:r w:rsidR="00F860CC">
          <w:rPr>
            <w:rFonts w:cs="Times New Roman"/>
            <w:noProof/>
            <w:sz w:val="22"/>
            <w:lang w:eastAsia="en-AU"/>
          </w:rPr>
          <w:t xml:space="preserve">Each point indicates an average value taken across all individuals producing reproductive tisssues </w:t>
        </w:r>
      </w:ins>
      <w:ins w:id="1229" w:author="Daniel Falster" w:date="2017-06-28T21:06:00Z">
        <w:r w:rsidR="00F860CC">
          <w:rPr>
            <w:rFonts w:cs="Times New Roman"/>
            <w:noProof/>
            <w:sz w:val="22"/>
            <w:lang w:eastAsia="en-AU"/>
          </w:rPr>
          <w:t xml:space="preserve">for each </w:t>
        </w:r>
        <w:r w:rsidR="00F860CC" w:rsidRPr="00F860CC">
          <w:rPr>
            <w:rFonts w:cs="Times New Roman"/>
            <w:noProof/>
            <w:sz w:val="22"/>
            <w:lang w:eastAsia="en-AU"/>
          </w:rPr>
          <w:t>species</w:t>
        </w:r>
        <w:r w:rsidR="00F860CC">
          <w:rPr>
            <w:rFonts w:cs="Times New Roman"/>
            <w:noProof/>
            <w:sz w:val="22"/>
            <w:lang w:eastAsia="en-AU"/>
          </w:rPr>
          <w:t>. Insets show the amount of variance explained and p-val for a GLM predicting Y from X.</w:t>
        </w:r>
      </w:ins>
      <w:del w:id="1230" w:author="Daniel Falster" w:date="2017-06-28T21:05:00Z">
        <w:r w:rsidRPr="00453659" w:rsidDel="00F860CC">
          <w:rPr>
            <w:rFonts w:cs="Times New Roman"/>
            <w:noProof/>
            <w:sz w:val="22"/>
            <w:lang w:eastAsia="en-AU"/>
          </w:rPr>
          <w:delText xml:space="preserve">Species shift </w:delText>
        </w:r>
      </w:del>
      <w:del w:id="1231" w:author="Daniel Falster" w:date="2017-06-28T10:56:00Z">
        <w:r w:rsidRPr="00453659" w:rsidDel="00AA46FF">
          <w:rPr>
            <w:rFonts w:cs="Times New Roman"/>
            <w:noProof/>
            <w:sz w:val="22"/>
            <w:lang w:eastAsia="en-AU"/>
          </w:rPr>
          <w:delText>energy</w:delText>
        </w:r>
      </w:del>
      <w:del w:id="1232" w:author="Daniel Falster" w:date="2017-06-28T21:05:00Z">
        <w:r w:rsidRPr="00453659" w:rsidDel="00F860CC">
          <w:rPr>
            <w:rFonts w:cs="Times New Roman"/>
            <w:noProof/>
            <w:sz w:val="22"/>
            <w:lang w:eastAsia="en-AU"/>
          </w:rPr>
          <w:delText xml:space="preserve"> allocation patterns with seed size, reflecting different tissue construction costs and counts of ovules and seed produced. Each point shows average values for </w:delText>
        </w:r>
        <w:r w:rsidRPr="003B1DB2" w:rsidDel="00F860CC">
          <w:rPr>
            <w:rFonts w:cs="Times New Roman"/>
            <w:noProof/>
            <w:sz w:val="22"/>
            <w:lang w:eastAsia="en-AU"/>
          </w:rPr>
          <w:delText>indivduals of  a species.  a) The hypothesized trade-offs between pollen-attraction costs and ovule count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88</w:delText>
        </w:r>
        <w:r w:rsidRPr="001E2F75" w:rsidDel="00F860CC">
          <w:rPr>
            <w:rFonts w:cs="Times New Roman"/>
            <w:noProof/>
            <w:sz w:val="22"/>
            <w:lang w:eastAsia="en-AU"/>
          </w:rPr>
          <w:delText>)</w:delText>
        </w:r>
        <w:r w:rsidRPr="003B1DB2" w:rsidDel="00F860CC">
          <w:rPr>
            <w:rFonts w:cs="Times New Roman"/>
            <w:noProof/>
            <w:sz w:val="22"/>
            <w:lang w:eastAsia="en-AU"/>
          </w:rPr>
          <w:delText xml:space="preserve"> and between total success costs and seed count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93</w:delText>
        </w:r>
        <w:r w:rsidRPr="001E2F75" w:rsidDel="00F860CC">
          <w:rPr>
            <w:rFonts w:cs="Times New Roman"/>
            <w:noProof/>
            <w:sz w:val="22"/>
            <w:lang w:eastAsia="en-AU"/>
          </w:rPr>
          <w:delText>)</w:delText>
        </w:r>
        <w:r w:rsidRPr="003B1DB2" w:rsidDel="00F860CC">
          <w:rPr>
            <w:rFonts w:cs="Times New Roman"/>
            <w:noProof/>
            <w:sz w:val="22"/>
            <w:lang w:eastAsia="en-AU"/>
          </w:rPr>
          <w:delText xml:space="preserve"> both exist. b) There also exists a trade-off between pollen-attraction costs (scaled to total leaf area) and choosiness (the ratio of mature ovules to mature seeds) (r</w:delText>
        </w:r>
        <w:r w:rsidRPr="003B1DB2" w:rsidDel="00F860CC">
          <w:rPr>
            <w:rFonts w:cs="Times New Roman"/>
            <w:noProof/>
            <w:sz w:val="22"/>
            <w:vertAlign w:val="superscript"/>
            <w:lang w:eastAsia="en-AU"/>
          </w:rPr>
          <w:delText>2</w:delText>
        </w:r>
        <w:r w:rsidRPr="003B1DB2" w:rsidDel="00F860CC">
          <w:rPr>
            <w:rFonts w:cs="Times New Roman"/>
            <w:noProof/>
            <w:sz w:val="22"/>
            <w:lang w:eastAsia="en-AU"/>
          </w:rPr>
          <w:delText>=0</w:delText>
        </w:r>
        <w:r w:rsidRPr="001E2F75" w:rsidDel="00F860CC">
          <w:rPr>
            <w:rFonts w:cs="Times New Roman"/>
            <w:noProof/>
            <w:sz w:val="22"/>
            <w:lang w:eastAsia="en-AU"/>
          </w:rPr>
          <w:delText>.</w:delText>
        </w:r>
        <w:r w:rsidRPr="003B1DB2" w:rsidDel="00F860CC">
          <w:rPr>
            <w:rFonts w:cs="Times New Roman"/>
            <w:noProof/>
            <w:sz w:val="22"/>
            <w:lang w:eastAsia="en-AU"/>
          </w:rPr>
          <w:delText>76</w:delText>
        </w:r>
        <w:r w:rsidRPr="001E2F75" w:rsidDel="00F860CC">
          <w:rPr>
            <w:rFonts w:cs="Times New Roman"/>
            <w:noProof/>
            <w:sz w:val="22"/>
            <w:lang w:eastAsia="en-AU"/>
          </w:rPr>
          <w:delText>)</w:delText>
        </w:r>
        <w:r w:rsidRPr="003B1DB2" w:rsidDel="00F860CC">
          <w:rPr>
            <w:rFonts w:cs="Times New Roman"/>
            <w:noProof/>
            <w:sz w:val="22"/>
            <w:lang w:eastAsia="en-AU"/>
          </w:rPr>
          <w:delText>. As a result</w:delText>
        </w:r>
        <w:r w:rsidRPr="00453659" w:rsidDel="00F860CC">
          <w:rPr>
            <w:rFonts w:cs="Times New Roman"/>
            <w:noProof/>
            <w:sz w:val="22"/>
            <w:lang w:eastAsia="en-AU"/>
          </w:rPr>
          <w:delText xml:space="preserve"> of these trade-offs, the proportion of </w:delText>
        </w:r>
      </w:del>
      <w:del w:id="1233" w:author="Daniel Falster" w:date="2017-06-28T10:56:00Z">
        <w:r w:rsidRPr="00453659" w:rsidDel="00AA46FF">
          <w:rPr>
            <w:rFonts w:cs="Times New Roman"/>
            <w:noProof/>
            <w:sz w:val="22"/>
            <w:lang w:eastAsia="en-AU"/>
          </w:rPr>
          <w:delText>energy</w:delText>
        </w:r>
      </w:del>
      <w:del w:id="1234" w:author="Daniel Falster" w:date="2017-06-28T21:05:00Z">
        <w:r w:rsidRPr="00453659" w:rsidDel="00F860CC">
          <w:rPr>
            <w:rFonts w:cs="Times New Roman"/>
            <w:noProof/>
            <w:sz w:val="22"/>
            <w:lang w:eastAsia="en-AU"/>
          </w:rPr>
          <w:delText xml:space="preserve"> invested in discarded versus successful tissues and into pollen-attraction costs versus provosioning costs shifts with seed size: c) larger seeded species invest a greater proportion of their success costs into provisioning tissues; d) larger seed species invest a greater proportion of pollen-attraction investment into discarded tissues versus successful tissues; e) </w:delText>
        </w:r>
      </w:del>
      <w:moveFromRangeStart w:id="1235" w:author="Daniel Falster" w:date="2017-06-28T21:07:00Z" w:name="move360303351"/>
      <w:moveFrom w:id="1236" w:author="Daniel Falster" w:date="2017-06-28T21:07:00Z">
        <w:r w:rsidRPr="00453659" w:rsidDel="00F860CC">
          <w:rPr>
            <w:rFonts w:cs="Times New Roman"/>
            <w:noProof/>
            <w:sz w:val="22"/>
            <w:lang w:eastAsia="en-AU"/>
          </w:rPr>
          <w:t>there is a weak trend toward larger seeded species investing a greater proportion of their provisioning investment into successful tissues versus discarded tissues. Together, these allocation differences mean that the slope of the successful pollen-attraction costs-seed size regression is significantly lower than the slope of the successful provosioning costs-seed size regression.</w:t>
        </w:r>
      </w:moveFrom>
      <w:moveFromRangeEnd w:id="1235"/>
    </w:p>
    <w:p w14:paraId="3A84D855" w14:textId="77777777" w:rsidR="00662FE0" w:rsidRDefault="00662FE0">
      <w:pPr>
        <w:spacing w:after="160" w:line="259" w:lineRule="auto"/>
        <w:rPr>
          <w:ins w:id="1237" w:author="Daniel Falster" w:date="2017-06-28T20:51:00Z"/>
          <w:rFonts w:cs="Times New Roman"/>
        </w:rPr>
      </w:pPr>
      <w:ins w:id="1238" w:author="Daniel Falster" w:date="2017-06-28T20:51:00Z">
        <w:r>
          <w:rPr>
            <w:rFonts w:cs="Times New Roman"/>
          </w:rPr>
          <w:br w:type="page"/>
        </w:r>
      </w:ins>
    </w:p>
    <w:p w14:paraId="798D5F68" w14:textId="3AB26351" w:rsidR="00662FE0" w:rsidDel="00662FE0" w:rsidRDefault="00F860CC" w:rsidP="00E57A15">
      <w:pPr>
        <w:spacing w:after="160" w:line="259" w:lineRule="auto"/>
        <w:rPr>
          <w:del w:id="1239" w:author="Daniel Falster" w:date="2017-06-28T20:51:00Z"/>
          <w:rFonts w:cs="Times New Roman"/>
        </w:rPr>
      </w:pPr>
      <w:moveToRangeStart w:id="1240" w:author="Daniel Falster" w:date="2017-06-28T21:07:00Z" w:name="move360303351"/>
      <w:moveTo w:id="1241" w:author="Daniel Falster" w:date="2017-06-28T21:07:00Z">
        <w:del w:id="1242" w:author="Daniel Falster" w:date="2017-06-29T10:13:00Z">
          <w:r w:rsidDel="00E57A15">
            <w:rPr>
              <w:rFonts w:cs="Times New Roman"/>
              <w:noProof/>
              <w:sz w:val="22"/>
              <w:lang w:eastAsia="en-AU"/>
            </w:rPr>
            <w:lastRenderedPageBreak/>
            <w:delText>there is a weak trend toward larger seeded species investing a greater proportion of their provisioning investment into successful tissues versus discarded tissues. Together, these allocation differences mean that the slope of the successful pollen-attraction costs-seed size regression is significantly lower than the slope of the successful provosioning costs-seed size regression.</w:delText>
          </w:r>
        </w:del>
      </w:moveTo>
      <w:moveToRangeEnd w:id="1240"/>
      <w:del w:id="1243" w:author="Daniel Falster" w:date="2017-06-28T20:51:00Z">
        <w:r w:rsidR="003563EC" w:rsidDel="00662FE0">
          <w:rPr>
            <w:rFonts w:cs="Times New Roman"/>
          </w:rPr>
          <w:br w:type="page"/>
        </w:r>
      </w:del>
    </w:p>
    <w:p w14:paraId="2625455D" w14:textId="76B955D2" w:rsidR="003563EC" w:rsidRPr="00453659" w:rsidRDefault="003563EC" w:rsidP="003563EC">
      <w:pPr>
        <w:spacing w:line="259" w:lineRule="auto"/>
        <w:rPr>
          <w:rFonts w:cs="Times New Roman"/>
        </w:rPr>
      </w:pPr>
    </w:p>
    <w:p w14:paraId="7EE2D334" w14:textId="153DE5B4" w:rsidR="003563EC" w:rsidRPr="00453659" w:rsidRDefault="00333A81" w:rsidP="003563EC">
      <w:pPr>
        <w:rPr>
          <w:rFonts w:cs="Times New Roman"/>
          <w:b/>
          <w:sz w:val="22"/>
        </w:rPr>
      </w:pPr>
      <w:ins w:id="1244" w:author="Daniel Falster" w:date="2017-06-28T21:09:00Z">
        <w:r>
          <w:rPr>
            <w:rFonts w:cs="Times New Roman"/>
            <w:b/>
            <w:noProof/>
            <w:sz w:val="22"/>
            <w:lang w:val="en-US"/>
            <w:rPrChange w:id="1245" w:author="Unknown">
              <w:rPr>
                <w:noProof/>
                <w:lang w:val="en-US"/>
              </w:rPr>
            </w:rPrChange>
          </w:rPr>
          <w:drawing>
            <wp:inline distT="0" distB="0" distL="0" distR="0" wp14:anchorId="668E4B02" wp14:editId="63A6E8CD">
              <wp:extent cx="5752465" cy="2613660"/>
              <wp:effectExtent l="0" t="0" r="0" b="0"/>
              <wp:docPr id="8" name="Picture 8" descr="Macintosh HD:Users:dfalster:Dropbox:_research:active:Wenk-Reproductive_Allocation_Kuringgai:ms:Accessory:figures:prox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dfalster:Dropbox:_research:active:Wenk-Reproductive_Allocation_Kuringgai:ms:Accessory:figures:proxy.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2465" cy="2613660"/>
                      </a:xfrm>
                      <a:prstGeom prst="rect">
                        <a:avLst/>
                      </a:prstGeom>
                      <a:noFill/>
                      <a:ln>
                        <a:noFill/>
                      </a:ln>
                    </pic:spPr>
                  </pic:pic>
                </a:graphicData>
              </a:graphic>
            </wp:inline>
          </w:drawing>
        </w:r>
      </w:ins>
    </w:p>
    <w:p w14:paraId="5ECD6A99" w14:textId="328445E9" w:rsidR="003563EC" w:rsidRPr="00453659" w:rsidRDefault="003563EC" w:rsidP="003563EC">
      <w:pPr>
        <w:rPr>
          <w:rFonts w:cs="Times New Roman"/>
          <w:sz w:val="22"/>
        </w:rPr>
      </w:pPr>
      <w:r w:rsidRPr="00453659">
        <w:rPr>
          <w:rFonts w:cs="Times New Roman"/>
          <w:b/>
          <w:sz w:val="22"/>
        </w:rPr>
        <w:t xml:space="preserve">Figure </w:t>
      </w:r>
      <w:ins w:id="1246" w:author="Daniel Falster" w:date="2017-06-29T10:13:00Z">
        <w:r w:rsidR="00E57A15">
          <w:rPr>
            <w:rFonts w:cs="Times New Roman"/>
            <w:b/>
            <w:sz w:val="22"/>
          </w:rPr>
          <w:t>4</w:t>
        </w:r>
      </w:ins>
      <w:del w:id="1247" w:author="Daniel Falster" w:date="2017-06-28T20:51:00Z">
        <w:r w:rsidRPr="00453659" w:rsidDel="00662FE0">
          <w:rPr>
            <w:rFonts w:cs="Times New Roman"/>
            <w:b/>
            <w:sz w:val="22"/>
          </w:rPr>
          <w:delText>3</w:delText>
        </w:r>
      </w:del>
      <w:r w:rsidRPr="00453659">
        <w:rPr>
          <w:rFonts w:cs="Times New Roman"/>
          <w:b/>
          <w:sz w:val="22"/>
        </w:rPr>
        <w:t>.</w:t>
      </w:r>
      <w:r w:rsidRPr="00453659">
        <w:rPr>
          <w:rFonts w:cs="Times New Roman"/>
          <w:sz w:val="22"/>
        </w:rPr>
        <w:t xml:space="preserve"> </w:t>
      </w:r>
      <w:ins w:id="1248" w:author="Daniel Falster" w:date="2017-06-28T21:07:00Z">
        <w:r w:rsidR="00F860CC">
          <w:rPr>
            <w:rFonts w:cs="Times New Roman"/>
            <w:sz w:val="22"/>
          </w:rPr>
          <w:t xml:space="preserve">Comparing </w:t>
        </w:r>
      </w:ins>
      <w:ins w:id="1249" w:author="Daniel Falster" w:date="2017-06-28T21:14:00Z">
        <w:r w:rsidR="00333A81">
          <w:rPr>
            <w:rFonts w:cs="Times New Roman"/>
            <w:sz w:val="22"/>
          </w:rPr>
          <w:t xml:space="preserve">a poor and a good </w:t>
        </w:r>
      </w:ins>
      <w:ins w:id="1250" w:author="Daniel Falster" w:date="2017-06-28T21:09:00Z">
        <w:r w:rsidR="00333A81">
          <w:rPr>
            <w:rFonts w:cs="Times New Roman"/>
            <w:sz w:val="22"/>
          </w:rPr>
          <w:t>predictor</w:t>
        </w:r>
      </w:ins>
      <w:ins w:id="1251" w:author="Daniel Falster" w:date="2017-06-28T21:07:00Z">
        <w:r w:rsidR="00F860CC">
          <w:rPr>
            <w:rFonts w:cs="Times New Roman"/>
            <w:sz w:val="22"/>
          </w:rPr>
          <w:t xml:space="preserve"> of </w:t>
        </w:r>
      </w:ins>
      <w:ins w:id="1252" w:author="Daniel Falster" w:date="2017-06-28T21:09:00Z">
        <w:r w:rsidR="00333A81">
          <w:rPr>
            <w:rFonts w:cs="Times New Roman"/>
            <w:sz w:val="22"/>
          </w:rPr>
          <w:t xml:space="preserve">total reproductive investment. </w:t>
        </w:r>
      </w:ins>
      <w:del w:id="1253" w:author="Daniel Falster" w:date="2017-06-28T21:10:00Z">
        <w:r w:rsidRPr="00453659" w:rsidDel="00333A81">
          <w:rPr>
            <w:rFonts w:cs="Times New Roman"/>
            <w:sz w:val="22"/>
          </w:rPr>
          <w:delText xml:space="preserve">Embryo and endosperm investment is much more poorly correlated with total reproductive investment, than is a composite variable, the product of a count of the buds initiated multiplied by average flower </w:delText>
        </w:r>
      </w:del>
      <w:del w:id="1254" w:author="Daniel Falster" w:date="2017-06-28T10:55:00Z">
        <w:r w:rsidRPr="00453659" w:rsidDel="00AA46FF">
          <w:rPr>
            <w:rFonts w:cs="Times New Roman"/>
            <w:sz w:val="22"/>
          </w:rPr>
          <w:delText>weight</w:delText>
        </w:r>
      </w:del>
      <w:del w:id="1255" w:author="Daniel Falster" w:date="2017-06-28T21:10:00Z">
        <w:r w:rsidRPr="00453659" w:rsidDel="00333A81">
          <w:rPr>
            <w:rFonts w:cs="Times New Roman"/>
            <w:sz w:val="22"/>
          </w:rPr>
          <w:delText>. In e</w:delText>
        </w:r>
      </w:del>
      <w:ins w:id="1256" w:author="Daniel Falster" w:date="2017-06-28T21:10:00Z">
        <w:r w:rsidR="00333A81">
          <w:rPr>
            <w:rFonts w:cs="Times New Roman"/>
            <w:sz w:val="22"/>
          </w:rPr>
          <w:t>E</w:t>
        </w:r>
      </w:ins>
      <w:r w:rsidRPr="00453659">
        <w:rPr>
          <w:rFonts w:cs="Times New Roman"/>
          <w:sz w:val="22"/>
        </w:rPr>
        <w:t xml:space="preserve">ach </w:t>
      </w:r>
      <w:ins w:id="1257" w:author="Daniel Falster" w:date="2017-06-28T21:10:00Z">
        <w:r w:rsidR="00333A81">
          <w:rPr>
            <w:rFonts w:cs="Times New Roman"/>
            <w:sz w:val="22"/>
          </w:rPr>
          <w:t xml:space="preserve">point indicates the reproductive investment from a single plant from the </w:t>
        </w:r>
      </w:ins>
      <w:del w:id="1258" w:author="Daniel Falster" w:date="2017-06-28T21:10:00Z">
        <w:r w:rsidRPr="00453659" w:rsidDel="00333A81">
          <w:rPr>
            <w:rFonts w:cs="Times New Roman"/>
            <w:sz w:val="22"/>
          </w:rPr>
          <w:delText xml:space="preserve">plot, different colored points represent the </w:delText>
        </w:r>
      </w:del>
      <w:r w:rsidRPr="00453659">
        <w:rPr>
          <w:rFonts w:cs="Times New Roman"/>
          <w:sz w:val="22"/>
        </w:rPr>
        <w:t>14 study species</w:t>
      </w:r>
      <w:ins w:id="1259" w:author="Daniel Falster" w:date="2017-06-28T21:10:00Z">
        <w:r w:rsidR="00333A81">
          <w:rPr>
            <w:rFonts w:cs="Times New Roman"/>
            <w:sz w:val="22"/>
          </w:rPr>
          <w:t xml:space="preserve">, indicated by </w:t>
        </w:r>
        <w:proofErr w:type="spellStart"/>
        <w:r w:rsidR="00333A81">
          <w:rPr>
            <w:rFonts w:cs="Times New Roman"/>
            <w:sz w:val="22"/>
          </w:rPr>
          <w:t>colors</w:t>
        </w:r>
      </w:ins>
      <w:proofErr w:type="spellEnd"/>
      <w:ins w:id="1260" w:author="Daniel Falster" w:date="2017-06-28T21:11:00Z">
        <w:r w:rsidR="00333A81">
          <w:rPr>
            <w:rFonts w:cs="Times New Roman"/>
            <w:sz w:val="22"/>
          </w:rPr>
          <w:t>.</w:t>
        </w:r>
      </w:ins>
      <w:del w:id="1261" w:author="Daniel Falster" w:date="2017-06-28T21:11:00Z">
        <w:r w:rsidRPr="00453659" w:rsidDel="00333A81">
          <w:rPr>
            <w:rFonts w:cs="Times New Roman"/>
            <w:sz w:val="22"/>
          </w:rPr>
          <w:delText>;</w:delText>
        </w:r>
      </w:del>
      <w:r w:rsidRPr="00453659">
        <w:rPr>
          <w:rFonts w:cs="Times New Roman"/>
          <w:sz w:val="22"/>
        </w:rPr>
        <w:t xml:space="preserve"> </w:t>
      </w:r>
      <w:proofErr w:type="gramStart"/>
      <w:ins w:id="1262" w:author="Daniel Falster" w:date="2017-06-28T21:11:00Z">
        <w:r w:rsidR="00333A81">
          <w:rPr>
            <w:rFonts w:cs="Times New Roman"/>
            <w:sz w:val="22"/>
          </w:rPr>
          <w:t>S</w:t>
        </w:r>
      </w:ins>
      <w:del w:id="1263" w:author="Daniel Falster" w:date="2017-06-28T21:11:00Z">
        <w:r w:rsidRPr="00453659" w:rsidDel="00333A81">
          <w:rPr>
            <w:rFonts w:cs="Times New Roman"/>
            <w:sz w:val="22"/>
          </w:rPr>
          <w:delText>s</w:delText>
        </w:r>
      </w:del>
      <w:r w:rsidRPr="00453659">
        <w:rPr>
          <w:rFonts w:cs="Times New Roman"/>
          <w:sz w:val="22"/>
        </w:rPr>
        <w:t xml:space="preserve">ee Table 1 for </w:t>
      </w:r>
      <w:del w:id="1264" w:author="Daniel Falster" w:date="2017-06-28T21:11:00Z">
        <w:r w:rsidRPr="00453659" w:rsidDel="00333A81">
          <w:rPr>
            <w:rFonts w:cs="Times New Roman"/>
            <w:sz w:val="22"/>
          </w:rPr>
          <w:delText xml:space="preserve">the </w:delText>
        </w:r>
      </w:del>
      <w:ins w:id="1265" w:author="Daniel Falster" w:date="2017-06-28T21:11:00Z">
        <w:r w:rsidR="00333A81" w:rsidRPr="00333A81">
          <w:rPr>
            <w:rFonts w:cs="Times New Roman"/>
            <w:sz w:val="22"/>
          </w:rPr>
          <w:t>species</w:t>
        </w:r>
        <w:r w:rsidR="00333A81">
          <w:rPr>
            <w:rFonts w:cs="Times New Roman"/>
            <w:sz w:val="22"/>
          </w:rPr>
          <w:t xml:space="preserve"> names</w:t>
        </w:r>
      </w:ins>
      <w:del w:id="1266" w:author="Daniel Falster" w:date="2017-06-28T21:11:00Z">
        <w:r w:rsidRPr="00453659" w:rsidDel="00333A81">
          <w:rPr>
            <w:rFonts w:cs="Times New Roman"/>
            <w:sz w:val="22"/>
          </w:rPr>
          <w:delText>key</w:delText>
        </w:r>
      </w:del>
      <w:r w:rsidRPr="00453659">
        <w:rPr>
          <w:rFonts w:cs="Times New Roman"/>
          <w:sz w:val="22"/>
        </w:rPr>
        <w:t>.</w:t>
      </w:r>
      <w:proofErr w:type="gramEnd"/>
      <w:r w:rsidRPr="00453659">
        <w:rPr>
          <w:rFonts w:cs="Times New Roman"/>
          <w:sz w:val="22"/>
        </w:rPr>
        <w:t xml:space="preserve"> </w:t>
      </w:r>
      <w:del w:id="1267" w:author="Daniel Falster" w:date="2017-06-28T21:11:00Z">
        <w:r w:rsidRPr="00453659" w:rsidDel="00333A81">
          <w:rPr>
            <w:rFonts w:cs="Times New Roman"/>
            <w:sz w:val="22"/>
          </w:rPr>
          <w:delText>The colored l</w:delText>
        </w:r>
      </w:del>
      <w:ins w:id="1268" w:author="Daniel Falster" w:date="2017-06-28T21:11:00Z">
        <w:r w:rsidR="00333A81">
          <w:rPr>
            <w:rFonts w:cs="Times New Roman"/>
            <w:sz w:val="22"/>
          </w:rPr>
          <w:t>L</w:t>
        </w:r>
      </w:ins>
      <w:r w:rsidRPr="00453659">
        <w:rPr>
          <w:rFonts w:cs="Times New Roman"/>
          <w:sz w:val="22"/>
        </w:rPr>
        <w:t xml:space="preserve">ines are </w:t>
      </w:r>
      <w:proofErr w:type="gramStart"/>
      <w:r w:rsidRPr="00453659">
        <w:rPr>
          <w:rFonts w:cs="Times New Roman"/>
          <w:sz w:val="22"/>
        </w:rPr>
        <w:t>best fit</w:t>
      </w:r>
      <w:proofErr w:type="gramEnd"/>
      <w:r w:rsidRPr="00453659">
        <w:rPr>
          <w:rFonts w:cs="Times New Roman"/>
          <w:sz w:val="22"/>
        </w:rPr>
        <w:t xml:space="preserve"> </w:t>
      </w:r>
      <w:ins w:id="1269" w:author="Daniel Falster" w:date="2017-06-28T21:11:00Z">
        <w:r w:rsidR="00333A81">
          <w:rPr>
            <w:rFonts w:cs="Times New Roman"/>
            <w:sz w:val="22"/>
          </w:rPr>
          <w:t xml:space="preserve">SMA </w:t>
        </w:r>
      </w:ins>
      <w:r w:rsidRPr="00453659">
        <w:rPr>
          <w:rFonts w:cs="Times New Roman"/>
          <w:sz w:val="22"/>
        </w:rPr>
        <w:t xml:space="preserve">lines </w:t>
      </w:r>
      <w:del w:id="1270" w:author="Daniel Falster" w:date="2017-06-28T21:11:00Z">
        <w:r w:rsidRPr="00453659" w:rsidDel="00333A81">
          <w:rPr>
            <w:rFonts w:cs="Times New Roman"/>
            <w:sz w:val="22"/>
          </w:rPr>
          <w:delText xml:space="preserve">through </w:delText>
        </w:r>
      </w:del>
      <w:ins w:id="1271" w:author="Daniel Falster" w:date="2017-06-28T21:11:00Z">
        <w:r w:rsidR="00333A81">
          <w:rPr>
            <w:rFonts w:cs="Times New Roman"/>
            <w:sz w:val="22"/>
          </w:rPr>
          <w:t>for</w:t>
        </w:r>
        <w:r w:rsidR="00333A81" w:rsidRPr="00453659">
          <w:rPr>
            <w:rFonts w:cs="Times New Roman"/>
            <w:sz w:val="22"/>
          </w:rPr>
          <w:t xml:space="preserve"> </w:t>
        </w:r>
      </w:ins>
      <w:r w:rsidRPr="00453659">
        <w:rPr>
          <w:rFonts w:cs="Times New Roman"/>
          <w:sz w:val="22"/>
        </w:rPr>
        <w:t>each species</w:t>
      </w:r>
      <w:del w:id="1272" w:author="Daniel Falster" w:date="2017-06-28T21:11:00Z">
        <w:r w:rsidRPr="00453659" w:rsidDel="00333A81">
          <w:rPr>
            <w:rFonts w:cs="Times New Roman"/>
            <w:sz w:val="22"/>
          </w:rPr>
          <w:delText>’ points</w:delText>
        </w:r>
      </w:del>
      <w:r w:rsidRPr="00453659">
        <w:rPr>
          <w:rFonts w:cs="Times New Roman"/>
          <w:sz w:val="22"/>
        </w:rPr>
        <w:t xml:space="preserve">. There are more points in panel b, as some individuals produce buds, but no seeds. In plot b, some individual’s flower </w:t>
      </w:r>
      <w:del w:id="1273" w:author="Daniel Falster" w:date="2017-06-28T10:55:00Z">
        <w:r w:rsidRPr="00453659" w:rsidDel="00AA46FF">
          <w:rPr>
            <w:rFonts w:cs="Times New Roman"/>
            <w:sz w:val="22"/>
          </w:rPr>
          <w:delText>weight</w:delText>
        </w:r>
      </w:del>
      <w:ins w:id="1274" w:author="Daniel Falster" w:date="2017-06-28T10:55:00Z">
        <w:r w:rsidR="00AA46FF">
          <w:rPr>
            <w:rFonts w:cs="Times New Roman"/>
            <w:sz w:val="22"/>
          </w:rPr>
          <w:t>mass</w:t>
        </w:r>
      </w:ins>
      <w:r w:rsidRPr="00453659">
        <w:rPr>
          <w:rFonts w:cs="Times New Roman"/>
          <w:sz w:val="22"/>
        </w:rPr>
        <w:t xml:space="preserve"> * bud count is higher than their total reproductive investment due to a large proportion of buds aborting prior to reaching their mature flower </w:t>
      </w:r>
      <w:del w:id="1275" w:author="Daniel Falster" w:date="2017-06-28T10:55:00Z">
        <w:r w:rsidRPr="00453659" w:rsidDel="00AA46FF">
          <w:rPr>
            <w:rFonts w:cs="Times New Roman"/>
            <w:sz w:val="22"/>
          </w:rPr>
          <w:delText>weight</w:delText>
        </w:r>
      </w:del>
      <w:ins w:id="1276" w:author="Daniel Falster" w:date="2017-06-28T10:55:00Z">
        <w:r w:rsidR="00AA46FF">
          <w:rPr>
            <w:rFonts w:cs="Times New Roman"/>
            <w:sz w:val="22"/>
          </w:rPr>
          <w:t>mass</w:t>
        </w:r>
      </w:ins>
      <w:r w:rsidRPr="00453659">
        <w:rPr>
          <w:rFonts w:cs="Times New Roman"/>
          <w:sz w:val="22"/>
        </w:rPr>
        <w:t xml:space="preserve">. </w:t>
      </w:r>
      <w:commentRangeStart w:id="1277"/>
      <w:r w:rsidRPr="00453659">
        <w:rPr>
          <w:rFonts w:cs="Times New Roman"/>
          <w:sz w:val="22"/>
        </w:rPr>
        <w:t xml:space="preserve">In this plot, </w:t>
      </w:r>
      <w:proofErr w:type="spellStart"/>
      <w:r w:rsidRPr="00453659">
        <w:rPr>
          <w:rFonts w:cs="Times New Roman"/>
          <w:sz w:val="22"/>
        </w:rPr>
        <w:t>propagule</w:t>
      </w:r>
      <w:proofErr w:type="spellEnd"/>
      <w:r w:rsidRPr="00453659">
        <w:rPr>
          <w:rFonts w:cs="Times New Roman"/>
          <w:sz w:val="22"/>
        </w:rPr>
        <w:t xml:space="preserve"> </w:t>
      </w:r>
      <w:del w:id="1278" w:author="Daniel Falster" w:date="2017-06-28T10:55:00Z">
        <w:r w:rsidRPr="00453659" w:rsidDel="00AA46FF">
          <w:rPr>
            <w:rFonts w:cs="Times New Roman"/>
            <w:sz w:val="22"/>
          </w:rPr>
          <w:delText>weight</w:delText>
        </w:r>
      </w:del>
      <w:ins w:id="1279" w:author="Daniel Falster" w:date="2017-06-28T10:55:00Z">
        <w:r w:rsidR="00AA46FF">
          <w:rPr>
            <w:rFonts w:cs="Times New Roman"/>
            <w:sz w:val="22"/>
          </w:rPr>
          <w:t>mass</w:t>
        </w:r>
      </w:ins>
      <w:r w:rsidRPr="00453659">
        <w:rPr>
          <w:rFonts w:cs="Times New Roman"/>
          <w:sz w:val="22"/>
        </w:rPr>
        <w:t xml:space="preserve">, the </w:t>
      </w:r>
      <w:del w:id="1280" w:author="Daniel Falster" w:date="2017-06-28T10:55:00Z">
        <w:r w:rsidRPr="00453659" w:rsidDel="00AA46FF">
          <w:rPr>
            <w:rFonts w:cs="Times New Roman"/>
            <w:sz w:val="22"/>
          </w:rPr>
          <w:delText>weight</w:delText>
        </w:r>
      </w:del>
      <w:proofErr w:type="gramStart"/>
      <w:ins w:id="1281" w:author="Daniel Falster" w:date="2017-06-28T10:55:00Z">
        <w:r w:rsidR="00AA46FF">
          <w:rPr>
            <w:rFonts w:cs="Times New Roman"/>
            <w:sz w:val="22"/>
          </w:rPr>
          <w:t>mass</w:t>
        </w:r>
      </w:ins>
      <w:r w:rsidRPr="00453659">
        <w:rPr>
          <w:rFonts w:cs="Times New Roman"/>
          <w:sz w:val="22"/>
        </w:rPr>
        <w:t xml:space="preserve"> of the dispersed unit, not embryo and endosperm </w:t>
      </w:r>
      <w:del w:id="1282" w:author="Daniel Falster" w:date="2017-06-28T10:55:00Z">
        <w:r w:rsidRPr="00453659" w:rsidDel="00AA46FF">
          <w:rPr>
            <w:rFonts w:cs="Times New Roman"/>
            <w:sz w:val="22"/>
          </w:rPr>
          <w:delText>weight</w:delText>
        </w:r>
      </w:del>
      <w:ins w:id="1283" w:author="Daniel Falster" w:date="2017-06-28T10:55:00Z">
        <w:r w:rsidR="00AA46FF">
          <w:rPr>
            <w:rFonts w:cs="Times New Roman"/>
            <w:sz w:val="22"/>
          </w:rPr>
          <w:t>mass</w:t>
        </w:r>
      </w:ins>
      <w:r w:rsidRPr="00453659">
        <w:rPr>
          <w:rFonts w:cs="Times New Roman"/>
          <w:sz w:val="22"/>
        </w:rPr>
        <w:t xml:space="preserve"> are</w:t>
      </w:r>
      <w:proofErr w:type="gramEnd"/>
      <w:r w:rsidRPr="00453659">
        <w:rPr>
          <w:rFonts w:cs="Times New Roman"/>
          <w:sz w:val="22"/>
        </w:rPr>
        <w:t xml:space="preserve"> used, as the purpose is to plot the commonly used currency</w:t>
      </w:r>
      <w:commentRangeEnd w:id="1277"/>
      <w:r w:rsidR="00333A81">
        <w:rPr>
          <w:rStyle w:val="CommentReference"/>
        </w:rPr>
        <w:commentReference w:id="1277"/>
      </w:r>
      <w:r w:rsidRPr="00453659">
        <w:rPr>
          <w:rFonts w:cs="Times New Roman"/>
          <w:sz w:val="22"/>
        </w:rPr>
        <w:t xml:space="preserve">. </w:t>
      </w:r>
    </w:p>
    <w:p w14:paraId="097F6167" w14:textId="77777777" w:rsidR="003563EC" w:rsidRPr="00453659" w:rsidRDefault="003563EC" w:rsidP="003563EC">
      <w:pPr>
        <w:spacing w:line="259" w:lineRule="auto"/>
        <w:rPr>
          <w:rFonts w:cs="Times New Roman"/>
        </w:rPr>
      </w:pPr>
    </w:p>
    <w:p w14:paraId="3D07978D" w14:textId="23B2AE91" w:rsidR="000C4B85" w:rsidRPr="000C4B85" w:rsidRDefault="000C4B85" w:rsidP="000C4B85"/>
    <w:sectPr w:rsidR="000C4B85" w:rsidRPr="000C4B85" w:rsidSect="003563EC">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9" w:author="Daniel Falster" w:date="2017-06-28T22:10:00Z" w:initials="DF">
    <w:p w14:paraId="346D05D4" w14:textId="08AC9FC0" w:rsidR="00AA0C98" w:rsidRDefault="00AA0C98">
      <w:pPr>
        <w:pStyle w:val="CommentText"/>
      </w:pPr>
      <w:r>
        <w:rPr>
          <w:rStyle w:val="CommentReference"/>
        </w:rPr>
        <w:annotationRef/>
      </w:r>
      <w:r>
        <w:t xml:space="preserve">Need to compress the following 5 or so </w:t>
      </w:r>
      <w:proofErr w:type="spellStart"/>
      <w:r>
        <w:t>paras</w:t>
      </w:r>
      <w:proofErr w:type="spellEnd"/>
      <w:r>
        <w:t xml:space="preserve">, highlighted in yellow, and reduce/remove use of word </w:t>
      </w:r>
      <w:r w:rsidRPr="00EF0DCC">
        <w:t>trade-off</w:t>
      </w:r>
      <w:r>
        <w:t>.</w:t>
      </w:r>
    </w:p>
  </w:comment>
  <w:comment w:id="509" w:author="Daniel Falster" w:date="2017-06-28T22:49:00Z" w:initials="DF">
    <w:p w14:paraId="53BC239E" w14:textId="08955B1A" w:rsidR="00AA0C98" w:rsidRDefault="00AA0C98">
      <w:pPr>
        <w:pStyle w:val="CommentText"/>
      </w:pPr>
      <w:r>
        <w:rPr>
          <w:rStyle w:val="CommentReference"/>
        </w:rPr>
        <w:annotationRef/>
      </w:r>
      <w:r>
        <w:t xml:space="preserve">Why not just use </w:t>
      </w:r>
      <w:proofErr w:type="spellStart"/>
      <w:r>
        <w:t>seedset</w:t>
      </w:r>
      <w:proofErr w:type="spellEnd"/>
      <w:r>
        <w:t>, since we keep using that name anyway</w:t>
      </w:r>
    </w:p>
  </w:comment>
  <w:comment w:id="648" w:author="Daniel Falster" w:date="2017-06-29T10:09:00Z" w:initials="DF">
    <w:p w14:paraId="2D7E795C" w14:textId="0979AFA4" w:rsidR="00AA0C98" w:rsidRDefault="00AA0C98">
      <w:pPr>
        <w:pStyle w:val="CommentText"/>
      </w:pPr>
      <w:ins w:id="655" w:author="Daniel Falster" w:date="2017-06-28T22:00:00Z">
        <w:r>
          <w:rPr>
            <w:rStyle w:val="CommentReference"/>
          </w:rPr>
          <w:annotationRef/>
        </w:r>
      </w:ins>
      <w:r>
        <w:t>This one is new, can be removed, but seems like an obvious addition given the setup.</w:t>
      </w:r>
      <w:r w:rsidR="00E57A15">
        <w:t xml:space="preserve"> Is there any reason to expect unequal allocation </w:t>
      </w:r>
      <w:r w:rsidR="00E57A15" w:rsidRPr="00E57A15">
        <w:t>with respect to</w:t>
      </w:r>
      <w:r w:rsidR="00E57A15">
        <w:t xml:space="preserve"> seed mass?</w:t>
      </w:r>
    </w:p>
  </w:comment>
  <w:comment w:id="709" w:author="Daniel Falster" w:date="2017-06-28T22:11:00Z" w:initials="DF">
    <w:p w14:paraId="7024050A" w14:textId="078C6952" w:rsidR="00AA0C98" w:rsidRDefault="00AA0C98">
      <w:pPr>
        <w:pStyle w:val="CommentText"/>
      </w:pPr>
      <w:r>
        <w:rPr>
          <w:rStyle w:val="CommentReference"/>
        </w:rPr>
        <w:annotationRef/>
      </w:r>
      <w:r>
        <w:t>These names already in table 1, perhaps add family names there and remove from text here?</w:t>
      </w:r>
    </w:p>
  </w:comment>
  <w:comment w:id="789" w:author="Daniel Falster" w:date="2017-06-29T10:14:00Z" w:initials="DF">
    <w:p w14:paraId="26F1B5B3" w14:textId="647BD474" w:rsidR="00AA0C98" w:rsidRDefault="00AA0C98">
      <w:pPr>
        <w:pStyle w:val="CommentText"/>
      </w:pPr>
      <w:r>
        <w:rPr>
          <w:rStyle w:val="CommentReference"/>
        </w:rPr>
        <w:annotationRef/>
      </w:r>
      <w:r>
        <w:t xml:space="preserve">Needs work. Make more succinct. </w:t>
      </w:r>
      <w:r w:rsidR="00B94BD9">
        <w:t xml:space="preserve">Align with revised terms. </w:t>
      </w:r>
      <w:r>
        <w:t xml:space="preserve">See suggestions from Harder in </w:t>
      </w:r>
      <w:proofErr w:type="spellStart"/>
      <w:r>
        <w:t>pdf</w:t>
      </w:r>
      <w:proofErr w:type="spellEnd"/>
      <w:r>
        <w:t>.</w:t>
      </w:r>
    </w:p>
  </w:comment>
  <w:comment w:id="804" w:author="Daniel Falster" w:date="2017-06-28T22:20:00Z" w:initials="DF">
    <w:p w14:paraId="5A0AA440" w14:textId="133D2043" w:rsidR="00AA0C98" w:rsidRDefault="00AA0C98">
      <w:pPr>
        <w:pStyle w:val="CommentText"/>
      </w:pPr>
      <w:ins w:id="806" w:author="Daniel Falster" w:date="2017-06-28T22:20:00Z">
        <w:r>
          <w:rPr>
            <w:rStyle w:val="CommentReference"/>
          </w:rPr>
          <w:annotationRef/>
        </w:r>
      </w:ins>
      <w:r>
        <w:t xml:space="preserve">Define what </w:t>
      </w:r>
      <w:proofErr w:type="spellStart"/>
      <w:r>
        <w:t>propagule</w:t>
      </w:r>
      <w:proofErr w:type="spellEnd"/>
      <w:r>
        <w:t xml:space="preserve"> mass is? Do we need this?</w:t>
      </w:r>
    </w:p>
  </w:comment>
  <w:comment w:id="1126" w:author="Daniel Falster" w:date="2017-06-28T20:37:00Z" w:initials="DF">
    <w:p w14:paraId="3841FD2D" w14:textId="373AE44C" w:rsidR="00AA0C98" w:rsidRDefault="00AA0C98">
      <w:pPr>
        <w:pStyle w:val="CommentText"/>
      </w:pPr>
      <w:r>
        <w:rPr>
          <w:rStyle w:val="CommentReference"/>
        </w:rPr>
        <w:annotationRef/>
      </w:r>
      <w:r>
        <w:t>Could delete right columns?</w:t>
      </w:r>
    </w:p>
  </w:comment>
  <w:comment w:id="1277" w:author="Daniel Falster" w:date="2017-06-29T10:14:00Z" w:initials="DF">
    <w:p w14:paraId="47EF527F" w14:textId="6043DE01" w:rsidR="00AA0C98" w:rsidRDefault="00AA0C98">
      <w:pPr>
        <w:pStyle w:val="CommentText"/>
      </w:pPr>
      <w:r>
        <w:rPr>
          <w:rStyle w:val="CommentReference"/>
        </w:rPr>
        <w:annotationRef/>
      </w:r>
      <w:r>
        <w:t xml:space="preserve">This is confusing. Which plot (A or B). What is </w:t>
      </w:r>
      <w:proofErr w:type="spellStart"/>
      <w:r>
        <w:t>propagule</w:t>
      </w:r>
      <w:proofErr w:type="spellEnd"/>
      <w:r>
        <w:t xml:space="preserve"> mass</w:t>
      </w:r>
      <w:proofErr w:type="gramStart"/>
      <w:r>
        <w:t>,-</w:t>
      </w:r>
      <w:proofErr w:type="gramEnd"/>
      <w:r>
        <w:t xml:space="preserve"> is it the same as </w:t>
      </w:r>
      <w:proofErr w:type="spellStart"/>
      <w:r>
        <w:t>enosperm</w:t>
      </w:r>
      <w:proofErr w:type="spellEnd"/>
      <w:r>
        <w:t xml:space="preserve"> plus embryo</w:t>
      </w:r>
      <w:r w:rsidR="00F94C94">
        <w:t xml:space="preserve"> label used in the plot</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A56CA" w15:done="0"/>
  <w15:commentEx w15:paraId="7EF77C64" w15:paraIdParent="687A56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41DDB" w14:textId="77777777" w:rsidR="00AA0C98" w:rsidRDefault="00AA0C98" w:rsidP="00991A62">
      <w:pPr>
        <w:spacing w:after="0" w:line="240" w:lineRule="auto"/>
      </w:pPr>
      <w:r>
        <w:separator/>
      </w:r>
    </w:p>
  </w:endnote>
  <w:endnote w:type="continuationSeparator" w:id="0">
    <w:p w14:paraId="18AED347" w14:textId="77777777" w:rsidR="00AA0C98" w:rsidRDefault="00AA0C98" w:rsidP="00991A62">
      <w:pPr>
        <w:spacing w:after="0" w:line="240" w:lineRule="auto"/>
      </w:pPr>
      <w:r>
        <w:continuationSeparator/>
      </w:r>
    </w:p>
  </w:endnote>
  <w:endnote w:type="continuationNotice" w:id="1">
    <w:p w14:paraId="26BA0DE7" w14:textId="77777777" w:rsidR="00AA0C98" w:rsidRDefault="00AA0C9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E00002FF" w:usb1="6AC7FDFB" w:usb2="00000012" w:usb3="00000000" w:csb0="0002009F" w:csb1="00000000"/>
  </w:font>
  <w:font w:name="Tms Rmn">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8000012" w:usb3="00000000" w:csb0="0002009F" w:csb1="00000000"/>
  </w:font>
  <w:font w:name="Adobe Caslon Pro">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054838"/>
      <w:docPartObj>
        <w:docPartGallery w:val="Page Numbers (Bottom of Page)"/>
        <w:docPartUnique/>
      </w:docPartObj>
    </w:sdtPr>
    <w:sdtEndPr>
      <w:rPr>
        <w:noProof/>
      </w:rPr>
    </w:sdtEndPr>
    <w:sdtContent>
      <w:p w14:paraId="556D3D6C" w14:textId="01EA9B9E" w:rsidR="00AA0C98" w:rsidRDefault="00AA0C98">
        <w:pPr>
          <w:pStyle w:val="Footer"/>
          <w:jc w:val="right"/>
        </w:pPr>
        <w:r>
          <w:fldChar w:fldCharType="begin"/>
        </w:r>
        <w:r>
          <w:instrText xml:space="preserve"> PAGE   \* MERGEFORMAT </w:instrText>
        </w:r>
        <w:r>
          <w:fldChar w:fldCharType="separate"/>
        </w:r>
        <w:r w:rsidR="00F94C94">
          <w:rPr>
            <w:noProof/>
          </w:rPr>
          <w:t>20</w:t>
        </w:r>
        <w:r>
          <w:rPr>
            <w:noProof/>
          </w:rPr>
          <w:fldChar w:fldCharType="end"/>
        </w:r>
      </w:p>
    </w:sdtContent>
  </w:sdt>
  <w:p w14:paraId="2E4FBA35" w14:textId="77777777" w:rsidR="00AA0C98" w:rsidRDefault="00AA0C9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54B060" w14:textId="77777777" w:rsidR="00AA0C98" w:rsidRDefault="00AA0C98" w:rsidP="00991A62">
      <w:pPr>
        <w:spacing w:after="0" w:line="240" w:lineRule="auto"/>
      </w:pPr>
      <w:r>
        <w:separator/>
      </w:r>
    </w:p>
  </w:footnote>
  <w:footnote w:type="continuationSeparator" w:id="0">
    <w:p w14:paraId="53C13C69" w14:textId="77777777" w:rsidR="00AA0C98" w:rsidRDefault="00AA0C98" w:rsidP="00991A62">
      <w:pPr>
        <w:spacing w:after="0" w:line="240" w:lineRule="auto"/>
      </w:pPr>
      <w:r>
        <w:continuationSeparator/>
      </w:r>
    </w:p>
  </w:footnote>
  <w:footnote w:type="continuationNotice" w:id="1">
    <w:p w14:paraId="763D367D" w14:textId="77777777" w:rsidR="00AA0C98" w:rsidRDefault="00AA0C98">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C790BD5"/>
    <w:multiLevelType w:val="hybridMultilevel"/>
    <w:tmpl w:val="1B4A62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4585341C"/>
    <w:multiLevelType w:val="hybridMultilevel"/>
    <w:tmpl w:val="AC6A12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1">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58AA2D5C"/>
    <w:multiLevelType w:val="hybridMultilevel"/>
    <w:tmpl w:val="E17E5B6A"/>
    <w:lvl w:ilvl="0" w:tplc="BAD04AB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664F23CB"/>
    <w:multiLevelType w:val="hybridMultilevel"/>
    <w:tmpl w:val="9EB29C86"/>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4"/>
  </w:num>
  <w:num w:numId="3">
    <w:abstractNumId w:val="5"/>
  </w:num>
  <w:num w:numId="4">
    <w:abstractNumId w:val="7"/>
  </w:num>
  <w:num w:numId="5">
    <w:abstractNumId w:val="3"/>
  </w:num>
  <w:num w:numId="6">
    <w:abstractNumId w:val="9"/>
  </w:num>
  <w:num w:numId="7">
    <w:abstractNumId w:val="13"/>
  </w:num>
  <w:num w:numId="8">
    <w:abstractNumId w:val="10"/>
  </w:num>
  <w:num w:numId="9">
    <w:abstractNumId w:val="11"/>
  </w:num>
  <w:num w:numId="10">
    <w:abstractNumId w:val="6"/>
  </w:num>
  <w:num w:numId="11">
    <w:abstractNumId w:val="0"/>
  </w:num>
  <w:num w:numId="12">
    <w:abstractNumId w:val="14"/>
  </w:num>
  <w:num w:numId="13">
    <w:abstractNumId w:val="12"/>
  </w:num>
  <w:num w:numId="14">
    <w:abstractNumId w:val="8"/>
  </w:num>
  <w:num w:numId="1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proofState w:spelling="clean" w:grammar="clean"/>
  <w:trackRevision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34B"/>
    <w:rsid w:val="0000005F"/>
    <w:rsid w:val="0000086B"/>
    <w:rsid w:val="0000114F"/>
    <w:rsid w:val="00007746"/>
    <w:rsid w:val="0001243A"/>
    <w:rsid w:val="00013152"/>
    <w:rsid w:val="00013357"/>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25F1"/>
    <w:rsid w:val="00065D08"/>
    <w:rsid w:val="0007385B"/>
    <w:rsid w:val="0007456C"/>
    <w:rsid w:val="00077E6E"/>
    <w:rsid w:val="00081707"/>
    <w:rsid w:val="00085CF0"/>
    <w:rsid w:val="00085F30"/>
    <w:rsid w:val="000877BF"/>
    <w:rsid w:val="00090A0E"/>
    <w:rsid w:val="00091293"/>
    <w:rsid w:val="000A1AA2"/>
    <w:rsid w:val="000A1BFA"/>
    <w:rsid w:val="000A1C6D"/>
    <w:rsid w:val="000A2113"/>
    <w:rsid w:val="000A2B4A"/>
    <w:rsid w:val="000A6870"/>
    <w:rsid w:val="000A6BDA"/>
    <w:rsid w:val="000B002E"/>
    <w:rsid w:val="000B06B9"/>
    <w:rsid w:val="000B0C18"/>
    <w:rsid w:val="000B2E8D"/>
    <w:rsid w:val="000B50E7"/>
    <w:rsid w:val="000B60EB"/>
    <w:rsid w:val="000C438C"/>
    <w:rsid w:val="000C4B85"/>
    <w:rsid w:val="000C54BB"/>
    <w:rsid w:val="000C685B"/>
    <w:rsid w:val="000C6FB3"/>
    <w:rsid w:val="000D0446"/>
    <w:rsid w:val="000D210B"/>
    <w:rsid w:val="000D2D6A"/>
    <w:rsid w:val="000D3E48"/>
    <w:rsid w:val="000D45B6"/>
    <w:rsid w:val="000D6FD5"/>
    <w:rsid w:val="000D7922"/>
    <w:rsid w:val="000E3A12"/>
    <w:rsid w:val="000E3AE0"/>
    <w:rsid w:val="000E6031"/>
    <w:rsid w:val="000F1F76"/>
    <w:rsid w:val="000F3967"/>
    <w:rsid w:val="000F745E"/>
    <w:rsid w:val="000F745F"/>
    <w:rsid w:val="000F7A6D"/>
    <w:rsid w:val="0010069E"/>
    <w:rsid w:val="00100A08"/>
    <w:rsid w:val="001012EB"/>
    <w:rsid w:val="00102648"/>
    <w:rsid w:val="00103914"/>
    <w:rsid w:val="001065E2"/>
    <w:rsid w:val="00111166"/>
    <w:rsid w:val="00112B03"/>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3DF"/>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6A32"/>
    <w:rsid w:val="001E7EDB"/>
    <w:rsid w:val="001F4051"/>
    <w:rsid w:val="001F6126"/>
    <w:rsid w:val="001F7ACB"/>
    <w:rsid w:val="0020109D"/>
    <w:rsid w:val="002014D0"/>
    <w:rsid w:val="002064F3"/>
    <w:rsid w:val="00210402"/>
    <w:rsid w:val="00210508"/>
    <w:rsid w:val="002153FB"/>
    <w:rsid w:val="00216A25"/>
    <w:rsid w:val="00217AEA"/>
    <w:rsid w:val="00217CA8"/>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5E6D"/>
    <w:rsid w:val="002766F5"/>
    <w:rsid w:val="00276FD1"/>
    <w:rsid w:val="00277B98"/>
    <w:rsid w:val="00282E43"/>
    <w:rsid w:val="002836F6"/>
    <w:rsid w:val="00285F92"/>
    <w:rsid w:val="0028648A"/>
    <w:rsid w:val="00287E64"/>
    <w:rsid w:val="00287E7D"/>
    <w:rsid w:val="002A024A"/>
    <w:rsid w:val="002A2CF7"/>
    <w:rsid w:val="002A5C83"/>
    <w:rsid w:val="002A6BE3"/>
    <w:rsid w:val="002A7922"/>
    <w:rsid w:val="002B048C"/>
    <w:rsid w:val="002B067E"/>
    <w:rsid w:val="002B16C2"/>
    <w:rsid w:val="002B1AF6"/>
    <w:rsid w:val="002B21FA"/>
    <w:rsid w:val="002B609D"/>
    <w:rsid w:val="002C0BBE"/>
    <w:rsid w:val="002C1C9B"/>
    <w:rsid w:val="002C42E5"/>
    <w:rsid w:val="002C527C"/>
    <w:rsid w:val="002C56AF"/>
    <w:rsid w:val="002D5AC6"/>
    <w:rsid w:val="002D5B52"/>
    <w:rsid w:val="002D634E"/>
    <w:rsid w:val="002D6A04"/>
    <w:rsid w:val="002E177B"/>
    <w:rsid w:val="002E256C"/>
    <w:rsid w:val="002E3CED"/>
    <w:rsid w:val="002E3D01"/>
    <w:rsid w:val="002E5A3F"/>
    <w:rsid w:val="002E5E25"/>
    <w:rsid w:val="002E6AEA"/>
    <w:rsid w:val="002F14AE"/>
    <w:rsid w:val="002F240C"/>
    <w:rsid w:val="002F3E56"/>
    <w:rsid w:val="00300E95"/>
    <w:rsid w:val="00302CA1"/>
    <w:rsid w:val="00305C8C"/>
    <w:rsid w:val="00306C16"/>
    <w:rsid w:val="00307ACA"/>
    <w:rsid w:val="0031470D"/>
    <w:rsid w:val="00314B59"/>
    <w:rsid w:val="0032137C"/>
    <w:rsid w:val="003222B1"/>
    <w:rsid w:val="003227F1"/>
    <w:rsid w:val="0032285F"/>
    <w:rsid w:val="00323156"/>
    <w:rsid w:val="003239B9"/>
    <w:rsid w:val="0032450C"/>
    <w:rsid w:val="003270F1"/>
    <w:rsid w:val="00330C68"/>
    <w:rsid w:val="0033297E"/>
    <w:rsid w:val="00333A81"/>
    <w:rsid w:val="00334B10"/>
    <w:rsid w:val="003357BD"/>
    <w:rsid w:val="00342A2A"/>
    <w:rsid w:val="00343DAF"/>
    <w:rsid w:val="003449B5"/>
    <w:rsid w:val="003450E0"/>
    <w:rsid w:val="00352C49"/>
    <w:rsid w:val="003563EC"/>
    <w:rsid w:val="00357EAB"/>
    <w:rsid w:val="003651FD"/>
    <w:rsid w:val="003663EC"/>
    <w:rsid w:val="00372928"/>
    <w:rsid w:val="00372B31"/>
    <w:rsid w:val="0037517E"/>
    <w:rsid w:val="003778D5"/>
    <w:rsid w:val="00382333"/>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453F"/>
    <w:rsid w:val="003D5363"/>
    <w:rsid w:val="003D565A"/>
    <w:rsid w:val="003D632F"/>
    <w:rsid w:val="003E1C11"/>
    <w:rsid w:val="003E3A57"/>
    <w:rsid w:val="003E5113"/>
    <w:rsid w:val="003E5188"/>
    <w:rsid w:val="003E5AEA"/>
    <w:rsid w:val="003F0949"/>
    <w:rsid w:val="003F3D1B"/>
    <w:rsid w:val="003F5336"/>
    <w:rsid w:val="003F6B29"/>
    <w:rsid w:val="0040203F"/>
    <w:rsid w:val="00407792"/>
    <w:rsid w:val="00407C8C"/>
    <w:rsid w:val="004138B8"/>
    <w:rsid w:val="004141F1"/>
    <w:rsid w:val="00415BC2"/>
    <w:rsid w:val="00416677"/>
    <w:rsid w:val="00416733"/>
    <w:rsid w:val="00416F1E"/>
    <w:rsid w:val="004173DF"/>
    <w:rsid w:val="00417D69"/>
    <w:rsid w:val="00430493"/>
    <w:rsid w:val="00432532"/>
    <w:rsid w:val="00432AE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56AB"/>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9BA"/>
    <w:rsid w:val="00491A14"/>
    <w:rsid w:val="0049263F"/>
    <w:rsid w:val="004959C0"/>
    <w:rsid w:val="00497944"/>
    <w:rsid w:val="004A424B"/>
    <w:rsid w:val="004A65C0"/>
    <w:rsid w:val="004B2A69"/>
    <w:rsid w:val="004B4DA5"/>
    <w:rsid w:val="004B7FB2"/>
    <w:rsid w:val="004C4579"/>
    <w:rsid w:val="004C4AC5"/>
    <w:rsid w:val="004C4F4A"/>
    <w:rsid w:val="004C5CD8"/>
    <w:rsid w:val="004C6F36"/>
    <w:rsid w:val="004D0943"/>
    <w:rsid w:val="004D1304"/>
    <w:rsid w:val="004D1582"/>
    <w:rsid w:val="004D426E"/>
    <w:rsid w:val="004D56E0"/>
    <w:rsid w:val="004D5B90"/>
    <w:rsid w:val="004D64BA"/>
    <w:rsid w:val="004D65C8"/>
    <w:rsid w:val="004D6A38"/>
    <w:rsid w:val="004E0EB3"/>
    <w:rsid w:val="004E1ADB"/>
    <w:rsid w:val="004E2575"/>
    <w:rsid w:val="004E4530"/>
    <w:rsid w:val="004E4FD0"/>
    <w:rsid w:val="004E52A8"/>
    <w:rsid w:val="004E5F84"/>
    <w:rsid w:val="004E6BC7"/>
    <w:rsid w:val="004F118B"/>
    <w:rsid w:val="004F3775"/>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2D4"/>
    <w:rsid w:val="00563A09"/>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2341"/>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298C"/>
    <w:rsid w:val="005E338D"/>
    <w:rsid w:val="005E66AA"/>
    <w:rsid w:val="005F05B9"/>
    <w:rsid w:val="005F0AA6"/>
    <w:rsid w:val="005F1303"/>
    <w:rsid w:val="005F211B"/>
    <w:rsid w:val="005F6033"/>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373F0"/>
    <w:rsid w:val="006429EF"/>
    <w:rsid w:val="00643CB0"/>
    <w:rsid w:val="0064600A"/>
    <w:rsid w:val="006478F9"/>
    <w:rsid w:val="00650583"/>
    <w:rsid w:val="006516A6"/>
    <w:rsid w:val="00654BEE"/>
    <w:rsid w:val="006573F0"/>
    <w:rsid w:val="00660F5D"/>
    <w:rsid w:val="00662FE0"/>
    <w:rsid w:val="00664402"/>
    <w:rsid w:val="006655EA"/>
    <w:rsid w:val="006666E1"/>
    <w:rsid w:val="00666BA3"/>
    <w:rsid w:val="00666E35"/>
    <w:rsid w:val="0066760F"/>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1FF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C6878"/>
    <w:rsid w:val="006E080A"/>
    <w:rsid w:val="006E0A3A"/>
    <w:rsid w:val="006E26B4"/>
    <w:rsid w:val="006E2DD3"/>
    <w:rsid w:val="006E4643"/>
    <w:rsid w:val="006E4943"/>
    <w:rsid w:val="006E76EC"/>
    <w:rsid w:val="006F5686"/>
    <w:rsid w:val="00700857"/>
    <w:rsid w:val="00700C5A"/>
    <w:rsid w:val="00702F29"/>
    <w:rsid w:val="0070304C"/>
    <w:rsid w:val="00703346"/>
    <w:rsid w:val="007046AE"/>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67B6E"/>
    <w:rsid w:val="00773BFE"/>
    <w:rsid w:val="00773F65"/>
    <w:rsid w:val="00774BF4"/>
    <w:rsid w:val="00775FF6"/>
    <w:rsid w:val="00776AA7"/>
    <w:rsid w:val="0077723A"/>
    <w:rsid w:val="0078147A"/>
    <w:rsid w:val="00782C92"/>
    <w:rsid w:val="007850F8"/>
    <w:rsid w:val="00787947"/>
    <w:rsid w:val="00790E00"/>
    <w:rsid w:val="0079301E"/>
    <w:rsid w:val="00794970"/>
    <w:rsid w:val="00794FA0"/>
    <w:rsid w:val="00796D33"/>
    <w:rsid w:val="007A1477"/>
    <w:rsid w:val="007A27AD"/>
    <w:rsid w:val="007A3329"/>
    <w:rsid w:val="007A35CC"/>
    <w:rsid w:val="007A5770"/>
    <w:rsid w:val="007A7959"/>
    <w:rsid w:val="007B18EB"/>
    <w:rsid w:val="007B2087"/>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73C"/>
    <w:rsid w:val="00822EA8"/>
    <w:rsid w:val="008355CB"/>
    <w:rsid w:val="0083728E"/>
    <w:rsid w:val="008466C7"/>
    <w:rsid w:val="008508BE"/>
    <w:rsid w:val="0085360B"/>
    <w:rsid w:val="00853808"/>
    <w:rsid w:val="00853843"/>
    <w:rsid w:val="00853DFF"/>
    <w:rsid w:val="00855FBA"/>
    <w:rsid w:val="008613BF"/>
    <w:rsid w:val="008615B1"/>
    <w:rsid w:val="008616DC"/>
    <w:rsid w:val="00863D0E"/>
    <w:rsid w:val="00864719"/>
    <w:rsid w:val="00864A3E"/>
    <w:rsid w:val="008653A4"/>
    <w:rsid w:val="00872987"/>
    <w:rsid w:val="008732AC"/>
    <w:rsid w:val="008748CE"/>
    <w:rsid w:val="00877031"/>
    <w:rsid w:val="00877AF0"/>
    <w:rsid w:val="00877F70"/>
    <w:rsid w:val="00882407"/>
    <w:rsid w:val="0088543F"/>
    <w:rsid w:val="008855E5"/>
    <w:rsid w:val="00890783"/>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1E75"/>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5B8E"/>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674E8"/>
    <w:rsid w:val="00970F74"/>
    <w:rsid w:val="00973DC6"/>
    <w:rsid w:val="009778EB"/>
    <w:rsid w:val="00980F2A"/>
    <w:rsid w:val="009820C7"/>
    <w:rsid w:val="00982EE2"/>
    <w:rsid w:val="00987A67"/>
    <w:rsid w:val="00987FE7"/>
    <w:rsid w:val="00990A04"/>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3DF8"/>
    <w:rsid w:val="009D4244"/>
    <w:rsid w:val="009D5583"/>
    <w:rsid w:val="009D68AD"/>
    <w:rsid w:val="009D7192"/>
    <w:rsid w:val="009D7757"/>
    <w:rsid w:val="009E3306"/>
    <w:rsid w:val="009E4327"/>
    <w:rsid w:val="009E60CC"/>
    <w:rsid w:val="009E7C1A"/>
    <w:rsid w:val="009F0977"/>
    <w:rsid w:val="009F55CD"/>
    <w:rsid w:val="009F6139"/>
    <w:rsid w:val="009F7124"/>
    <w:rsid w:val="009F7912"/>
    <w:rsid w:val="00A00C45"/>
    <w:rsid w:val="00A01D75"/>
    <w:rsid w:val="00A05A79"/>
    <w:rsid w:val="00A10C6F"/>
    <w:rsid w:val="00A15A49"/>
    <w:rsid w:val="00A214E8"/>
    <w:rsid w:val="00A2298E"/>
    <w:rsid w:val="00A231E0"/>
    <w:rsid w:val="00A27A66"/>
    <w:rsid w:val="00A27D81"/>
    <w:rsid w:val="00A31A0D"/>
    <w:rsid w:val="00A3280F"/>
    <w:rsid w:val="00A32BAF"/>
    <w:rsid w:val="00A36899"/>
    <w:rsid w:val="00A3792F"/>
    <w:rsid w:val="00A4069B"/>
    <w:rsid w:val="00A4265B"/>
    <w:rsid w:val="00A4309C"/>
    <w:rsid w:val="00A44100"/>
    <w:rsid w:val="00A446D0"/>
    <w:rsid w:val="00A465F6"/>
    <w:rsid w:val="00A46E48"/>
    <w:rsid w:val="00A50540"/>
    <w:rsid w:val="00A510DA"/>
    <w:rsid w:val="00A528EE"/>
    <w:rsid w:val="00A54A53"/>
    <w:rsid w:val="00A54D4F"/>
    <w:rsid w:val="00A55AE6"/>
    <w:rsid w:val="00A55C2A"/>
    <w:rsid w:val="00A55FA3"/>
    <w:rsid w:val="00A57BA4"/>
    <w:rsid w:val="00A615EF"/>
    <w:rsid w:val="00A62C88"/>
    <w:rsid w:val="00A62D2C"/>
    <w:rsid w:val="00A636AB"/>
    <w:rsid w:val="00A647D5"/>
    <w:rsid w:val="00A65089"/>
    <w:rsid w:val="00A65A2A"/>
    <w:rsid w:val="00A65BD0"/>
    <w:rsid w:val="00A6693E"/>
    <w:rsid w:val="00A7291A"/>
    <w:rsid w:val="00A74228"/>
    <w:rsid w:val="00A7423B"/>
    <w:rsid w:val="00A75365"/>
    <w:rsid w:val="00A81372"/>
    <w:rsid w:val="00A84EB5"/>
    <w:rsid w:val="00A87A3D"/>
    <w:rsid w:val="00A87B93"/>
    <w:rsid w:val="00AA0C98"/>
    <w:rsid w:val="00AA1D0B"/>
    <w:rsid w:val="00AA3DEB"/>
    <w:rsid w:val="00AA46FF"/>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D7B6B"/>
    <w:rsid w:val="00AE1C8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5390"/>
    <w:rsid w:val="00B671CE"/>
    <w:rsid w:val="00B677BE"/>
    <w:rsid w:val="00B67925"/>
    <w:rsid w:val="00B73F41"/>
    <w:rsid w:val="00B7617F"/>
    <w:rsid w:val="00B7720E"/>
    <w:rsid w:val="00B772A1"/>
    <w:rsid w:val="00B773E7"/>
    <w:rsid w:val="00B81630"/>
    <w:rsid w:val="00B846EB"/>
    <w:rsid w:val="00B85E23"/>
    <w:rsid w:val="00B940DD"/>
    <w:rsid w:val="00B94BD9"/>
    <w:rsid w:val="00B95004"/>
    <w:rsid w:val="00B97670"/>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27FF2"/>
    <w:rsid w:val="00C32ED2"/>
    <w:rsid w:val="00C36180"/>
    <w:rsid w:val="00C36D9F"/>
    <w:rsid w:val="00C402EE"/>
    <w:rsid w:val="00C40A5E"/>
    <w:rsid w:val="00C4696C"/>
    <w:rsid w:val="00C52231"/>
    <w:rsid w:val="00C53C0D"/>
    <w:rsid w:val="00C53D4C"/>
    <w:rsid w:val="00C60FC0"/>
    <w:rsid w:val="00C6125D"/>
    <w:rsid w:val="00C64D51"/>
    <w:rsid w:val="00C660C3"/>
    <w:rsid w:val="00C67BBF"/>
    <w:rsid w:val="00C701D7"/>
    <w:rsid w:val="00C70343"/>
    <w:rsid w:val="00C70B23"/>
    <w:rsid w:val="00C72419"/>
    <w:rsid w:val="00C728FC"/>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661C"/>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033C"/>
    <w:rsid w:val="00CE167F"/>
    <w:rsid w:val="00CE3362"/>
    <w:rsid w:val="00CE4532"/>
    <w:rsid w:val="00CE4918"/>
    <w:rsid w:val="00CE55E3"/>
    <w:rsid w:val="00CF0B5D"/>
    <w:rsid w:val="00CF2A78"/>
    <w:rsid w:val="00CF3967"/>
    <w:rsid w:val="00CF6A00"/>
    <w:rsid w:val="00CF6F53"/>
    <w:rsid w:val="00D00961"/>
    <w:rsid w:val="00D02419"/>
    <w:rsid w:val="00D03293"/>
    <w:rsid w:val="00D052D4"/>
    <w:rsid w:val="00D06D49"/>
    <w:rsid w:val="00D074E9"/>
    <w:rsid w:val="00D14C63"/>
    <w:rsid w:val="00D221B7"/>
    <w:rsid w:val="00D22AA4"/>
    <w:rsid w:val="00D26FB7"/>
    <w:rsid w:val="00D30364"/>
    <w:rsid w:val="00D305A2"/>
    <w:rsid w:val="00D345B6"/>
    <w:rsid w:val="00D363F8"/>
    <w:rsid w:val="00D40633"/>
    <w:rsid w:val="00D406B9"/>
    <w:rsid w:val="00D41545"/>
    <w:rsid w:val="00D4285E"/>
    <w:rsid w:val="00D433BD"/>
    <w:rsid w:val="00D44323"/>
    <w:rsid w:val="00D45E0B"/>
    <w:rsid w:val="00D46295"/>
    <w:rsid w:val="00D46403"/>
    <w:rsid w:val="00D464B9"/>
    <w:rsid w:val="00D47837"/>
    <w:rsid w:val="00D53849"/>
    <w:rsid w:val="00D5414D"/>
    <w:rsid w:val="00D578EE"/>
    <w:rsid w:val="00D60ADC"/>
    <w:rsid w:val="00D663BE"/>
    <w:rsid w:val="00D705AE"/>
    <w:rsid w:val="00D73830"/>
    <w:rsid w:val="00D761B2"/>
    <w:rsid w:val="00D76344"/>
    <w:rsid w:val="00D820DF"/>
    <w:rsid w:val="00D8366D"/>
    <w:rsid w:val="00D846CE"/>
    <w:rsid w:val="00D848E4"/>
    <w:rsid w:val="00D909E4"/>
    <w:rsid w:val="00D92111"/>
    <w:rsid w:val="00D93262"/>
    <w:rsid w:val="00D9566F"/>
    <w:rsid w:val="00D96C54"/>
    <w:rsid w:val="00D97517"/>
    <w:rsid w:val="00DA0E7D"/>
    <w:rsid w:val="00DA1BD6"/>
    <w:rsid w:val="00DA2BE7"/>
    <w:rsid w:val="00DA3947"/>
    <w:rsid w:val="00DA5070"/>
    <w:rsid w:val="00DA549B"/>
    <w:rsid w:val="00DA5B57"/>
    <w:rsid w:val="00DA6C4A"/>
    <w:rsid w:val="00DB0EBC"/>
    <w:rsid w:val="00DB2FA0"/>
    <w:rsid w:val="00DB469E"/>
    <w:rsid w:val="00DB7445"/>
    <w:rsid w:val="00DB7568"/>
    <w:rsid w:val="00DC32BA"/>
    <w:rsid w:val="00DC3738"/>
    <w:rsid w:val="00DC5159"/>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0E4D"/>
    <w:rsid w:val="00DF20AA"/>
    <w:rsid w:val="00DF4B26"/>
    <w:rsid w:val="00DF6FC6"/>
    <w:rsid w:val="00E00A84"/>
    <w:rsid w:val="00E01C92"/>
    <w:rsid w:val="00E01CD7"/>
    <w:rsid w:val="00E04130"/>
    <w:rsid w:val="00E045F3"/>
    <w:rsid w:val="00E0652E"/>
    <w:rsid w:val="00E1504D"/>
    <w:rsid w:val="00E1573F"/>
    <w:rsid w:val="00E21E67"/>
    <w:rsid w:val="00E23373"/>
    <w:rsid w:val="00E23CCC"/>
    <w:rsid w:val="00E24109"/>
    <w:rsid w:val="00E2540F"/>
    <w:rsid w:val="00E306C7"/>
    <w:rsid w:val="00E327E7"/>
    <w:rsid w:val="00E3342E"/>
    <w:rsid w:val="00E341C7"/>
    <w:rsid w:val="00E370A9"/>
    <w:rsid w:val="00E378EE"/>
    <w:rsid w:val="00E40602"/>
    <w:rsid w:val="00E41234"/>
    <w:rsid w:val="00E42161"/>
    <w:rsid w:val="00E43601"/>
    <w:rsid w:val="00E436A4"/>
    <w:rsid w:val="00E470B1"/>
    <w:rsid w:val="00E473DC"/>
    <w:rsid w:val="00E5073E"/>
    <w:rsid w:val="00E50B4C"/>
    <w:rsid w:val="00E5289F"/>
    <w:rsid w:val="00E52DA4"/>
    <w:rsid w:val="00E52FF8"/>
    <w:rsid w:val="00E54199"/>
    <w:rsid w:val="00E573B8"/>
    <w:rsid w:val="00E57A15"/>
    <w:rsid w:val="00E57D6F"/>
    <w:rsid w:val="00E63B73"/>
    <w:rsid w:val="00E66565"/>
    <w:rsid w:val="00E66A20"/>
    <w:rsid w:val="00E70474"/>
    <w:rsid w:val="00E7274A"/>
    <w:rsid w:val="00E72779"/>
    <w:rsid w:val="00E73C3C"/>
    <w:rsid w:val="00E76663"/>
    <w:rsid w:val="00E76AB7"/>
    <w:rsid w:val="00E77B1A"/>
    <w:rsid w:val="00E83E77"/>
    <w:rsid w:val="00E846A1"/>
    <w:rsid w:val="00E936AF"/>
    <w:rsid w:val="00E94EB2"/>
    <w:rsid w:val="00E951AB"/>
    <w:rsid w:val="00E9551A"/>
    <w:rsid w:val="00E959AB"/>
    <w:rsid w:val="00E95ACA"/>
    <w:rsid w:val="00E961E5"/>
    <w:rsid w:val="00EA13E4"/>
    <w:rsid w:val="00EA3135"/>
    <w:rsid w:val="00EA342B"/>
    <w:rsid w:val="00EB06A7"/>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0DCC"/>
    <w:rsid w:val="00EF2123"/>
    <w:rsid w:val="00EF232C"/>
    <w:rsid w:val="00EF7ED8"/>
    <w:rsid w:val="00EF7F7E"/>
    <w:rsid w:val="00F01E37"/>
    <w:rsid w:val="00F02B42"/>
    <w:rsid w:val="00F0317B"/>
    <w:rsid w:val="00F1197F"/>
    <w:rsid w:val="00F1202D"/>
    <w:rsid w:val="00F13D56"/>
    <w:rsid w:val="00F2346D"/>
    <w:rsid w:val="00F235AD"/>
    <w:rsid w:val="00F239FF"/>
    <w:rsid w:val="00F24F0A"/>
    <w:rsid w:val="00F24F70"/>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82B"/>
    <w:rsid w:val="00F759C0"/>
    <w:rsid w:val="00F768CA"/>
    <w:rsid w:val="00F769A0"/>
    <w:rsid w:val="00F77E15"/>
    <w:rsid w:val="00F860CC"/>
    <w:rsid w:val="00F87784"/>
    <w:rsid w:val="00F908A5"/>
    <w:rsid w:val="00F90BEE"/>
    <w:rsid w:val="00F91906"/>
    <w:rsid w:val="00F91B6A"/>
    <w:rsid w:val="00F92309"/>
    <w:rsid w:val="00F92408"/>
    <w:rsid w:val="00F94C94"/>
    <w:rsid w:val="00F953F8"/>
    <w:rsid w:val="00F95E1F"/>
    <w:rsid w:val="00F97E57"/>
    <w:rsid w:val="00FA0EAE"/>
    <w:rsid w:val="00FA2964"/>
    <w:rsid w:val="00FB09D2"/>
    <w:rsid w:val="00FC4781"/>
    <w:rsid w:val="00FC4F67"/>
    <w:rsid w:val="00FC5774"/>
    <w:rsid w:val="00FD0917"/>
    <w:rsid w:val="00FD0B6B"/>
    <w:rsid w:val="00FD2B1C"/>
    <w:rsid w:val="00FD6434"/>
    <w:rsid w:val="00FD7EB1"/>
    <w:rsid w:val="00FE2944"/>
    <w:rsid w:val="00FE3EB9"/>
    <w:rsid w:val="00FE77B8"/>
    <w:rsid w:val="00FF02E0"/>
    <w:rsid w:val="00FF087A"/>
    <w:rsid w:val="00FF1706"/>
    <w:rsid w:val="00FF1E3C"/>
    <w:rsid w:val="00FF39A7"/>
    <w:rsid w:val="00FF4268"/>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41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 w:type="paragraph" w:styleId="FootnoteText">
    <w:name w:val="footnote text"/>
    <w:basedOn w:val="Normal"/>
    <w:link w:val="FootnoteTextChar"/>
    <w:uiPriority w:val="99"/>
    <w:unhideWhenUsed/>
    <w:rsid w:val="00F94C94"/>
    <w:pPr>
      <w:spacing w:after="0" w:line="240" w:lineRule="auto"/>
    </w:pPr>
  </w:style>
  <w:style w:type="character" w:customStyle="1" w:styleId="FootnoteTextChar">
    <w:name w:val="Footnote Text Char"/>
    <w:basedOn w:val="DefaultParagraphFont"/>
    <w:link w:val="FootnoteText"/>
    <w:uiPriority w:val="99"/>
    <w:rsid w:val="00F94C94"/>
    <w:rPr>
      <w:rFonts w:ascii="Times New Roman" w:hAnsi="Times New Roman"/>
      <w:sz w:val="24"/>
      <w:szCs w:val="24"/>
    </w:rPr>
  </w:style>
  <w:style w:type="character" w:styleId="FootnoteReference">
    <w:name w:val="footnote reference"/>
    <w:basedOn w:val="DefaultParagraphFont"/>
    <w:uiPriority w:val="99"/>
    <w:unhideWhenUsed/>
    <w:rsid w:val="00F94C94"/>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 w:type="paragraph" w:styleId="FootnoteText">
    <w:name w:val="footnote text"/>
    <w:basedOn w:val="Normal"/>
    <w:link w:val="FootnoteTextChar"/>
    <w:uiPriority w:val="99"/>
    <w:unhideWhenUsed/>
    <w:rsid w:val="00F94C94"/>
    <w:pPr>
      <w:spacing w:after="0" w:line="240" w:lineRule="auto"/>
    </w:pPr>
  </w:style>
  <w:style w:type="character" w:customStyle="1" w:styleId="FootnoteTextChar">
    <w:name w:val="Footnote Text Char"/>
    <w:basedOn w:val="DefaultParagraphFont"/>
    <w:link w:val="FootnoteText"/>
    <w:uiPriority w:val="99"/>
    <w:rsid w:val="00F94C94"/>
    <w:rPr>
      <w:rFonts w:ascii="Times New Roman" w:hAnsi="Times New Roman"/>
      <w:sz w:val="24"/>
      <w:szCs w:val="24"/>
    </w:rPr>
  </w:style>
  <w:style w:type="character" w:styleId="FootnoteReference">
    <w:name w:val="footnote reference"/>
    <w:basedOn w:val="DefaultParagraphFont"/>
    <w:uiPriority w:val="99"/>
    <w:unhideWhenUsed/>
    <w:rsid w:val="00F94C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691025749">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footer" Target="footer1.xml"/><Relationship Id="rId12" Type="http://schemas.openxmlformats.org/officeDocument/2006/relationships/image" Target="media/image1.wmf"/><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63F48-E521-9448-A188-50696F51373E}">
  <ds:schemaRefs>
    <ds:schemaRef ds:uri="http://schemas.openxmlformats.org/officeDocument/2006/bibliography"/>
  </ds:schemaRefs>
</ds:datastoreItem>
</file>

<file path=customXml/itemProps2.xml><?xml version="1.0" encoding="utf-8"?>
<ds:datastoreItem xmlns:ds="http://schemas.openxmlformats.org/officeDocument/2006/customXml" ds:itemID="{11AF257D-99F8-2443-8A05-38E2955E1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36</Pages>
  <Words>56368</Words>
  <Characters>321302</Characters>
  <Application>Microsoft Macintosh Word</Application>
  <DocSecurity>0</DocSecurity>
  <Lines>2677</Lines>
  <Paragraphs>75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76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Elizabeth Wenk</dc:creator>
  <cp:lastModifiedBy>Daniel Falster</cp:lastModifiedBy>
  <cp:revision>44</cp:revision>
  <cp:lastPrinted>2017-05-23T23:58:00Z</cp:lastPrinted>
  <dcterms:created xsi:type="dcterms:W3CDTF">2017-06-28T00:43:00Z</dcterms:created>
  <dcterms:modified xsi:type="dcterms:W3CDTF">2017-06-2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mVqRAm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